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7754EA" w14:textId="269A4CDB" w:rsidR="00BD1C81" w:rsidRPr="008B10BA" w:rsidRDefault="00BD1C81" w:rsidP="00E34266">
      <w:pPr>
        <w:spacing w:after="0" w:line="480" w:lineRule="auto"/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</w:pPr>
      <w:r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Species distribution model </w:t>
      </w:r>
      <w:r w:rsidR="00B07EE6"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identifies </w:t>
      </w:r>
      <w:r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influence of </w:t>
      </w:r>
      <w:r w:rsidR="00B07EE6"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climatic </w:t>
      </w:r>
      <w:r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constraints </w:t>
      </w:r>
      <w:r w:rsidR="0013059C"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at the leading edge of </w:t>
      </w:r>
      <w:r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>a native insect outbreak</w:t>
      </w:r>
      <w:r w:rsidR="00B07EE6" w:rsidRPr="008B10BA">
        <w:rPr>
          <w:rFonts w:ascii="Times New Roman" w:eastAsia="Times New Roman" w:hAnsi="Times New Roman" w:cs="Times New Roman"/>
          <w:b/>
          <w:color w:val="1B1B1B"/>
          <w:sz w:val="28"/>
          <w:szCs w:val="28"/>
          <w:shd w:val="clear" w:color="auto" w:fill="FFFFFF"/>
        </w:rPr>
        <w:t xml:space="preserve"> </w:t>
      </w:r>
    </w:p>
    <w:p w14:paraId="71FAB314" w14:textId="77777777" w:rsidR="00AA2D2A" w:rsidRDefault="00AA2D2A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798D8DF1" w14:textId="77777777" w:rsidR="00AA2D2A" w:rsidRDefault="00AA2D2A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316E6CC8" w14:textId="0917EA25" w:rsidR="00973AE1" w:rsidRDefault="00973AE1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o Zhang</w:t>
      </w:r>
      <w:r w:rsidRP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 xml:space="preserve"> a</w:t>
      </w:r>
      <w:r w:rsidR="00E01B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 xml:space="preserve"> </w:t>
      </w:r>
      <w:r w:rsidR="00E01B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*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Shawn </w:t>
      </w:r>
      <w:r w:rsidR="00B265D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J.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Leroux </w:t>
      </w:r>
      <w:r w:rsidRP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a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DD18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Joseph J. Bowden </w:t>
      </w:r>
      <w:r w:rsidR="00DD18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b</w:t>
      </w:r>
      <w:r w:rsidR="00DD18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B07E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Kathryn </w:t>
      </w:r>
      <w:r w:rsidR="00DD18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. </w:t>
      </w:r>
      <w:proofErr w:type="spellStart"/>
      <w:r w:rsidR="00B07E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argan</w:t>
      </w:r>
      <w:proofErr w:type="spellEnd"/>
      <w:r w:rsid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7114C" w:rsidRP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a</w:t>
      </w:r>
      <w:r w:rsidR="00B07E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Amy </w:t>
      </w:r>
      <w:proofErr w:type="spellStart"/>
      <w:r w:rsidR="00B07E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urford</w:t>
      </w:r>
      <w:proofErr w:type="spellEnd"/>
      <w:r w:rsid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7114C" w:rsidRP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a</w:t>
      </w:r>
      <w:r w:rsidR="00B07E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Eric</w:t>
      </w:r>
      <w:r w:rsidR="00DD18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. D.</w:t>
      </w:r>
      <w:r w:rsidR="00B07E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oise</w:t>
      </w:r>
      <w:r w:rsid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b</w:t>
      </w:r>
    </w:p>
    <w:p w14:paraId="30246CDD" w14:textId="77777777" w:rsidR="00973AE1" w:rsidRDefault="00973AE1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5FF3A981" w14:textId="3B097D3D" w:rsidR="0027114C" w:rsidRDefault="0027114C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 w:rsidRP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a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epartment of Biology, </w:t>
      </w:r>
      <w:r w:rsidR="008308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aculty of Science, </w:t>
      </w:r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emorial University of Newfoundland, </w:t>
      </w:r>
      <w:r w:rsidR="00C627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45 </w:t>
      </w:r>
      <w:proofErr w:type="spellStart"/>
      <w:r w:rsidR="00C627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rctiv</w:t>
      </w:r>
      <w:proofErr w:type="spellEnd"/>
      <w:r w:rsidR="00C627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venue, </w:t>
      </w:r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t. John’s, NL, </w:t>
      </w:r>
      <w:r w:rsidR="00C627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1C 5S7, </w:t>
      </w:r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nada</w:t>
      </w:r>
    </w:p>
    <w:p w14:paraId="2AA696CF" w14:textId="42628196" w:rsidR="00E01BF5" w:rsidRDefault="0027114C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 w:rsidRP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b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P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atural Resources Canada, Canadian Forest Service,</w:t>
      </w:r>
      <w:r w:rsidR="008308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tlantic Forest Centre,</w:t>
      </w:r>
      <w:r w:rsidRP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orner Brook, NL, </w:t>
      </w:r>
      <w:r w:rsidR="00C627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2H 5G4, </w:t>
      </w:r>
      <w:r w:rsidRPr="002711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nada</w:t>
      </w:r>
    </w:p>
    <w:p w14:paraId="58223226" w14:textId="400E5414" w:rsidR="0083081D" w:rsidRDefault="00E01BF5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* Correspondence</w:t>
      </w:r>
      <w:r w:rsidR="008308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:</w:t>
      </w:r>
    </w:p>
    <w:p w14:paraId="23840289" w14:textId="3A62D5BF" w:rsidR="0083081D" w:rsidRDefault="0083081D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o Zhang</w:t>
      </w:r>
      <w:r w:rsidR="00E01B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ab/>
      </w:r>
    </w:p>
    <w:p w14:paraId="195F230A" w14:textId="3B86BA4D" w:rsidR="00FC4487" w:rsidRDefault="00E01BF5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mail: </w:t>
      </w:r>
      <w:r w:rsidR="0083081D" w:rsidRPr="008308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o.zhang@mun.ca</w:t>
      </w:r>
      <w:r w:rsidR="00FC44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br w:type="page"/>
      </w:r>
    </w:p>
    <w:p w14:paraId="693193AE" w14:textId="5257242E" w:rsidR="00975795" w:rsidRPr="001A395D" w:rsidRDefault="00FC4487" w:rsidP="00E34266">
      <w:pPr>
        <w:spacing w:after="0" w:line="480" w:lineRule="auto"/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</w:pPr>
      <w:r w:rsidRPr="001A395D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lastRenderedPageBreak/>
        <w:t>Abstract</w:t>
      </w:r>
    </w:p>
    <w:p w14:paraId="60A0CDBC" w14:textId="305FD51A" w:rsidR="00553600" w:rsidRDefault="00553600" w:rsidP="00553600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1.</w:t>
      </w:r>
      <w:r w:rsidR="0092706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umerous bioclimatic,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vegetation, and spatial-temporal </w:t>
      </w:r>
      <w:r w:rsidR="003814E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variables</w:t>
      </w:r>
      <w:r w:rsidR="00D071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an</w:t>
      </w:r>
      <w:r w:rsidR="003814E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fluence the distribution and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>outbreak patterns of phytophagous insects. In eastern North America, spruce budworm (</w:t>
      </w:r>
      <w:proofErr w:type="spellStart"/>
      <w:r w:rsidR="001A395D" w:rsidRPr="00CD6474">
        <w:rPr>
          <w:rFonts w:ascii="Times New Roman" w:eastAsia="Times New Roman" w:hAnsi="Times New Roman" w:cs="Times New Roman"/>
          <w:i/>
          <w:sz w:val="24"/>
          <w:szCs w:val="24"/>
        </w:rPr>
        <w:t>Choristoneura</w:t>
      </w:r>
      <w:proofErr w:type="spellEnd"/>
      <w:r w:rsidR="001A395D" w:rsidRPr="00CD6474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1A395D" w:rsidRPr="00CD6474">
        <w:rPr>
          <w:rFonts w:ascii="Times New Roman" w:eastAsia="Times New Roman" w:hAnsi="Times New Roman" w:cs="Times New Roman"/>
          <w:i/>
          <w:sz w:val="24"/>
          <w:szCs w:val="24"/>
        </w:rPr>
        <w:t>fumiferana</w:t>
      </w:r>
      <w:proofErr w:type="spellEnd"/>
      <w:r w:rsidR="001A395D" w:rsidRPr="00CD6474">
        <w:rPr>
          <w:rFonts w:ascii="Times New Roman" w:eastAsia="Times New Roman" w:hAnsi="Times New Roman" w:cs="Times New Roman"/>
          <w:sz w:val="24"/>
          <w:szCs w:val="24"/>
        </w:rPr>
        <w:t xml:space="preserve"> Clem.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) is one of the most important forest </w:t>
      </w:r>
      <w:r w:rsidR="001A395D" w:rsidRPr="006F6DFB">
        <w:rPr>
          <w:rFonts w:ascii="Times New Roman" w:eastAsia="Times New Roman" w:hAnsi="Times New Roman" w:cs="Times New Roman"/>
          <w:sz w:val="24"/>
          <w:szCs w:val="24"/>
        </w:rPr>
        <w:t>insect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>s</w:t>
      </w:r>
      <w:r w:rsidR="001A395D" w:rsidRPr="006F6DF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gramStart"/>
      <w:r w:rsidR="001A395D" w:rsidRPr="006F6DFB">
        <w:rPr>
          <w:rFonts w:ascii="Times New Roman" w:eastAsia="Times New Roman" w:hAnsi="Times New Roman" w:cs="Times New Roman"/>
          <w:sz w:val="24"/>
          <w:szCs w:val="24"/>
        </w:rPr>
        <w:t>with regard to</w:t>
      </w:r>
      <w:proofErr w:type="gramEnd"/>
      <w:r w:rsidR="001A395D" w:rsidRPr="006F6DFB">
        <w:rPr>
          <w:rFonts w:ascii="Times New Roman" w:eastAsia="Times New Roman" w:hAnsi="Times New Roman" w:cs="Times New Roman"/>
          <w:sz w:val="24"/>
          <w:szCs w:val="24"/>
        </w:rPr>
        <w:t xml:space="preserve"> outbreak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>coverage</w:t>
      </w:r>
      <w:r w:rsidR="001A395D" w:rsidRPr="006F6DFB">
        <w:rPr>
          <w:rFonts w:ascii="Times New Roman" w:eastAsia="Times New Roman" w:hAnsi="Times New Roman" w:cs="Times New Roman"/>
          <w:sz w:val="24"/>
          <w:szCs w:val="24"/>
        </w:rPr>
        <w:t xml:space="preserve"> and impacts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to 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forest industry. </w:t>
      </w:r>
      <w:r w:rsidR="006A2562">
        <w:rPr>
          <w:rFonts w:ascii="Times New Roman" w:eastAsia="Times New Roman" w:hAnsi="Times New Roman" w:cs="Times New Roman"/>
          <w:sz w:val="24"/>
          <w:szCs w:val="24"/>
        </w:rPr>
        <w:t xml:space="preserve">Recent models </w:t>
      </w:r>
      <w:r w:rsidR="000673AA">
        <w:rPr>
          <w:rFonts w:ascii="Times New Roman" w:eastAsia="Times New Roman" w:hAnsi="Times New Roman" w:cs="Times New Roman"/>
          <w:sz w:val="24"/>
          <w:szCs w:val="24"/>
        </w:rPr>
        <w:t>that identif</w:t>
      </w:r>
      <w:r w:rsidR="00670DD7">
        <w:rPr>
          <w:rFonts w:ascii="Times New Roman" w:eastAsia="Times New Roman" w:hAnsi="Times New Roman" w:cs="Times New Roman"/>
          <w:sz w:val="24"/>
          <w:szCs w:val="24"/>
        </w:rPr>
        <w:t>i</w:t>
      </w:r>
      <w:r w:rsidR="000673AA">
        <w:rPr>
          <w:rFonts w:ascii="Times New Roman" w:eastAsia="Times New Roman" w:hAnsi="Times New Roman" w:cs="Times New Roman"/>
          <w:sz w:val="24"/>
          <w:szCs w:val="24"/>
        </w:rPr>
        <w:t>ed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predictors </w:t>
      </w:r>
      <w:r w:rsidR="006A2562">
        <w:rPr>
          <w:rFonts w:ascii="Times New Roman" w:eastAsia="Times New Roman" w:hAnsi="Times New Roman" w:cs="Times New Roman"/>
          <w:sz w:val="24"/>
          <w:szCs w:val="24"/>
        </w:rPr>
        <w:t>for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distributions a</w:t>
      </w:r>
      <w:r w:rsidR="000673AA">
        <w:rPr>
          <w:rFonts w:ascii="Times New Roman" w:eastAsia="Times New Roman" w:hAnsi="Times New Roman" w:cs="Times New Roman"/>
          <w:sz w:val="24"/>
          <w:szCs w:val="24"/>
        </w:rPr>
        <w:t xml:space="preserve">nd impacts of budworm outbreaks </w:t>
      </w:r>
      <w:r w:rsidR="006A2562">
        <w:rPr>
          <w:rFonts w:ascii="Times New Roman" w:eastAsia="Times New Roman" w:hAnsi="Times New Roman" w:cs="Times New Roman"/>
          <w:sz w:val="24"/>
          <w:szCs w:val="24"/>
        </w:rPr>
        <w:t>have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A395D" w:rsidRPr="00BE5478">
        <w:rPr>
          <w:rFonts w:ascii="Times New Roman" w:eastAsia="Times New Roman" w:hAnsi="Times New Roman" w:cs="Times New Roman"/>
          <w:sz w:val="24"/>
          <w:szCs w:val="24"/>
        </w:rPr>
        <w:t>li</w:t>
      </w:r>
      <w:r w:rsidR="00BF3591">
        <w:rPr>
          <w:rFonts w:ascii="Times New Roman" w:eastAsia="Times New Roman" w:hAnsi="Times New Roman" w:cs="Times New Roman"/>
          <w:sz w:val="24"/>
          <w:szCs w:val="24"/>
        </w:rPr>
        <w:t>mited</w:t>
      </w:r>
      <w:r w:rsidR="001A395D" w:rsidRPr="00BE5478">
        <w:rPr>
          <w:rFonts w:ascii="Times New Roman" w:eastAsia="Times New Roman" w:hAnsi="Times New Roman" w:cs="Times New Roman"/>
          <w:sz w:val="24"/>
          <w:szCs w:val="24"/>
        </w:rPr>
        <w:t xml:space="preserve"> agreement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673AA">
        <w:rPr>
          <w:rFonts w:ascii="Times New Roman" w:eastAsia="Times New Roman" w:hAnsi="Times New Roman" w:cs="Times New Roman"/>
          <w:sz w:val="24"/>
          <w:szCs w:val="24"/>
        </w:rPr>
        <w:t xml:space="preserve">on key 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>driver</w:t>
      </w:r>
      <w:r w:rsidR="000673AA">
        <w:rPr>
          <w:rFonts w:ascii="Times New Roman" w:eastAsia="Times New Roman" w:hAnsi="Times New Roman" w:cs="Times New Roman"/>
          <w:sz w:val="24"/>
          <w:szCs w:val="24"/>
        </w:rPr>
        <w:t>s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gramStart"/>
      <w:r w:rsidR="001A395D">
        <w:rPr>
          <w:rFonts w:ascii="Times New Roman" w:eastAsia="Times New Roman" w:hAnsi="Times New Roman" w:cs="Times New Roman"/>
          <w:sz w:val="24"/>
          <w:szCs w:val="24"/>
        </w:rPr>
        <w:t>Spatial</w:t>
      </w:r>
      <w:r w:rsidR="00BF3591">
        <w:rPr>
          <w:rFonts w:ascii="Times New Roman" w:eastAsia="Times New Roman" w:hAnsi="Times New Roman" w:cs="Times New Roman"/>
          <w:sz w:val="24"/>
          <w:szCs w:val="24"/>
        </w:rPr>
        <w:t>ly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>-explicit</w:t>
      </w:r>
      <w:proofErr w:type="gramEnd"/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, fine-scale predictive models are needed for </w:t>
      </w:r>
      <w:r w:rsidR="005C4D87">
        <w:rPr>
          <w:rFonts w:ascii="Times New Roman" w:eastAsia="Times New Roman" w:hAnsi="Times New Roman" w:cs="Times New Roman"/>
          <w:sz w:val="24"/>
          <w:szCs w:val="24"/>
        </w:rPr>
        <w:t>understanding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ongoing and future budworm outbreaks. </w:t>
      </w:r>
    </w:p>
    <w:p w14:paraId="757616EA" w14:textId="77777777" w:rsidR="00553600" w:rsidRDefault="00553600" w:rsidP="00553600">
      <w:pPr>
        <w:spacing w:line="480" w:lineRule="auto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2.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We used a species distribution model ‒ </w:t>
      </w:r>
      <w:proofErr w:type="spellStart"/>
      <w:r w:rsidR="001A395D">
        <w:rPr>
          <w:rFonts w:ascii="Times New Roman" w:eastAsia="Times New Roman" w:hAnsi="Times New Roman" w:cs="Times New Roman"/>
          <w:sz w:val="24"/>
          <w:szCs w:val="24"/>
        </w:rPr>
        <w:t>MaxEnt</w:t>
      </w:r>
      <w:proofErr w:type="spellEnd"/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to ex</w:t>
      </w:r>
      <w:r w:rsidR="005F3108">
        <w:rPr>
          <w:rFonts w:ascii="Times New Roman" w:eastAsia="Times New Roman" w:hAnsi="Times New Roman" w:cs="Times New Roman"/>
          <w:sz w:val="24"/>
          <w:szCs w:val="24"/>
        </w:rPr>
        <w:t>amine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the relationships between </w:t>
      </w:r>
      <w:r w:rsidR="005B700B">
        <w:rPr>
          <w:rFonts w:ascii="Times New Roman" w:eastAsia="Times New Roman" w:hAnsi="Times New Roman" w:cs="Times New Roman"/>
          <w:sz w:val="24"/>
          <w:szCs w:val="24"/>
        </w:rPr>
        <w:t>the 1972-1981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budworm defoliation and 13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dictor variables for the island of Newfoundland, Canada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― the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leading edge of the current </w:t>
      </w:r>
      <w:r w:rsidR="00D071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udworm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utbreak. </w:t>
      </w:r>
    </w:p>
    <w:p w14:paraId="0C2407DD" w14:textId="77777777" w:rsidR="00553600" w:rsidRDefault="00553600" w:rsidP="00553600">
      <w:pPr>
        <w:spacing w:line="480" w:lineRule="auto"/>
        <w:jc w:val="both"/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3. 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e optimal model 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or predicting the probability of severe budworm defoliation included</w:t>
      </w:r>
      <w:r w:rsidR="006A256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cipitation in May and June, precipitation in July and August, and </w:t>
      </w:r>
      <w:r w:rsidR="00BC649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imum</w:t>
      </w:r>
      <w:r w:rsidR="00BC649F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A395D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mperature</w:t>
      </w:r>
      <w:r w:rsidR="001A395D" w:rsidRP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F310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 June and July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5F310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C4D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is p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obability decreased with the distance to major roads and river channels, suggesting possible corridor effects. 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then used this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proofErr w:type="spellStart"/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achine learning algorithm 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o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dict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probability of severe defoliation for the forests of the entire island on a 2 km resolution raster. Areas with high probability (&gt; 0.80) were concentrated in the northeast part of the island where black spruce </w:t>
      </w:r>
      <w:r w:rsidR="004510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proofErr w:type="spellStart"/>
      <w:r w:rsidR="00451090" w:rsidRPr="008F596A">
        <w:rPr>
          <w:rFonts w:ascii="Times New Roman" w:eastAsia="Times New Roman" w:hAnsi="Times New Roman" w:cs="Times New Roman"/>
          <w:i/>
          <w:sz w:val="24"/>
          <w:szCs w:val="24"/>
        </w:rPr>
        <w:t>Picea</w:t>
      </w:r>
      <w:proofErr w:type="spellEnd"/>
      <w:r w:rsidR="00451090" w:rsidRPr="008F596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451090" w:rsidRPr="008F596A">
        <w:rPr>
          <w:rFonts w:ascii="Times New Roman" w:eastAsia="Times New Roman" w:hAnsi="Times New Roman" w:cs="Times New Roman"/>
          <w:i/>
          <w:sz w:val="24"/>
          <w:szCs w:val="24"/>
        </w:rPr>
        <w:t>mariana</w:t>
      </w:r>
      <w:proofErr w:type="spellEnd"/>
      <w:r w:rsidR="00451090" w:rsidRPr="008F596A">
        <w:rPr>
          <w:rFonts w:ascii="Times New Roman" w:eastAsia="Times New Roman" w:hAnsi="Times New Roman" w:cs="Times New Roman"/>
          <w:sz w:val="24"/>
          <w:szCs w:val="24"/>
        </w:rPr>
        <w:t xml:space="preserve"> (Mill.) BSP</w:t>
      </w:r>
      <w:r w:rsidR="004510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ominates the forest landscape. </w:t>
      </w:r>
      <w:r w:rsidR="005C4D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F915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dicted </w:t>
      </w:r>
      <w:r w:rsidR="005C4D87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s</w:t>
      </w:r>
      <w:r w:rsidR="001A395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vere defoliation</w:t>
      </w:r>
      <w:r w:rsidR="001A395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area (</w:t>
      </w:r>
      <w:r w:rsidR="009030BB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probability </w:t>
      </w:r>
      <w:r w:rsidR="001A395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.4-1.0) for black spruce was 1.4 times the area for balsam fir</w:t>
      </w:r>
      <w:r w:rsidR="00F915F6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, which is the dominant </w:t>
      </w:r>
      <w:r w:rsidR="006A2562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canopy forming tree species on the island and preferred host species for budworm. </w:t>
      </w:r>
    </w:p>
    <w:p w14:paraId="6E9CACCA" w14:textId="314A269E" w:rsidR="00745403" w:rsidRDefault="00553600" w:rsidP="00927060">
      <w:pPr>
        <w:spacing w:line="480" w:lineRule="auto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lastRenderedPageBreak/>
        <w:t xml:space="preserve">4. </w:t>
      </w:r>
      <w:r w:rsidR="006A2562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The higher predicted probability of severe defoliation in black spruce stands relative to balsam fir stands may arise </w:t>
      </w:r>
      <w:r w:rsidR="001A395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due to the unique combination of climatic condition</w:t>
      </w:r>
      <w:r w:rsidR="006A2562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s</w:t>
      </w:r>
      <w:r w:rsidR="001A395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>and geographical distribution</w:t>
      </w:r>
      <w:r w:rsidR="006A2562">
        <w:rPr>
          <w:rFonts w:ascii="Times New Roman" w:eastAsia="Times New Roman" w:hAnsi="Times New Roman" w:cs="Times New Roman"/>
          <w:sz w:val="24"/>
          <w:szCs w:val="24"/>
        </w:rPr>
        <w:t>s</w:t>
      </w:r>
      <w:r w:rsidR="001A395D">
        <w:rPr>
          <w:rFonts w:ascii="Times New Roman" w:eastAsia="Times New Roman" w:hAnsi="Times New Roman" w:cs="Times New Roman"/>
          <w:sz w:val="24"/>
          <w:szCs w:val="24"/>
        </w:rPr>
        <w:t xml:space="preserve"> of two species on the island.</w:t>
      </w:r>
      <w:r w:rsidR="006A2562">
        <w:rPr>
          <w:rFonts w:ascii="Times New Roman" w:eastAsia="Times New Roman" w:hAnsi="Times New Roman" w:cs="Times New Roman"/>
          <w:sz w:val="24"/>
          <w:szCs w:val="24"/>
        </w:rPr>
        <w:t xml:space="preserve"> Species distribution models for insect outbreaks are relatively rare but may be an important tool in forecasting future outbreaks.</w:t>
      </w:r>
    </w:p>
    <w:p w14:paraId="656F26A2" w14:textId="1DC00D58" w:rsidR="00975795" w:rsidRPr="00C109C7" w:rsidRDefault="00975795" w:rsidP="00E3426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1A395D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Key word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:</w:t>
      </w:r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3059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oreal, </w:t>
      </w:r>
      <w:r w:rsidR="00627D3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pruce budworm, Newfoundland, </w:t>
      </w:r>
      <w:proofErr w:type="spellStart"/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973AE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4202B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achine learning,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NMeval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2.0</w:t>
      </w:r>
      <w:r w:rsidR="0013059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74540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cipitation, </w:t>
      </w:r>
      <w:r w:rsidR="0013059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mperature</w:t>
      </w:r>
    </w:p>
    <w:p w14:paraId="356A4ADB" w14:textId="77777777" w:rsidR="00627D30" w:rsidRDefault="00627D30">
      <w:pP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br w:type="page"/>
      </w:r>
    </w:p>
    <w:p w14:paraId="64574BBF" w14:textId="77777777" w:rsidR="008F596A" w:rsidRDefault="00235E7C" w:rsidP="008F596A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  <w:lastRenderedPageBreak/>
        <w:t>Introduction</w:t>
      </w:r>
    </w:p>
    <w:p w14:paraId="0401D740" w14:textId="3B06B836" w:rsidR="00C67DDF" w:rsidRPr="006F6DFB" w:rsidRDefault="00963AA6" w:rsidP="008F596A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hytophagous insects, especially those </w:t>
      </w:r>
      <w:r w:rsidR="00B9287E">
        <w:rPr>
          <w:rFonts w:ascii="Times New Roman" w:eastAsia="Times New Roman" w:hAnsi="Times New Roman" w:cs="Times New Roman"/>
          <w:sz w:val="24"/>
          <w:szCs w:val="24"/>
        </w:rPr>
        <w:t xml:space="preserve">that 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>exhibi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D6474">
        <w:rPr>
          <w:rFonts w:ascii="Times New Roman" w:eastAsia="Times New Roman" w:hAnsi="Times New Roman" w:cs="Times New Roman"/>
          <w:sz w:val="24"/>
          <w:szCs w:val="24"/>
        </w:rPr>
        <w:t>periodic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outbreak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D6474">
        <w:rPr>
          <w:rFonts w:ascii="Times New Roman" w:eastAsia="Times New Roman" w:hAnsi="Times New Roman" w:cs="Times New Roman"/>
          <w:sz w:val="24"/>
          <w:szCs w:val="24"/>
        </w:rPr>
        <w:t>over large geographical extent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re important disturbance agents in temperate and boreal forest e</w:t>
      </w:r>
      <w:r w:rsidR="00CD6474">
        <w:rPr>
          <w:rFonts w:ascii="Times New Roman" w:eastAsia="Times New Roman" w:hAnsi="Times New Roman" w:cs="Times New Roman"/>
          <w:sz w:val="24"/>
          <w:szCs w:val="24"/>
        </w:rPr>
        <w:t>cosystem</w:t>
      </w:r>
      <w:r w:rsidR="00B9287E">
        <w:rPr>
          <w:rFonts w:ascii="Times New Roman" w:eastAsia="Times New Roman" w:hAnsi="Times New Roman" w:cs="Times New Roman"/>
          <w:sz w:val="24"/>
          <w:szCs w:val="24"/>
        </w:rPr>
        <w:t>s</w:t>
      </w:r>
      <w:r w:rsidR="00C5055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5055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D63BC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Johnson&lt;/Author&gt;&lt;Year&gt;2005&lt;/Year&gt;&lt;RecNum&gt;761&lt;/RecNum&gt;&lt;DisplayText&gt;(Johnson et al., 2005)&lt;/DisplayText&gt;&lt;record&gt;&lt;rec-number&gt;761&lt;/rec-number&gt;&lt;foreign-keys&gt;&lt;key app="EN" db-id="5sdw5srv95vzx3e5veav52eqaddtvw2paztt" timestamp="1631059996"&gt;761&lt;/key&gt;&lt;/foreign-keys&gt;&lt;ref-type name="Journal Article"&gt;17&lt;/ref-type&gt;&lt;contributors&gt;&lt;authors&gt;&lt;author&gt;Johnson, DEREK M.&lt;/author&gt;&lt;author&gt;Liebhold, ANDREW M.&lt;/author&gt;&lt;author&gt;Bjørnstad, OTTAR N.&lt;/author&gt;&lt;author&gt;Mcmanus, MICHAEL L.&lt;/author&gt;&lt;/authors&gt;&lt;/contributors&gt;&lt;titles&gt;&lt;title&gt;Circumpolar variation in periodicity and synchrony among gypsy moth populations&lt;/title&gt;&lt;secondary-title&gt;Journal of Animal Ecology&lt;/secondary-title&gt;&lt;/titles&gt;&lt;periodical&gt;&lt;full-title&gt;Journal of Animal Ecology&lt;/full-title&gt;&lt;abbr-1&gt;J. Anim. Ecol.&lt;/abbr-1&gt;&lt;abbr-2&gt;J Anim Ecol&lt;/abbr-2&gt;&lt;/periodical&gt;&lt;pages&gt;882-892&lt;/pages&gt;&lt;volume&gt;74&lt;/volume&gt;&lt;number&gt;5&lt;/number&gt;&lt;dates&gt;&lt;year&gt;2005&lt;/year&gt;&lt;/dates&gt;&lt;isbn&gt;0021-8790&lt;/isbn&gt;&lt;urls&gt;&lt;related-urls&gt;&lt;url&gt;https://besjournals.onlinelibrary.wiley.com/doi/abs/10.1111/j.1365-2656.2005.00980.x&lt;/url&gt;&lt;/related-urls&gt;&lt;/urls&gt;&lt;electronic-resource-num&gt;10.1111/j.1365-2656.2005.00980.x&lt;/electronic-resource-num&gt;&lt;/record&gt;&lt;/Cite&gt;&lt;/EndNote&gt;</w:instrText>
      </w:r>
      <w:r w:rsidR="00C5055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D63BC7">
        <w:rPr>
          <w:rFonts w:ascii="Times New Roman" w:eastAsia="Times New Roman" w:hAnsi="Times New Roman" w:cs="Times New Roman"/>
          <w:noProof/>
          <w:sz w:val="24"/>
          <w:szCs w:val="24"/>
        </w:rPr>
        <w:t>(Johnson et al., 2005)</w:t>
      </w:r>
      <w:r w:rsidR="00C5055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45079F">
        <w:rPr>
          <w:rFonts w:ascii="Times New Roman" w:eastAsia="Times New Roman" w:hAnsi="Times New Roman" w:cs="Times New Roman"/>
          <w:sz w:val="24"/>
          <w:szCs w:val="24"/>
        </w:rPr>
        <w:t xml:space="preserve">Predicting </w:t>
      </w:r>
      <w:r w:rsidR="00674EFD">
        <w:rPr>
          <w:rFonts w:ascii="Times New Roman" w:eastAsia="Times New Roman" w:hAnsi="Times New Roman" w:cs="Times New Roman"/>
          <w:sz w:val="24"/>
          <w:szCs w:val="24"/>
        </w:rPr>
        <w:t xml:space="preserve">spatial patterns </w:t>
      </w:r>
      <w:r w:rsidR="008C156D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="00674EFD">
        <w:rPr>
          <w:rFonts w:ascii="Times New Roman" w:eastAsia="Times New Roman" w:hAnsi="Times New Roman" w:cs="Times New Roman"/>
          <w:sz w:val="24"/>
          <w:szCs w:val="24"/>
        </w:rPr>
        <w:t xml:space="preserve">insect outbreaks </w:t>
      </w:r>
      <w:r w:rsidR="0045079F">
        <w:rPr>
          <w:rFonts w:ascii="Times New Roman" w:eastAsia="Times New Roman" w:hAnsi="Times New Roman" w:cs="Times New Roman"/>
          <w:sz w:val="24"/>
          <w:szCs w:val="24"/>
        </w:rPr>
        <w:t>is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41599" w:rsidRPr="00141599">
        <w:rPr>
          <w:rFonts w:ascii="Times New Roman" w:eastAsia="Times New Roman" w:hAnsi="Times New Roman" w:cs="Times New Roman"/>
          <w:sz w:val="24"/>
          <w:szCs w:val="24"/>
        </w:rPr>
        <w:t>imperative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>,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92311">
        <w:rPr>
          <w:rFonts w:ascii="Times New Roman" w:eastAsia="Times New Roman" w:hAnsi="Times New Roman" w:cs="Times New Roman"/>
          <w:sz w:val="24"/>
          <w:szCs w:val="24"/>
        </w:rPr>
        <w:t>yet</w:t>
      </w:r>
      <w:r w:rsidR="00674EFD">
        <w:rPr>
          <w:rFonts w:ascii="Times New Roman" w:eastAsia="Times New Roman" w:hAnsi="Times New Roman" w:cs="Times New Roman"/>
          <w:sz w:val="24"/>
          <w:szCs w:val="24"/>
        </w:rPr>
        <w:t xml:space="preserve"> difficult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>,</w:t>
      </w:r>
      <w:r w:rsidR="00674EF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C156D">
        <w:rPr>
          <w:rFonts w:ascii="Times New Roman" w:eastAsia="Times New Roman" w:hAnsi="Times New Roman" w:cs="Times New Roman"/>
          <w:sz w:val="24"/>
          <w:szCs w:val="24"/>
        </w:rPr>
        <w:t>due to the complexity of underl</w:t>
      </w:r>
      <w:r w:rsidR="00B9287E">
        <w:rPr>
          <w:rFonts w:ascii="Times New Roman" w:eastAsia="Times New Roman" w:hAnsi="Times New Roman" w:cs="Times New Roman"/>
          <w:sz w:val="24"/>
          <w:szCs w:val="24"/>
        </w:rPr>
        <w:t>y</w:t>
      </w:r>
      <w:r w:rsidR="008C156D">
        <w:rPr>
          <w:rFonts w:ascii="Times New Roman" w:eastAsia="Times New Roman" w:hAnsi="Times New Roman" w:cs="Times New Roman"/>
          <w:sz w:val="24"/>
          <w:szCs w:val="24"/>
        </w:rPr>
        <w:t xml:space="preserve">ing ecological 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t>processes</w:t>
      </w:r>
      <w:r w:rsidR="008C156D">
        <w:rPr>
          <w:rFonts w:ascii="Times New Roman" w:eastAsia="Times New Roman" w:hAnsi="Times New Roman" w:cs="Times New Roman"/>
          <w:sz w:val="24"/>
          <w:szCs w:val="24"/>
        </w:rPr>
        <w:t xml:space="preserve">, such as 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t>plant-insect-natural enemy interaction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>s</w:t>
      </w:r>
      <w:r w:rsidR="008C156D">
        <w:rPr>
          <w:rFonts w:ascii="Times New Roman" w:eastAsia="Times New Roman" w:hAnsi="Times New Roman" w:cs="Times New Roman"/>
          <w:sz w:val="24"/>
          <w:szCs w:val="24"/>
        </w:rPr>
        <w:t>, dispersal, and synchrony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869F5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Nenzén&lt;/Author&gt;&lt;Year&gt;2017&lt;/Year&gt;&lt;RecNum&gt;762&lt;/RecNum&gt;&lt;DisplayText&gt;(Nenzén et al., 2017)&lt;/DisplayText&gt;&lt;record&gt;&lt;rec-number&gt;762&lt;/rec-number&gt;&lt;foreign-keys&gt;&lt;key app="EN" db-id="5sdw5srv95vzx3e5veav52eqaddtvw2paztt" timestamp="1631062011"&gt;762&lt;/key&gt;&lt;/foreign-keys&gt;&lt;ref-type name="Journal Article"&gt;17&lt;/ref-type&gt;&lt;contributors&gt;&lt;authors&gt;&lt;author&gt;Nenzén, Hedvig K.&lt;/author&gt;&lt;author&gt;Filotas, Elise&lt;/author&gt;&lt;author&gt;Peres-Neto, Pedro&lt;/author&gt;&lt;author&gt;Gravel, Dominique&lt;/author&gt;&lt;/authors&gt;&lt;/contributors&gt;&lt;titles&gt;&lt;title&gt;Epidemiological landscape models reproduce cyclic insect outbreaks&lt;/title&gt;&lt;secondary-title&gt;Ecological Complexity&lt;/secondary-title&gt;&lt;/titles&gt;&lt;periodical&gt;&lt;full-title&gt;Ecological Complexity&lt;/full-title&gt;&lt;abbr-1&gt;Ecol. Complex.&lt;/abbr-1&gt;&lt;abbr-2&gt;Ecol Complex&lt;/abbr-2&gt;&lt;/periodical&gt;&lt;pages&gt;78-87&lt;/pages&gt;&lt;volume&gt;31&lt;/volume&gt;&lt;keywords&gt;&lt;keyword&gt;Insects&lt;/keyword&gt;&lt;keyword&gt;Epidemics&lt;/keyword&gt;&lt;keyword&gt;Landscape ecology&lt;/keyword&gt;&lt;keyword&gt;Modeling&lt;/keyword&gt;&lt;/keywords&gt;&lt;dates&gt;&lt;year&gt;2017&lt;/year&gt;&lt;pub-dates&gt;&lt;date&gt;2017/09/01/&lt;/date&gt;&lt;/pub-dates&gt;&lt;/dates&gt;&lt;isbn&gt;1476-945X&lt;/isbn&gt;&lt;urls&gt;&lt;related-urls&gt;&lt;url&gt;https://www.sciencedirect.com/science/article/pii/S1476945X17300314&lt;/url&gt;&lt;/related-urls&gt;&lt;/urls&gt;&lt;electronic-resource-num&gt;10.1016/j.ecocom.2017.04.004&lt;/electronic-resource-num&gt;&lt;/record&gt;&lt;/Cite&gt;&lt;/EndNote&gt;</w:instrText>
      </w:r>
      <w:r w:rsidR="0014159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sz w:val="24"/>
          <w:szCs w:val="24"/>
        </w:rPr>
        <w:t>(Nenzén et al., 2017)</w:t>
      </w:r>
      <w:r w:rsidR="0014159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8C156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792311">
        <w:rPr>
          <w:rFonts w:ascii="Times New Roman" w:eastAsia="Times New Roman" w:hAnsi="Times New Roman" w:cs="Times New Roman"/>
          <w:sz w:val="24"/>
          <w:szCs w:val="24"/>
        </w:rPr>
        <w:t>In eastern North America, spruce budworm (</w:t>
      </w:r>
      <w:proofErr w:type="spellStart"/>
      <w:r w:rsidR="00792311" w:rsidRPr="00CD6474">
        <w:rPr>
          <w:rFonts w:ascii="Times New Roman" w:eastAsia="Times New Roman" w:hAnsi="Times New Roman" w:cs="Times New Roman"/>
          <w:i/>
          <w:sz w:val="24"/>
          <w:szCs w:val="24"/>
        </w:rPr>
        <w:t>Choristoneura</w:t>
      </w:r>
      <w:proofErr w:type="spellEnd"/>
      <w:r w:rsidR="00792311" w:rsidRPr="00CD6474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92311" w:rsidRPr="00CD6474">
        <w:rPr>
          <w:rFonts w:ascii="Times New Roman" w:eastAsia="Times New Roman" w:hAnsi="Times New Roman" w:cs="Times New Roman"/>
          <w:i/>
          <w:sz w:val="24"/>
          <w:szCs w:val="24"/>
        </w:rPr>
        <w:t>fumiferana</w:t>
      </w:r>
      <w:proofErr w:type="spellEnd"/>
      <w:r w:rsidR="00792311" w:rsidRPr="00CD6474">
        <w:rPr>
          <w:rFonts w:ascii="Times New Roman" w:eastAsia="Times New Roman" w:hAnsi="Times New Roman" w:cs="Times New Roman"/>
          <w:sz w:val="24"/>
          <w:szCs w:val="24"/>
        </w:rPr>
        <w:t xml:space="preserve"> Clem.</w:t>
      </w:r>
      <w:r w:rsidR="00E02AEF">
        <w:rPr>
          <w:rFonts w:ascii="Times New Roman" w:eastAsia="Times New Roman" w:hAnsi="Times New Roman" w:cs="Times New Roman"/>
          <w:sz w:val="24"/>
          <w:szCs w:val="24"/>
        </w:rPr>
        <w:t>, SBW</w:t>
      </w:r>
      <w:r w:rsidR="00792311">
        <w:rPr>
          <w:rFonts w:ascii="Times New Roman" w:eastAsia="Times New Roman" w:hAnsi="Times New Roman" w:cs="Times New Roman"/>
          <w:sz w:val="24"/>
          <w:szCs w:val="24"/>
        </w:rPr>
        <w:t xml:space="preserve">) is the most </w:t>
      </w:r>
      <w:r w:rsidR="00872F40">
        <w:rPr>
          <w:rFonts w:ascii="Times New Roman" w:eastAsia="Times New Roman" w:hAnsi="Times New Roman" w:cs="Times New Roman"/>
          <w:sz w:val="24"/>
          <w:szCs w:val="24"/>
        </w:rPr>
        <w:t xml:space="preserve">important </w:t>
      </w:r>
      <w:r w:rsidR="00792311">
        <w:rPr>
          <w:rFonts w:ascii="Times New Roman" w:eastAsia="Times New Roman" w:hAnsi="Times New Roman" w:cs="Times New Roman"/>
          <w:sz w:val="24"/>
          <w:szCs w:val="24"/>
        </w:rPr>
        <w:t xml:space="preserve">forest </w:t>
      </w:r>
      <w:r w:rsidR="00792311" w:rsidRPr="006F6DFB">
        <w:rPr>
          <w:rFonts w:ascii="Times New Roman" w:eastAsia="Times New Roman" w:hAnsi="Times New Roman" w:cs="Times New Roman"/>
          <w:sz w:val="24"/>
          <w:szCs w:val="24"/>
        </w:rPr>
        <w:t xml:space="preserve">insect </w:t>
      </w:r>
      <w:r w:rsidR="00E02AEF" w:rsidRPr="006F6DFB">
        <w:rPr>
          <w:rFonts w:ascii="Times New Roman" w:eastAsia="Times New Roman" w:hAnsi="Times New Roman" w:cs="Times New Roman"/>
          <w:sz w:val="24"/>
          <w:szCs w:val="24"/>
        </w:rPr>
        <w:t>with regard to</w:t>
      </w:r>
      <w:r w:rsidR="00792311" w:rsidRPr="006F6DF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450D6" w:rsidRPr="006F6DFB">
        <w:rPr>
          <w:rFonts w:ascii="Times New Roman" w:eastAsia="Times New Roman" w:hAnsi="Times New Roman" w:cs="Times New Roman"/>
          <w:sz w:val="24"/>
          <w:szCs w:val="24"/>
        </w:rPr>
        <w:t xml:space="preserve">outbreak extent and impacts on 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E450D6" w:rsidRPr="006F6DFB">
        <w:rPr>
          <w:rFonts w:ascii="Times New Roman" w:eastAsia="Times New Roman" w:hAnsi="Times New Roman" w:cs="Times New Roman"/>
          <w:sz w:val="24"/>
          <w:szCs w:val="24"/>
        </w:rPr>
        <w:t xml:space="preserve">forest industry </w:t>
      </w:r>
      <w:r w:rsidR="00E314E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égnière&lt;/Author&gt;&lt;Year&gt;2019&lt;/Year&gt;&lt;RecNum&gt;489&lt;/RecNum&gt;&lt;DisplayText&gt;(Régnière et al., 2019)&lt;/DisplayText&gt;&lt;record&gt;&lt;rec-number&gt;489&lt;/rec-number&gt;&lt;foreign-keys&gt;&lt;key app="EN" db-id="5sdw5srv95vzx3e5veav52eqaddtvw2paztt" timestamp="1615489443"&gt;489&lt;/key&gt;&lt;key app="ENWeb" db-id=""&gt;0&lt;/key&gt;&lt;/foreign-keys&gt;&lt;ref-type name="Journal Article"&gt;17&lt;/ref-type&gt;&lt;contributors&gt;&lt;authors&gt;&lt;author&gt;Régnière, Jacques&lt;/author&gt;&lt;author&gt;Cooke, Barry J.&lt;/author&gt;&lt;author&gt;Béchard, Ariane&lt;/author&gt;&lt;author&gt;Dupont, Alain&lt;/author&gt;&lt;author&gt;Therrien, Pierre&lt;/author&gt;&lt;/authors&gt;&lt;/contributors&gt;&lt;titles&gt;&lt;title&gt;Dynamics and management of rising outbreak spruce budworm populations&lt;/title&gt;&lt;secondary-title&gt;Forests&lt;/secondary-title&gt;&lt;/titles&gt;&lt;periodical&gt;&lt;full-title&gt;Forests&lt;/full-title&gt;&lt;/periodical&gt;&lt;pages&gt;748&lt;/pages&gt;&lt;volume&gt;10&lt;/volume&gt;&lt;number&gt;9&lt;/number&gt;&lt;dates&gt;&lt;year&gt;2019&lt;/year&gt;&lt;/dates&gt;&lt;isbn&gt;1999-4907&lt;/isbn&gt;&lt;accession-num&gt;doi:10.3390/f10090748&lt;/accession-num&gt;&lt;urls&gt;&lt;related-urls&gt;&lt;url&gt;https://www.mdpi.com/1999-4907/10/9/748&lt;/url&gt;&lt;/related-urls&gt;&lt;/urls&gt;&lt;electronic-resource-num&gt;10.3390/f10090748&lt;/electronic-resource-num&gt;&lt;/record&gt;&lt;/Cite&gt;&lt;/EndNote&gt;</w:instrText>
      </w:r>
      <w:r w:rsidR="00E314E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Régnière et al., 2019)</w:t>
      </w:r>
      <w:r w:rsidR="00E314E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792311" w:rsidRPr="006F6DFB">
        <w:rPr>
          <w:rFonts w:ascii="Times New Roman" w:eastAsia="Times New Roman" w:hAnsi="Times New Roman" w:cs="Times New Roman"/>
          <w:sz w:val="24"/>
          <w:szCs w:val="24"/>
        </w:rPr>
        <w:t>.</w:t>
      </w:r>
      <w:r w:rsidR="00E02AEF" w:rsidRPr="006F6DFB">
        <w:rPr>
          <w:rFonts w:ascii="Times New Roman" w:eastAsia="Times New Roman" w:hAnsi="Times New Roman" w:cs="Times New Roman"/>
          <w:sz w:val="24"/>
          <w:szCs w:val="24"/>
        </w:rPr>
        <w:t xml:space="preserve"> SBW outbreaks occur every 30-40 years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>,</w:t>
      </w:r>
      <w:r w:rsidR="00E02AEF" w:rsidRPr="006F6DFB">
        <w:rPr>
          <w:rFonts w:ascii="Times New Roman" w:eastAsia="Times New Roman" w:hAnsi="Times New Roman" w:cs="Times New Roman"/>
          <w:sz w:val="24"/>
          <w:szCs w:val="24"/>
        </w:rPr>
        <w:t xml:space="preserve"> and repeated defoliation typically last up to 10 years </w:t>
      </w:r>
      <w:r w:rsidR="00E02AEF" w:rsidRPr="006F6DF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D63BC7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MacLean&lt;/Author&gt;&lt;Year&gt;2019&lt;/Year&gt;&lt;RecNum&gt;127&lt;/RecNum&gt;&lt;DisplayText&gt;(MacLean et al., 2019)&lt;/DisplayText&gt;&lt;record&gt;&lt;rec-number&gt;127&lt;/rec-number&gt;&lt;foreign-keys&gt;&lt;key app="EN" db-id="5sdw5srv95vzx3e5veav52eqaddtvw2paztt" timestamp="1615489198"&gt;127&lt;/key&gt;&lt;key app="ENWeb" db-id=""&gt;0&lt;/key&gt;&lt;/foreign-keys&gt;&lt;ref-type name="Journal Article"&gt;17&lt;/ref-type&gt;&lt;contributors&gt;&lt;authors&gt;&lt;author&gt;MacLean, David A.&lt;/author&gt;&lt;author&gt;Amirault, Peter&lt;/author&gt;&lt;author&gt;Amos-Binks, Luke&lt;/author&gt;&lt;author&gt;Carleton, Drew&lt;/author&gt;&lt;author&gt;Hennigar, Chris&lt;/author&gt;&lt;author&gt;Johns, Rob&lt;/author&gt;&lt;author&gt;Régnière, Jacques&lt;/author&gt;&lt;/authors&gt;&lt;/contributors&gt;&lt;titles&gt;&lt;title&gt;Positive results of an early intervention strategy to suppress a spruce budworm outbreak after five years of trials&lt;/title&gt;&lt;secondary-title&gt;Forests&lt;/secondary-title&gt;&lt;/titles&gt;&lt;periodical&gt;&lt;full-title&gt;Forests&lt;/full-title&gt;&lt;/periodical&gt;&lt;pages&gt;448&lt;/pages&gt;&lt;volume&gt;10&lt;/volume&gt;&lt;number&gt;5&lt;/number&gt;&lt;dates&gt;&lt;year&gt;2019&lt;/year&gt;&lt;/dates&gt;&lt;isbn&gt;1999-4907&lt;/isbn&gt;&lt;accession-num&gt;doi:10.3390/f10050448&lt;/accession-num&gt;&lt;urls&gt;&lt;related-urls&gt;&lt;url&gt;http://www.mdpi.com/1999-4907/10/5/448&lt;/url&gt;&lt;/related-urls&gt;&lt;/urls&gt;&lt;electronic-resource-num&gt;10.3390/f10050448&lt;/electronic-resource-num&gt;&lt;/record&gt;&lt;/Cite&gt;&lt;/EndNote&gt;</w:instrText>
      </w:r>
      <w:r w:rsidR="00E02AEF" w:rsidRPr="006F6DF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D63BC7">
        <w:rPr>
          <w:rFonts w:ascii="Times New Roman" w:eastAsia="Times New Roman" w:hAnsi="Times New Roman" w:cs="Times New Roman"/>
          <w:noProof/>
          <w:sz w:val="24"/>
          <w:szCs w:val="24"/>
        </w:rPr>
        <w:t>(MacLean et al., 2019)</w:t>
      </w:r>
      <w:r w:rsidR="00E02AEF" w:rsidRPr="006F6DF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F2750" w:rsidRPr="006F6DFB">
        <w:rPr>
          <w:rFonts w:ascii="Times New Roman" w:eastAsia="Times New Roman" w:hAnsi="Times New Roman" w:cs="Times New Roman"/>
          <w:sz w:val="24"/>
          <w:szCs w:val="24"/>
        </w:rPr>
        <w:t xml:space="preserve">, causing landscape-scale disturbances on forest production, succession, and ecological stability </w:t>
      </w:r>
      <w:r w:rsidR="00CF2750" w:rsidRPr="006F6DF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MacLean&lt;/Author&gt;&lt;Year&gt;2016&lt;/Year&gt;&lt;RecNum&gt;364&lt;/RecNum&gt;&lt;DisplayText&gt;(MacLean, 2016)&lt;/DisplayText&gt;&lt;record&gt;&lt;rec-number&gt;364&lt;/rec-number&gt;&lt;foreign-keys&gt;&lt;key app="EN" db-id="5sdw5srv95vzx3e5veav52eqaddtvw2paztt" timestamp="1615489345"&gt;364&lt;/key&gt;&lt;key app="ENWeb" db-id=""&gt;0&lt;/key&gt;&lt;/foreign-keys&gt;&lt;ref-type name="Journal Article"&gt;17&lt;/ref-type&gt;&lt;contributors&gt;&lt;authors&gt;&lt;author&gt;MacLean, David A&lt;/author&gt;&lt;/authors&gt;&lt;/contributors&gt;&lt;titles&gt;&lt;title&gt;Impacts of insect outbreaks on tree mortality, productivity, and stand development&lt;/title&gt;&lt;secondary-title&gt;The Canadian Entomologist&lt;/secondary-title&gt;&lt;/titles&gt;&lt;periodical&gt;&lt;full-title&gt;The Canadian Entomologist&lt;/full-title&gt;&lt;abbr-1&gt;Can. Entomol.&lt;/abbr-1&gt;&lt;/periodical&gt;&lt;pages&gt;S138-S159&lt;/pages&gt;&lt;volume&gt;148&lt;/volume&gt;&lt;number&gt;S1&lt;/number&gt;&lt;dates&gt;&lt;year&gt;2016&lt;/year&gt;&lt;/dates&gt;&lt;isbn&gt;0008-347X&lt;/isbn&gt;&lt;urls&gt;&lt;/urls&gt;&lt;electronic-resource-num&gt;10.4039/tce.2015.24&lt;/electronic-resource-num&gt;&lt;/record&gt;&lt;/Cite&gt;&lt;/EndNote&gt;</w:instrText>
      </w:r>
      <w:r w:rsidR="00CF2750" w:rsidRPr="006F6DF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MacLean, 2016)</w:t>
      </w:r>
      <w:r w:rsidR="00CF2750" w:rsidRPr="006F6DF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C4D81" w:rsidRPr="006F6DFB">
        <w:rPr>
          <w:rFonts w:ascii="Times New Roman" w:eastAsia="Times New Roman" w:hAnsi="Times New Roman" w:cs="Times New Roman"/>
          <w:sz w:val="24"/>
          <w:szCs w:val="24"/>
        </w:rPr>
        <w:t>.</w:t>
      </w:r>
      <w:r w:rsidR="00CF2750" w:rsidRPr="006F6DF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67DDF" w:rsidRPr="006F6DFB">
        <w:rPr>
          <w:rFonts w:ascii="Times New Roman" w:eastAsia="Times New Roman" w:hAnsi="Times New Roman" w:cs="Times New Roman"/>
          <w:sz w:val="24"/>
          <w:szCs w:val="24"/>
        </w:rPr>
        <w:t>The outbreak in 1967-1993 covered more than 50 million ha. in eastern Canada and</w:t>
      </w:r>
      <w:r w:rsidR="00A733E3" w:rsidRPr="006F6DF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66B5B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A733E3" w:rsidRPr="006F6DFB">
        <w:rPr>
          <w:rFonts w:ascii="Times New Roman" w:eastAsia="Times New Roman" w:hAnsi="Times New Roman" w:cs="Times New Roman"/>
          <w:sz w:val="24"/>
          <w:szCs w:val="24"/>
        </w:rPr>
        <w:t>northeastern United States</w:t>
      </w:r>
      <w:r w:rsidR="00E450D6" w:rsidRPr="006F6DF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53600">
        <w:rPr>
          <w:rFonts w:ascii="Times New Roman" w:eastAsia="Times New Roman" w:hAnsi="Times New Roman" w:cs="Times New Roman"/>
          <w:sz w:val="24"/>
          <w:szCs w:val="24"/>
        </w:rPr>
        <w:t>and a</w:t>
      </w:r>
      <w:r w:rsidR="00C431BF">
        <w:rPr>
          <w:rFonts w:ascii="Times New Roman" w:eastAsia="Times New Roman" w:hAnsi="Times New Roman" w:cs="Times New Roman"/>
          <w:sz w:val="24"/>
          <w:szCs w:val="24"/>
        </w:rPr>
        <w:t xml:space="preserve"> new outbreak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>, which began in 200</w:t>
      </w:r>
      <w:r w:rsidR="00411202">
        <w:rPr>
          <w:rFonts w:ascii="Times New Roman" w:eastAsia="Times New Roman" w:hAnsi="Times New Roman" w:cs="Times New Roman"/>
          <w:sz w:val="24"/>
          <w:szCs w:val="24"/>
        </w:rPr>
        <w:t>4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431BF">
        <w:rPr>
          <w:rFonts w:ascii="Times New Roman" w:eastAsia="Times New Roman" w:hAnsi="Times New Roman" w:cs="Times New Roman"/>
          <w:sz w:val="24"/>
          <w:szCs w:val="24"/>
        </w:rPr>
        <w:t>in Quebec, Canada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t>,</w:t>
      </w:r>
      <w:r w:rsidR="00C431B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t xml:space="preserve">has </w:t>
      </w:r>
      <w:r w:rsidR="00291BA9">
        <w:rPr>
          <w:rFonts w:ascii="Times New Roman" w:eastAsia="Times New Roman" w:hAnsi="Times New Roman" w:cs="Times New Roman"/>
          <w:sz w:val="24"/>
          <w:szCs w:val="24"/>
        </w:rPr>
        <w:t>covered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 xml:space="preserve"> over </w:t>
      </w:r>
      <w:r w:rsidR="00291BA9">
        <w:rPr>
          <w:rFonts w:ascii="Times New Roman" w:eastAsia="Times New Roman" w:hAnsi="Times New Roman" w:cs="Times New Roman"/>
          <w:sz w:val="24"/>
          <w:szCs w:val="24"/>
        </w:rPr>
        <w:t>8.2</w:t>
      </w:r>
      <w:r w:rsidR="00D336B5">
        <w:rPr>
          <w:rFonts w:ascii="Times New Roman" w:eastAsia="Times New Roman" w:hAnsi="Times New Roman" w:cs="Times New Roman"/>
          <w:sz w:val="24"/>
          <w:szCs w:val="24"/>
        </w:rPr>
        <w:t xml:space="preserve"> million hectares of spruce-fir forest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t>s</w:t>
      </w:r>
      <w:r w:rsidR="00291BA9">
        <w:rPr>
          <w:rFonts w:ascii="Times New Roman" w:eastAsia="Times New Roman" w:hAnsi="Times New Roman" w:cs="Times New Roman"/>
          <w:sz w:val="24"/>
          <w:szCs w:val="24"/>
        </w:rPr>
        <w:t xml:space="preserve"> in th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t>at</w:t>
      </w:r>
      <w:r w:rsidR="00291BA9">
        <w:rPr>
          <w:rFonts w:ascii="Times New Roman" w:eastAsia="Times New Roman" w:hAnsi="Times New Roman" w:cs="Times New Roman"/>
          <w:sz w:val="24"/>
          <w:szCs w:val="24"/>
        </w:rPr>
        <w:t xml:space="preserve"> province by 2018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MacLean&lt;/Author&gt;&lt;Year&gt;2019&lt;/Year&gt;&lt;RecNum&gt;127&lt;/RecNum&gt;&lt;DisplayText&gt;(MacLean et al., 2019)&lt;/DisplayText&gt;&lt;record&gt;&lt;rec-number&gt;127&lt;/rec-number&gt;&lt;foreign-keys&gt;&lt;key app="EN" db-id="5sdw5srv95vzx3e5veav52eqaddtvw2paztt" timestamp="1615489198"&gt;127&lt;/key&gt;&lt;key app="ENWeb" db-id=""&gt;0&lt;/key&gt;&lt;/foreign-keys&gt;&lt;ref-type name="Journal Article"&gt;17&lt;/ref-type&gt;&lt;contributors&gt;&lt;authors&gt;&lt;author&gt;MacLean, David A.&lt;/author&gt;&lt;author&gt;Amirault, Peter&lt;/author&gt;&lt;author&gt;Amos-Binks, Luke&lt;/author&gt;&lt;author&gt;Carleton, Drew&lt;/author&gt;&lt;author&gt;Hennigar, Chris&lt;/author&gt;&lt;author&gt;Johns, Rob&lt;/author&gt;&lt;author&gt;Régnière, Jacques&lt;/author&gt;&lt;/authors&gt;&lt;/contributors&gt;&lt;titles&gt;&lt;title&gt;Positive results of an early intervention strategy to suppress a spruce budworm outbreak after five years of trials&lt;/title&gt;&lt;secondary-title&gt;Forests&lt;/secondary-title&gt;&lt;/titles&gt;&lt;periodical&gt;&lt;full-title&gt;Forests&lt;/full-title&gt;&lt;/periodical&gt;&lt;pages&gt;448&lt;/pages&gt;&lt;volume&gt;10&lt;/volume&gt;&lt;number&gt;5&lt;/number&gt;&lt;dates&gt;&lt;year&gt;2019&lt;/year&gt;&lt;/dates&gt;&lt;isbn&gt;1999-4907&lt;/isbn&gt;&lt;accession-num&gt;doi:10.3390/f10050448&lt;/accession-num&gt;&lt;urls&gt;&lt;related-urls&gt;&lt;url&gt;http://www.mdpi.com/1999-4907/10/5/448&lt;/url&gt;&lt;/related-urls&gt;&lt;/urls&gt;&lt;electronic-resource-num&gt;10.3390/f10050448&lt;/electronic-resource-num&gt;&lt;/record&gt;&lt;/Cite&gt;&lt;/EndNote&gt;</w:instrText>
      </w:r>
      <w:r w:rsidR="00AA2D2A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MacLean et al., 2019)</w:t>
      </w:r>
      <w:r w:rsidR="00AA2D2A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431BF">
        <w:rPr>
          <w:rFonts w:ascii="Times New Roman" w:eastAsia="Times New Roman" w:hAnsi="Times New Roman" w:cs="Times New Roman"/>
          <w:sz w:val="24"/>
          <w:szCs w:val="24"/>
        </w:rPr>
        <w:t>.</w:t>
      </w:r>
      <w:r w:rsidR="008A46E1">
        <w:rPr>
          <w:rFonts w:ascii="Times New Roman" w:eastAsia="Times New Roman" w:hAnsi="Times New Roman" w:cs="Times New Roman"/>
          <w:sz w:val="24"/>
          <w:szCs w:val="24"/>
        </w:rPr>
        <w:t xml:space="preserve"> Predicting the </w:t>
      </w:r>
      <w:r w:rsidR="00C5536E">
        <w:rPr>
          <w:rFonts w:ascii="Times New Roman" w:eastAsia="Times New Roman" w:hAnsi="Times New Roman" w:cs="Times New Roman"/>
          <w:sz w:val="24"/>
          <w:szCs w:val="24"/>
        </w:rPr>
        <w:t xml:space="preserve">spatial distribution of </w:t>
      </w:r>
      <w:r w:rsidR="008A46E1">
        <w:rPr>
          <w:rFonts w:ascii="Times New Roman" w:eastAsia="Times New Roman" w:hAnsi="Times New Roman" w:cs="Times New Roman"/>
          <w:sz w:val="24"/>
          <w:szCs w:val="24"/>
        </w:rPr>
        <w:t>impact</w:t>
      </w:r>
      <w:r w:rsidR="00803E35">
        <w:rPr>
          <w:rFonts w:ascii="Times New Roman" w:eastAsia="Times New Roman" w:hAnsi="Times New Roman" w:cs="Times New Roman"/>
          <w:sz w:val="24"/>
          <w:szCs w:val="24"/>
        </w:rPr>
        <w:t>ed</w:t>
      </w:r>
      <w:r w:rsidR="00C5536E">
        <w:rPr>
          <w:rFonts w:ascii="Times New Roman" w:eastAsia="Times New Roman" w:hAnsi="Times New Roman" w:cs="Times New Roman"/>
          <w:sz w:val="24"/>
          <w:szCs w:val="24"/>
        </w:rPr>
        <w:t xml:space="preserve"> area</w:t>
      </w:r>
      <w:r w:rsidR="008A46E1">
        <w:rPr>
          <w:rFonts w:ascii="Times New Roman" w:eastAsia="Times New Roman" w:hAnsi="Times New Roman" w:cs="Times New Roman"/>
          <w:sz w:val="24"/>
          <w:szCs w:val="24"/>
        </w:rPr>
        <w:t xml:space="preserve">s </w:t>
      </w:r>
      <w:r w:rsidR="00C5536E">
        <w:rPr>
          <w:rFonts w:ascii="Times New Roman" w:eastAsia="Times New Roman" w:hAnsi="Times New Roman" w:cs="Times New Roman"/>
          <w:sz w:val="24"/>
          <w:szCs w:val="24"/>
        </w:rPr>
        <w:t>from</w:t>
      </w:r>
      <w:r w:rsidR="008A46E1">
        <w:rPr>
          <w:rFonts w:ascii="Times New Roman" w:eastAsia="Times New Roman" w:hAnsi="Times New Roman" w:cs="Times New Roman"/>
          <w:sz w:val="24"/>
          <w:szCs w:val="24"/>
        </w:rPr>
        <w:t xml:space="preserve"> current and future outbreaks is paramount for understanding ecological dynamics</w:t>
      </w:r>
      <w:r w:rsidR="00C5536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3107A">
        <w:rPr>
          <w:rFonts w:ascii="Times New Roman" w:eastAsia="Times New Roman" w:hAnsi="Times New Roman" w:cs="Times New Roman"/>
          <w:sz w:val="24"/>
          <w:szCs w:val="24"/>
        </w:rPr>
        <w:t>of</w:t>
      </w:r>
      <w:r w:rsidR="0006667B">
        <w:rPr>
          <w:rFonts w:ascii="Times New Roman" w:eastAsia="Times New Roman" w:hAnsi="Times New Roman" w:cs="Times New Roman"/>
          <w:sz w:val="24"/>
          <w:szCs w:val="24"/>
        </w:rPr>
        <w:t xml:space="preserve"> this </w:t>
      </w:r>
      <w:r w:rsidR="0083107A">
        <w:rPr>
          <w:rFonts w:ascii="Times New Roman" w:eastAsia="Times New Roman" w:hAnsi="Times New Roman" w:cs="Times New Roman"/>
          <w:sz w:val="24"/>
          <w:szCs w:val="24"/>
        </w:rPr>
        <w:t>large-scale ecological disturbance</w:t>
      </w:r>
      <w:r w:rsidR="008A46E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5AB6533" w14:textId="5AAA8C38" w:rsidR="006F6DFB" w:rsidRPr="006F6DFB" w:rsidRDefault="006F6DFB" w:rsidP="00DD2C57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6F6DFB">
        <w:rPr>
          <w:rFonts w:ascii="Times New Roman" w:hAnsi="Times New Roman" w:cs="Times New Roman"/>
          <w:sz w:val="24"/>
          <w:szCs w:val="24"/>
        </w:rPr>
        <w:t xml:space="preserve">There are distinct views on the ecological processes that </w:t>
      </w:r>
      <w:r w:rsidR="0097366E">
        <w:rPr>
          <w:rFonts w:ascii="Times New Roman" w:hAnsi="Times New Roman" w:cs="Times New Roman"/>
          <w:sz w:val="24"/>
          <w:szCs w:val="24"/>
        </w:rPr>
        <w:t>cause</w:t>
      </w:r>
      <w:r w:rsidRPr="006F6DFB">
        <w:rPr>
          <w:rFonts w:ascii="Times New Roman" w:hAnsi="Times New Roman" w:cs="Times New Roman"/>
          <w:sz w:val="24"/>
          <w:szCs w:val="24"/>
        </w:rPr>
        <w:t xml:space="preserve"> the initiation, termination, and recurrence of </w:t>
      </w:r>
      <w:r>
        <w:rPr>
          <w:rFonts w:ascii="Times New Roman" w:hAnsi="Times New Roman" w:cs="Times New Roman"/>
          <w:sz w:val="24"/>
          <w:szCs w:val="24"/>
        </w:rPr>
        <w:t>the SBW</w:t>
      </w:r>
      <w:r w:rsidRPr="006F6DFB">
        <w:rPr>
          <w:rFonts w:ascii="Times New Roman" w:hAnsi="Times New Roman" w:cs="Times New Roman"/>
          <w:sz w:val="24"/>
          <w:szCs w:val="24"/>
        </w:rPr>
        <w:t xml:space="preserve"> outbreaks</w:t>
      </w:r>
      <w:r w:rsidR="00B73347">
        <w:rPr>
          <w:rFonts w:ascii="Times New Roman" w:hAnsi="Times New Roman" w:cs="Times New Roman"/>
          <w:sz w:val="24"/>
          <w:szCs w:val="24"/>
        </w:rPr>
        <w:t xml:space="preserve"> </w:t>
      </w:r>
      <w:r w:rsidR="00B73347">
        <w:rPr>
          <w:rFonts w:ascii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ureswaran&lt;/Author&gt;&lt;Year&gt;2016&lt;/Year&gt;&lt;RecNum&gt;365&lt;/RecNum&gt;&lt;DisplayText&gt;(Pureswaran et al., 2016)&lt;/DisplayText&gt;&lt;record&gt;&lt;rec-number&gt;365&lt;/rec-number&gt;&lt;foreign-keys&gt;&lt;key app="EN" db-id="5sdw5srv95vzx3e5veav52eqaddtvw2paztt" timestamp="1615489346"&gt;365&lt;/key&gt;&lt;key app="ENWeb" db-id=""&gt;0&lt;/key&gt;&lt;/foreign-keys&gt;&lt;ref-type name="Journal Article"&gt;17&lt;/ref-type&gt;&lt;contributors&gt;&lt;authors&gt;&lt;author&gt;Pureswaran, Deepa S&lt;/author&gt;&lt;author&gt;Johns, Rob&lt;/author&gt;&lt;author&gt;Heard, Stephen B&lt;/author&gt;&lt;author&gt;Quiring, Dan&lt;/author&gt;&lt;/authors&gt;&lt;/contributors&gt;&lt;titles&gt;&lt;title&gt;Paradigms in eastern spruce budworm (Lepidoptera: Tortricidae) population ecology: a century of debate&lt;/title&gt;&lt;secondary-title&gt;Environmental entomology&lt;/secondary-title&gt;&lt;/titles&gt;&lt;periodical&gt;&lt;full-title&gt;Environmental Entomology&lt;/full-title&gt;&lt;abbr-1&gt;Environ. Entomol.&lt;/abbr-1&gt;&lt;abbr-2&gt;Environ Entomol&lt;/abbr-2&gt;&lt;/periodical&gt;&lt;pages&gt;1333-1342&lt;/pages&gt;&lt;volume&gt;45&lt;/volume&gt;&lt;number&gt;6&lt;/number&gt;&lt;dates&gt;&lt;year&gt;2016&lt;/year&gt;&lt;/dates&gt;&lt;isbn&gt;0046-225X&lt;/isbn&gt;&lt;urls&gt;&lt;/urls&gt;&lt;electronic-resource-num&gt;10.1093/ee/nvw103&lt;/electronic-resource-num&gt;&lt;/record&gt;&lt;/Cite&gt;&lt;/EndNote&gt;</w:instrText>
      </w:r>
      <w:r w:rsidR="00B73347">
        <w:rPr>
          <w:rFonts w:ascii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hAnsi="Times New Roman" w:cs="Times New Roman"/>
          <w:noProof/>
          <w:sz w:val="24"/>
          <w:szCs w:val="24"/>
        </w:rPr>
        <w:t>(Pureswaran et al., 2016)</w:t>
      </w:r>
      <w:r w:rsidR="00B73347">
        <w:rPr>
          <w:rFonts w:ascii="Times New Roman" w:hAnsi="Times New Roman" w:cs="Times New Roman"/>
          <w:sz w:val="24"/>
          <w:szCs w:val="24"/>
        </w:rPr>
        <w:fldChar w:fldCharType="end"/>
      </w:r>
      <w:r w:rsidRPr="006F6DFB">
        <w:rPr>
          <w:rFonts w:ascii="Times New Roman" w:hAnsi="Times New Roman" w:cs="Times New Roman"/>
          <w:sz w:val="24"/>
          <w:szCs w:val="24"/>
        </w:rPr>
        <w:t xml:space="preserve">. The “double-equilibrium theory” </w:t>
      </w:r>
      <w:r w:rsidR="00D07186">
        <w:rPr>
          <w:rFonts w:ascii="Times New Roman" w:hAnsi="Times New Roman" w:cs="Times New Roman"/>
          <w:sz w:val="24"/>
          <w:szCs w:val="24"/>
        </w:rPr>
        <w:fldChar w:fldCharType="begin"/>
      </w:r>
      <w:r w:rsidR="00996E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udwig&lt;/Author&gt;&lt;Year&gt;1978&lt;/Year&gt;&lt;RecNum&gt;21&lt;/RecNum&gt;&lt;DisplayText&gt;(Ludwig et al., 1978)&lt;/DisplayText&gt;&lt;record&gt;&lt;rec-number&gt;21&lt;/rec-number&gt;&lt;foreign-keys&gt;&lt;key app="EN" db-id="5sdw5srv95vzx3e5veav52eqaddtvw2paztt" timestamp="1615489171"&gt;21&lt;/key&gt;&lt;key app="ENWeb" db-id=""&gt;0&lt;/key&gt;&lt;/foreign-keys&gt;&lt;ref-type name="Journal Article"&gt;17&lt;/ref-type&gt;&lt;contributors&gt;&lt;authors&gt;&lt;author&gt;Ludwig, Donald&lt;/author&gt;&lt;author&gt;Jones, Dixon D&lt;/author&gt;&lt;author&gt;Holling, Crawford S&lt;/author&gt;&lt;/authors&gt;&lt;/contributors&gt;&lt;titles&gt;&lt;title&gt;Qualitative analysis of insect outbreak systems: the spruce budworm and forest&lt;/title&gt;&lt;secondary-title&gt;The Journal of Animal Ecology&lt;/secondary-title&gt;&lt;/titles&gt;&lt;pages&gt;315-332&lt;/pages&gt;&lt;volume&gt;47&lt;/volume&gt;&lt;dates&gt;&lt;year&gt;1978&lt;/year&gt;&lt;/dates&gt;&lt;isbn&gt;0021-8790&lt;/isbn&gt;&lt;urls&gt;&lt;/urls&gt;&lt;electronic-resource-num&gt;10.2307/3939&lt;/electronic-resource-num&gt;&lt;/record&gt;&lt;/Cite&gt;&lt;/EndNote&gt;</w:instrText>
      </w:r>
      <w:r w:rsidR="00D07186">
        <w:rPr>
          <w:rFonts w:ascii="Times New Roman" w:hAnsi="Times New Roman" w:cs="Times New Roman"/>
          <w:sz w:val="24"/>
          <w:szCs w:val="24"/>
        </w:rPr>
        <w:fldChar w:fldCharType="separate"/>
      </w:r>
      <w:r w:rsidR="00996E90">
        <w:rPr>
          <w:rFonts w:ascii="Times New Roman" w:hAnsi="Times New Roman" w:cs="Times New Roman"/>
          <w:noProof/>
          <w:sz w:val="24"/>
          <w:szCs w:val="24"/>
        </w:rPr>
        <w:t>(Ludwig et al., 1978)</w:t>
      </w:r>
      <w:r w:rsidR="00D07186">
        <w:rPr>
          <w:rFonts w:ascii="Times New Roman" w:hAnsi="Times New Roman" w:cs="Times New Roman"/>
          <w:sz w:val="24"/>
          <w:szCs w:val="24"/>
        </w:rPr>
        <w:fldChar w:fldCharType="end"/>
      </w:r>
      <w:r w:rsidRPr="006F6DFB">
        <w:rPr>
          <w:rFonts w:ascii="Times New Roman" w:hAnsi="Times New Roman" w:cs="Times New Roman"/>
          <w:sz w:val="24"/>
          <w:szCs w:val="24"/>
        </w:rPr>
        <w:t xml:space="preserve"> presum</w:t>
      </w:r>
      <w:r w:rsidR="008A46E1">
        <w:rPr>
          <w:rFonts w:ascii="Times New Roman" w:hAnsi="Times New Roman" w:cs="Times New Roman"/>
          <w:sz w:val="24"/>
          <w:szCs w:val="24"/>
        </w:rPr>
        <w:t>es</w:t>
      </w:r>
      <w:r w:rsidRPr="006F6DFB">
        <w:rPr>
          <w:rFonts w:ascii="Times New Roman" w:hAnsi="Times New Roman" w:cs="Times New Roman"/>
          <w:sz w:val="24"/>
          <w:szCs w:val="24"/>
        </w:rPr>
        <w:t xml:space="preserve"> that the eruption of budworm populations </w:t>
      </w:r>
      <w:r w:rsidR="008A46E1">
        <w:rPr>
          <w:rFonts w:ascii="Times New Roman" w:hAnsi="Times New Roman" w:cs="Times New Roman"/>
          <w:sz w:val="24"/>
          <w:szCs w:val="24"/>
        </w:rPr>
        <w:t>i</w:t>
      </w:r>
      <w:r w:rsidRPr="006F6DFB">
        <w:rPr>
          <w:rFonts w:ascii="Times New Roman" w:hAnsi="Times New Roman" w:cs="Times New Roman"/>
          <w:sz w:val="24"/>
          <w:szCs w:val="24"/>
        </w:rPr>
        <w:t>s triggered by</w:t>
      </w:r>
      <w:r w:rsidR="004F29C3">
        <w:rPr>
          <w:rFonts w:ascii="Times New Roman" w:hAnsi="Times New Roman" w:cs="Times New Roman"/>
          <w:sz w:val="24"/>
          <w:szCs w:val="24"/>
        </w:rPr>
        <w:t>,</w:t>
      </w:r>
      <w:r w:rsidRPr="006F6DFB">
        <w:rPr>
          <w:rFonts w:ascii="Times New Roman" w:hAnsi="Times New Roman" w:cs="Times New Roman"/>
          <w:sz w:val="24"/>
          <w:szCs w:val="24"/>
        </w:rPr>
        <w:t xml:space="preserve"> or coincid</w:t>
      </w:r>
      <w:r w:rsidR="008A46E1">
        <w:rPr>
          <w:rFonts w:ascii="Times New Roman" w:hAnsi="Times New Roman" w:cs="Times New Roman"/>
          <w:sz w:val="24"/>
          <w:szCs w:val="24"/>
        </w:rPr>
        <w:t>es</w:t>
      </w:r>
      <w:r w:rsidRPr="006F6DFB">
        <w:rPr>
          <w:rFonts w:ascii="Times New Roman" w:hAnsi="Times New Roman" w:cs="Times New Roman"/>
          <w:sz w:val="24"/>
          <w:szCs w:val="24"/>
        </w:rPr>
        <w:t xml:space="preserve"> with</w:t>
      </w:r>
      <w:r w:rsidR="004F29C3">
        <w:rPr>
          <w:rFonts w:ascii="Times New Roman" w:hAnsi="Times New Roman" w:cs="Times New Roman"/>
          <w:sz w:val="24"/>
          <w:szCs w:val="24"/>
        </w:rPr>
        <w:t>,</w:t>
      </w:r>
      <w:r w:rsidRPr="006F6DFB">
        <w:rPr>
          <w:rFonts w:ascii="Times New Roman" w:hAnsi="Times New Roman" w:cs="Times New Roman"/>
          <w:sz w:val="24"/>
          <w:szCs w:val="24"/>
        </w:rPr>
        <w:t xml:space="preserve"> certain </w:t>
      </w:r>
      <w:r w:rsidR="0097366E">
        <w:rPr>
          <w:rFonts w:ascii="Times New Roman" w:hAnsi="Times New Roman" w:cs="Times New Roman"/>
          <w:sz w:val="24"/>
          <w:szCs w:val="24"/>
        </w:rPr>
        <w:t xml:space="preserve">environmental </w:t>
      </w:r>
      <w:r w:rsidRPr="006F6DFB">
        <w:rPr>
          <w:rFonts w:ascii="Times New Roman" w:hAnsi="Times New Roman" w:cs="Times New Roman"/>
          <w:sz w:val="24"/>
          <w:szCs w:val="24"/>
        </w:rPr>
        <w:t>conditions. The “oscillatory theory”  assert</w:t>
      </w:r>
      <w:r w:rsidR="008A46E1">
        <w:rPr>
          <w:rFonts w:ascii="Times New Roman" w:hAnsi="Times New Roman" w:cs="Times New Roman"/>
          <w:sz w:val="24"/>
          <w:szCs w:val="24"/>
        </w:rPr>
        <w:t>s</w:t>
      </w:r>
      <w:r w:rsidRPr="006F6DFB">
        <w:rPr>
          <w:rFonts w:ascii="Times New Roman" w:hAnsi="Times New Roman" w:cs="Times New Roman"/>
          <w:sz w:val="24"/>
          <w:szCs w:val="24"/>
        </w:rPr>
        <w:t xml:space="preserve"> that a periodic predator-prey cycling process dominat</w:t>
      </w:r>
      <w:r w:rsidR="008A46E1">
        <w:rPr>
          <w:rFonts w:ascii="Times New Roman" w:hAnsi="Times New Roman" w:cs="Times New Roman"/>
          <w:sz w:val="24"/>
          <w:szCs w:val="24"/>
        </w:rPr>
        <w:t>es</w:t>
      </w:r>
      <w:r w:rsidRPr="006F6DFB">
        <w:rPr>
          <w:rFonts w:ascii="Times New Roman" w:hAnsi="Times New Roman" w:cs="Times New Roman"/>
          <w:sz w:val="24"/>
          <w:szCs w:val="24"/>
        </w:rPr>
        <w:t xml:space="preserve"> the outbreak cycles; the budworm population </w:t>
      </w:r>
      <w:r w:rsidR="008A46E1">
        <w:rPr>
          <w:rFonts w:ascii="Times New Roman" w:hAnsi="Times New Roman" w:cs="Times New Roman"/>
          <w:sz w:val="24"/>
          <w:szCs w:val="24"/>
        </w:rPr>
        <w:t>i</w:t>
      </w:r>
      <w:r w:rsidRPr="006F6DFB">
        <w:rPr>
          <w:rFonts w:ascii="Times New Roman" w:hAnsi="Times New Roman" w:cs="Times New Roman"/>
          <w:sz w:val="24"/>
          <w:szCs w:val="24"/>
        </w:rPr>
        <w:t xml:space="preserve">s regulated mainly by its natural enemies  </w:t>
      </w:r>
      <w:r w:rsidRPr="006F6DFB">
        <w:rPr>
          <w:rFonts w:ascii="Times New Roman" w:hAnsi="Times New Roman" w:cs="Times New Roman"/>
          <w:sz w:val="24"/>
          <w:szCs w:val="24"/>
        </w:rPr>
        <w:fldChar w:fldCharType="begin"/>
      </w:r>
      <w:r w:rsidR="009869F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yama&lt;/Author&gt;&lt;Year&gt;2017&lt;/Year&gt;&lt;RecNum&gt;376&lt;/RecNum&gt;&lt;DisplayText&gt;(Royama et al., 2017)&lt;/DisplayText&gt;&lt;record&gt;&lt;rec-number&gt;376&lt;/rec-number&gt;&lt;foreign-keys&gt;&lt;key app="EN" db-id="5sdw5srv95vzx3e5veav52eqaddtvw2paztt" timestamp="1615489353"&gt;376&lt;/key&gt;&lt;key app="ENWeb" db-id=""&gt;0&lt;/key&gt;&lt;/foreign-keys&gt;&lt;ref-type name="Journal Article"&gt;17&lt;/ref-type&gt;&lt;contributors&gt;&lt;authors&gt;&lt;author&gt;Royama, T&lt;/author&gt;&lt;author&gt;Eveleigh, E.S&lt;/author&gt;&lt;author&gt;Morin, J.R.B&lt;/author&gt;&lt;author&gt;Pollock, S.J&lt;/author&gt;&lt;author&gt;M Carthy, P.C&lt;/author&gt;&lt;author&gt;M Dougall, G.A&lt;/author&gt;&lt;author&gt;Lucarotti, C.J&lt;/author&gt;&lt;/authors&gt;&lt;/contributors&gt;&lt;titles&gt;&lt;title&gt;Mechanisms underlying spruce budworm outbreak processes as elucidated by a 14-year study in New Brunswick, Canada&lt;/title&gt;&lt;secondary-title&gt;Ecological Monographs&lt;/secondary-title&gt;&lt;/titles&gt;&lt;periodical&gt;&lt;full-title&gt;Ecological Monographs&lt;/full-title&gt;&lt;abbr-1&gt;Ecol. Monogr.&lt;/abbr-1&gt;&lt;abbr-2&gt;Ecol Monogr&lt;/abbr-2&gt;&lt;/periodical&gt;&lt;pages&gt;600-631&lt;/pages&gt;&lt;volume&gt;84&lt;/volume&gt;&lt;number&gt;7&lt;/number&gt;&lt;dates&gt;&lt;year&gt;2017&lt;/year&gt;&lt;/dates&gt;&lt;isbn&gt;1557-7015&lt;/isbn&gt;&lt;urls&gt;&lt;/urls&gt;&lt;electronic-resource-num&gt;10.1002/ecm.1270&lt;/electronic-resource-num&gt;&lt;/record&gt;&lt;/Cite&gt;&lt;/EndNote&gt;</w:instrText>
      </w:r>
      <w:r w:rsidRPr="006F6DFB">
        <w:rPr>
          <w:rFonts w:ascii="Times New Roman" w:hAnsi="Times New Roman" w:cs="Times New Roman"/>
          <w:sz w:val="24"/>
          <w:szCs w:val="24"/>
        </w:rPr>
        <w:fldChar w:fldCharType="separate"/>
      </w:r>
      <w:r w:rsidR="009869F5">
        <w:rPr>
          <w:rFonts w:ascii="Times New Roman" w:hAnsi="Times New Roman" w:cs="Times New Roman"/>
          <w:noProof/>
          <w:sz w:val="24"/>
          <w:szCs w:val="24"/>
        </w:rPr>
        <w:t>(Royama et al., 2017)</w:t>
      </w:r>
      <w:r w:rsidRPr="006F6DFB">
        <w:rPr>
          <w:rFonts w:ascii="Times New Roman" w:hAnsi="Times New Roman" w:cs="Times New Roman"/>
          <w:sz w:val="24"/>
          <w:szCs w:val="24"/>
        </w:rPr>
        <w:fldChar w:fldCharType="end"/>
      </w:r>
      <w:r w:rsidRPr="006F6DFB">
        <w:rPr>
          <w:rFonts w:ascii="Times New Roman" w:hAnsi="Times New Roman" w:cs="Times New Roman"/>
          <w:sz w:val="24"/>
          <w:szCs w:val="24"/>
        </w:rPr>
        <w:t>.</w:t>
      </w:r>
      <w:r w:rsidR="00C8587F">
        <w:rPr>
          <w:rFonts w:ascii="Times New Roman" w:hAnsi="Times New Roman" w:cs="Times New Roman"/>
          <w:sz w:val="24"/>
          <w:szCs w:val="24"/>
        </w:rPr>
        <w:t xml:space="preserve"> </w:t>
      </w:r>
      <w:r w:rsidR="0097366E">
        <w:rPr>
          <w:rFonts w:ascii="Times New Roman" w:hAnsi="Times New Roman" w:cs="Times New Roman"/>
          <w:sz w:val="24"/>
          <w:szCs w:val="24"/>
        </w:rPr>
        <w:t xml:space="preserve">With limited </w:t>
      </w:r>
      <w:r w:rsidR="008A46E1">
        <w:rPr>
          <w:rFonts w:ascii="Times New Roman" w:hAnsi="Times New Roman" w:cs="Times New Roman"/>
          <w:sz w:val="24"/>
          <w:szCs w:val="24"/>
        </w:rPr>
        <w:t>field budgets</w:t>
      </w:r>
      <w:r w:rsidR="002F7B4B">
        <w:rPr>
          <w:rFonts w:ascii="Times New Roman" w:hAnsi="Times New Roman" w:cs="Times New Roman"/>
          <w:sz w:val="24"/>
          <w:szCs w:val="24"/>
        </w:rPr>
        <w:t xml:space="preserve">, </w:t>
      </w:r>
      <w:r w:rsidR="00E04066">
        <w:rPr>
          <w:rFonts w:ascii="Times New Roman" w:hAnsi="Times New Roman" w:cs="Times New Roman"/>
          <w:sz w:val="24"/>
          <w:szCs w:val="24"/>
        </w:rPr>
        <w:t>entomologist</w:t>
      </w:r>
      <w:r w:rsidR="002F7B4B">
        <w:rPr>
          <w:rFonts w:ascii="Times New Roman" w:hAnsi="Times New Roman" w:cs="Times New Roman"/>
          <w:sz w:val="24"/>
          <w:szCs w:val="24"/>
        </w:rPr>
        <w:t>s</w:t>
      </w:r>
      <w:r w:rsidR="004F29C3">
        <w:rPr>
          <w:rFonts w:ascii="Times New Roman" w:hAnsi="Times New Roman" w:cs="Times New Roman"/>
          <w:sz w:val="24"/>
          <w:szCs w:val="24"/>
        </w:rPr>
        <w:t xml:space="preserve"> and natural resource</w:t>
      </w:r>
      <w:r w:rsidR="008A46E1">
        <w:rPr>
          <w:rFonts w:ascii="Times New Roman" w:hAnsi="Times New Roman" w:cs="Times New Roman"/>
          <w:sz w:val="24"/>
          <w:szCs w:val="24"/>
        </w:rPr>
        <w:t xml:space="preserve"> managers</w:t>
      </w:r>
      <w:r w:rsidR="002F7B4B">
        <w:rPr>
          <w:rFonts w:ascii="Times New Roman" w:hAnsi="Times New Roman" w:cs="Times New Roman"/>
          <w:sz w:val="24"/>
          <w:szCs w:val="24"/>
        </w:rPr>
        <w:t xml:space="preserve"> usually </w:t>
      </w:r>
      <w:r w:rsidR="0097366E">
        <w:rPr>
          <w:rFonts w:ascii="Times New Roman" w:hAnsi="Times New Roman" w:cs="Times New Roman"/>
          <w:sz w:val="24"/>
          <w:szCs w:val="24"/>
        </w:rPr>
        <w:t>conduct field observations in a small selection of</w:t>
      </w:r>
      <w:r w:rsidR="00E04066">
        <w:rPr>
          <w:rFonts w:ascii="Times New Roman" w:hAnsi="Times New Roman" w:cs="Times New Roman"/>
          <w:sz w:val="24"/>
          <w:szCs w:val="24"/>
        </w:rPr>
        <w:t xml:space="preserve"> sites</w:t>
      </w:r>
      <w:r w:rsidR="00C208BA">
        <w:rPr>
          <w:rFonts w:ascii="Times New Roman" w:hAnsi="Times New Roman" w:cs="Times New Roman"/>
          <w:sz w:val="24"/>
          <w:szCs w:val="24"/>
        </w:rPr>
        <w:t>,</w:t>
      </w:r>
      <w:r w:rsidR="00E04066">
        <w:rPr>
          <w:rFonts w:ascii="Times New Roman" w:hAnsi="Times New Roman" w:cs="Times New Roman"/>
          <w:sz w:val="24"/>
          <w:szCs w:val="24"/>
        </w:rPr>
        <w:t xml:space="preserve"> </w:t>
      </w:r>
      <w:r w:rsidR="00C208BA">
        <w:rPr>
          <w:rFonts w:ascii="Times New Roman" w:hAnsi="Times New Roman" w:cs="Times New Roman"/>
          <w:sz w:val="24"/>
          <w:szCs w:val="24"/>
        </w:rPr>
        <w:t>thus</w:t>
      </w:r>
      <w:r w:rsidR="00E04066">
        <w:rPr>
          <w:rFonts w:ascii="Times New Roman" w:hAnsi="Times New Roman" w:cs="Times New Roman"/>
          <w:sz w:val="24"/>
          <w:szCs w:val="24"/>
        </w:rPr>
        <w:t xml:space="preserve"> population</w:t>
      </w:r>
      <w:r w:rsidR="002F7B4B">
        <w:rPr>
          <w:rFonts w:ascii="Times New Roman" w:hAnsi="Times New Roman" w:cs="Times New Roman"/>
          <w:sz w:val="24"/>
          <w:szCs w:val="24"/>
        </w:rPr>
        <w:t xml:space="preserve"> </w:t>
      </w:r>
      <w:r w:rsidR="00E04066">
        <w:rPr>
          <w:rFonts w:ascii="Times New Roman" w:hAnsi="Times New Roman" w:cs="Times New Roman"/>
          <w:sz w:val="24"/>
          <w:szCs w:val="24"/>
        </w:rPr>
        <w:t xml:space="preserve">dynamics </w:t>
      </w:r>
      <w:r w:rsidR="00C208BA">
        <w:rPr>
          <w:rFonts w:ascii="Times New Roman" w:hAnsi="Times New Roman" w:cs="Times New Roman"/>
          <w:sz w:val="24"/>
          <w:szCs w:val="24"/>
        </w:rPr>
        <w:t>are spatially restricted</w:t>
      </w:r>
      <w:r w:rsidR="002F7B4B">
        <w:rPr>
          <w:rFonts w:ascii="Times New Roman" w:hAnsi="Times New Roman" w:cs="Times New Roman"/>
          <w:sz w:val="24"/>
          <w:szCs w:val="24"/>
        </w:rPr>
        <w:t xml:space="preserve">. Making </w:t>
      </w:r>
      <w:proofErr w:type="gramStart"/>
      <w:r w:rsidR="002F7B4B">
        <w:rPr>
          <w:rFonts w:ascii="Times New Roman" w:hAnsi="Times New Roman" w:cs="Times New Roman"/>
          <w:sz w:val="24"/>
          <w:szCs w:val="24"/>
        </w:rPr>
        <w:t>spatial</w:t>
      </w:r>
      <w:r w:rsidR="00BF3591">
        <w:rPr>
          <w:rFonts w:ascii="Times New Roman" w:hAnsi="Times New Roman" w:cs="Times New Roman"/>
          <w:sz w:val="24"/>
          <w:szCs w:val="24"/>
        </w:rPr>
        <w:t>ly</w:t>
      </w:r>
      <w:r w:rsidR="002F7B4B">
        <w:rPr>
          <w:rFonts w:ascii="Times New Roman" w:hAnsi="Times New Roman" w:cs="Times New Roman"/>
          <w:sz w:val="24"/>
          <w:szCs w:val="24"/>
        </w:rPr>
        <w:t>-explicit</w:t>
      </w:r>
      <w:proofErr w:type="gramEnd"/>
      <w:r w:rsidR="002F7B4B">
        <w:rPr>
          <w:rFonts w:ascii="Times New Roman" w:hAnsi="Times New Roman" w:cs="Times New Roman"/>
          <w:sz w:val="24"/>
          <w:szCs w:val="24"/>
        </w:rPr>
        <w:t xml:space="preserve"> des</w:t>
      </w:r>
      <w:r w:rsidR="00472D5B">
        <w:rPr>
          <w:rFonts w:ascii="Times New Roman" w:hAnsi="Times New Roman" w:cs="Times New Roman"/>
          <w:sz w:val="24"/>
          <w:szCs w:val="24"/>
        </w:rPr>
        <w:t xml:space="preserve">cription and prediction </w:t>
      </w:r>
      <w:r w:rsidR="00472D5B">
        <w:rPr>
          <w:rFonts w:ascii="Times New Roman" w:hAnsi="Times New Roman" w:cs="Times New Roman"/>
          <w:sz w:val="24"/>
          <w:szCs w:val="24"/>
        </w:rPr>
        <w:lastRenderedPageBreak/>
        <w:t xml:space="preserve">of SBW population dynamics over large geographical </w:t>
      </w:r>
      <w:r w:rsidR="00A70052">
        <w:rPr>
          <w:rFonts w:ascii="Times New Roman" w:hAnsi="Times New Roman" w:cs="Times New Roman"/>
          <w:sz w:val="24"/>
          <w:szCs w:val="24"/>
        </w:rPr>
        <w:t>areas</w:t>
      </w:r>
      <w:r w:rsidR="00472D5B">
        <w:rPr>
          <w:rFonts w:ascii="Times New Roman" w:hAnsi="Times New Roman" w:cs="Times New Roman"/>
          <w:sz w:val="24"/>
          <w:szCs w:val="24"/>
        </w:rPr>
        <w:t xml:space="preserve"> is difficult</w:t>
      </w:r>
      <w:r w:rsidR="008A46E1">
        <w:rPr>
          <w:rFonts w:ascii="Times New Roman" w:hAnsi="Times New Roman" w:cs="Times New Roman"/>
          <w:sz w:val="24"/>
          <w:szCs w:val="24"/>
        </w:rPr>
        <w:t xml:space="preserve"> </w:t>
      </w:r>
      <w:r w:rsidR="00A70052">
        <w:rPr>
          <w:rFonts w:ascii="Times New Roman" w:hAnsi="Times New Roman" w:cs="Times New Roman"/>
          <w:sz w:val="24"/>
          <w:szCs w:val="24"/>
        </w:rPr>
        <w:t>and</w:t>
      </w:r>
      <w:r w:rsidR="008A46E1">
        <w:rPr>
          <w:rFonts w:ascii="Times New Roman" w:hAnsi="Times New Roman" w:cs="Times New Roman"/>
          <w:sz w:val="24"/>
          <w:szCs w:val="24"/>
        </w:rPr>
        <w:t xml:space="preserve"> requires accumulating local scale data across landscape extents.</w:t>
      </w:r>
      <w:r w:rsidR="002F7B4B">
        <w:rPr>
          <w:rFonts w:ascii="Times New Roman" w:hAnsi="Times New Roman" w:cs="Times New Roman"/>
          <w:sz w:val="24"/>
          <w:szCs w:val="24"/>
        </w:rPr>
        <w:t xml:space="preserve"> </w:t>
      </w:r>
      <w:r w:rsidR="00C8587F">
        <w:rPr>
          <w:rFonts w:ascii="Times New Roman" w:hAnsi="Times New Roman" w:cs="Times New Roman"/>
          <w:sz w:val="24"/>
          <w:szCs w:val="24"/>
        </w:rPr>
        <w:t xml:space="preserve">   </w:t>
      </w:r>
    </w:p>
    <w:p w14:paraId="1AD6AC88" w14:textId="2A489382" w:rsidR="00E230F2" w:rsidRDefault="00553600" w:rsidP="00EA5FB4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</w:t>
      </w:r>
      <w:r w:rsidR="00E34266">
        <w:rPr>
          <w:rFonts w:ascii="Times New Roman" w:eastAsia="Times New Roman" w:hAnsi="Times New Roman" w:cs="Times New Roman"/>
          <w:sz w:val="24"/>
          <w:szCs w:val="24"/>
        </w:rPr>
        <w:t xml:space="preserve">ore than 20 </w:t>
      </w:r>
      <w:r w:rsidR="00937CB4">
        <w:rPr>
          <w:rFonts w:ascii="Times New Roman" w:eastAsia="Times New Roman" w:hAnsi="Times New Roman" w:cs="Times New Roman"/>
          <w:sz w:val="24"/>
          <w:szCs w:val="24"/>
        </w:rPr>
        <w:t xml:space="preserve">spatial and aspatial </w:t>
      </w:r>
      <w:r w:rsidR="00E34266">
        <w:rPr>
          <w:rFonts w:ascii="Times New Roman" w:eastAsia="Times New Roman" w:hAnsi="Times New Roman" w:cs="Times New Roman"/>
          <w:sz w:val="24"/>
          <w:szCs w:val="24"/>
        </w:rPr>
        <w:t>models ha</w:t>
      </w:r>
      <w:r w:rsidR="00417D67">
        <w:rPr>
          <w:rFonts w:ascii="Times New Roman" w:eastAsia="Times New Roman" w:hAnsi="Times New Roman" w:cs="Times New Roman"/>
          <w:sz w:val="24"/>
          <w:szCs w:val="24"/>
        </w:rPr>
        <w:t>ve</w:t>
      </w:r>
      <w:r w:rsidR="00E34266">
        <w:rPr>
          <w:rFonts w:ascii="Times New Roman" w:eastAsia="Times New Roman" w:hAnsi="Times New Roman" w:cs="Times New Roman"/>
          <w:sz w:val="24"/>
          <w:szCs w:val="24"/>
        </w:rPr>
        <w:t xml:space="preserve"> been constructed incorporat</w:t>
      </w:r>
      <w:r w:rsidR="00832C2B">
        <w:rPr>
          <w:rFonts w:ascii="Times New Roman" w:eastAsia="Times New Roman" w:hAnsi="Times New Roman" w:cs="Times New Roman"/>
          <w:sz w:val="24"/>
          <w:szCs w:val="24"/>
        </w:rPr>
        <w:t>ing</w:t>
      </w:r>
      <w:r w:rsidR="00E34266">
        <w:rPr>
          <w:rFonts w:ascii="Times New Roman" w:eastAsia="Times New Roman" w:hAnsi="Times New Roman" w:cs="Times New Roman"/>
          <w:sz w:val="24"/>
          <w:szCs w:val="24"/>
        </w:rPr>
        <w:t xml:space="preserve"> different processes </w:t>
      </w:r>
      <w:r w:rsidR="00832C2B">
        <w:rPr>
          <w:rFonts w:ascii="Times New Roman" w:eastAsia="Times New Roman" w:hAnsi="Times New Roman" w:cs="Times New Roman"/>
          <w:sz w:val="24"/>
          <w:szCs w:val="24"/>
        </w:rPr>
        <w:t xml:space="preserve">to make predictions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of SBW outbreaks </w:t>
      </w:r>
      <w:r w:rsidR="00832C2B">
        <w:rPr>
          <w:rFonts w:ascii="Times New Roman" w:eastAsia="Times New Roman" w:hAnsi="Times New Roman" w:cs="Times New Roman"/>
          <w:sz w:val="24"/>
          <w:szCs w:val="24"/>
        </w:rPr>
        <w:t xml:space="preserve">at various spatial extents </w:t>
      </w:r>
      <w:r w:rsidR="00C837A4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869F5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Cooke&lt;/Author&gt;&lt;Year&gt;2007&lt;/Year&gt;&lt;RecNum&gt;219&lt;/RecNum&gt;&lt;DisplayText&gt;(Cooke et al., 2007)&lt;/DisplayText&gt;&lt;record&gt;&lt;rec-number&gt;219&lt;/rec-number&gt;&lt;foreign-keys&gt;&lt;key app="EN" db-id="5sdw5srv95vzx3e5veav52eqaddtvw2paztt" timestamp="1615489228"&gt;219&lt;/key&gt;&lt;key app="ENWeb" db-id=""&gt;0&lt;/key&gt;&lt;/foreign-keys&gt;&lt;ref-type name="Book Section"&gt;5&lt;/ref-type&gt;&lt;contributors&gt;&lt;authors&gt;&lt;author&gt;Cooke, Barry J.&lt;/author&gt;&lt;author&gt;Nealis, Vincent G.&lt;/author&gt;&lt;author&gt;Régnière, Jacques&lt;/author&gt;&lt;/authors&gt;&lt;secondary-authors&gt;&lt;author&gt;EA Johnson&lt;/author&gt;&lt;author&gt;K.Miyanishi&lt;/author&gt;&lt;/secondary-authors&gt;&lt;/contributors&gt;&lt;titles&gt;&lt;title&gt;Insect defoliators as periodic disturbances in northern forest ecosystems&lt;/title&gt;&lt;secondary-title&gt;Plant disturbance ecology: the process and the response&lt;/secondary-title&gt;&lt;/titles&gt;&lt;pages&gt;487-525&lt;/pages&gt;&lt;dates&gt;&lt;year&gt;2007&lt;/year&gt;&lt;/dates&gt;&lt;pub-location&gt;Burlington, MA., USA&lt;/pub-location&gt;&lt;publisher&gt;Elsevier Academic Press&lt;/publisher&gt;&lt;accession-num&gt;14&lt;/accession-num&gt;&lt;urls&gt;&lt;/urls&gt;&lt;/record&gt;&lt;/Cite&gt;&lt;/EndNote&gt;</w:instrText>
      </w:r>
      <w:r w:rsidR="00C837A4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sz w:val="24"/>
          <w:szCs w:val="24"/>
        </w:rPr>
        <w:t>(Cooke et al., 2007)</w:t>
      </w:r>
      <w:r w:rsidR="00C837A4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34266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947D87">
        <w:rPr>
          <w:rFonts w:ascii="Times New Roman" w:eastAsia="Times New Roman" w:hAnsi="Times New Roman" w:cs="Times New Roman"/>
          <w:sz w:val="24"/>
          <w:szCs w:val="24"/>
        </w:rPr>
        <w:t xml:space="preserve">Numerous </w:t>
      </w:r>
      <w:r w:rsidR="00DD2C57">
        <w:rPr>
          <w:rFonts w:ascii="Times New Roman" w:eastAsia="Times New Roman" w:hAnsi="Times New Roman" w:cs="Times New Roman"/>
          <w:sz w:val="24"/>
          <w:szCs w:val="24"/>
        </w:rPr>
        <w:t>bioclim</w:t>
      </w:r>
      <w:r w:rsidR="00947D87">
        <w:rPr>
          <w:rFonts w:ascii="Times New Roman" w:eastAsia="Times New Roman" w:hAnsi="Times New Roman" w:cs="Times New Roman"/>
          <w:sz w:val="24"/>
          <w:szCs w:val="24"/>
        </w:rPr>
        <w:t>atic</w:t>
      </w:r>
      <w:r w:rsidR="00DD2C57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463378">
        <w:rPr>
          <w:rFonts w:ascii="Times New Roman" w:eastAsia="Times New Roman" w:hAnsi="Times New Roman" w:cs="Times New Roman"/>
          <w:sz w:val="24"/>
          <w:szCs w:val="24"/>
        </w:rPr>
        <w:t xml:space="preserve">vegetation, </w:t>
      </w:r>
      <w:r w:rsidR="00DD2C57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proofErr w:type="spellStart"/>
      <w:r w:rsidR="008B1587">
        <w:rPr>
          <w:rFonts w:ascii="Times New Roman" w:eastAsia="Times New Roman" w:hAnsi="Times New Roman" w:cs="Times New Roman"/>
          <w:sz w:val="24"/>
          <w:szCs w:val="24"/>
        </w:rPr>
        <w:t>spatio</w:t>
      </w:r>
      <w:proofErr w:type="spellEnd"/>
      <w:r w:rsidR="00A70052">
        <w:rPr>
          <w:rFonts w:ascii="Times New Roman" w:eastAsia="Times New Roman" w:hAnsi="Times New Roman" w:cs="Times New Roman"/>
          <w:sz w:val="24"/>
          <w:szCs w:val="24"/>
        </w:rPr>
        <w:t>-</w:t>
      </w:r>
      <w:r w:rsidR="00DD2C57">
        <w:rPr>
          <w:rFonts w:ascii="Times New Roman" w:eastAsia="Times New Roman" w:hAnsi="Times New Roman" w:cs="Times New Roman"/>
          <w:sz w:val="24"/>
          <w:szCs w:val="24"/>
        </w:rPr>
        <w:t xml:space="preserve">temporal predictors </w:t>
      </w:r>
      <w:r w:rsidR="00A17A17">
        <w:rPr>
          <w:rFonts w:ascii="Times New Roman" w:eastAsia="Times New Roman" w:hAnsi="Times New Roman" w:cs="Times New Roman"/>
          <w:sz w:val="24"/>
          <w:szCs w:val="24"/>
        </w:rPr>
        <w:t>a</w:t>
      </w:r>
      <w:r w:rsidR="00DD2C57">
        <w:rPr>
          <w:rFonts w:ascii="Times New Roman" w:eastAsia="Times New Roman" w:hAnsi="Times New Roman" w:cs="Times New Roman"/>
          <w:sz w:val="24"/>
          <w:szCs w:val="24"/>
        </w:rPr>
        <w:t>re</w:t>
      </w:r>
      <w:r w:rsidR="000D4D0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volved in </w:t>
      </w:r>
      <w:r w:rsidR="00DD2C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BW </w:t>
      </w:r>
      <w:proofErr w:type="gramStart"/>
      <w:r w:rsidR="00DD2C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odel</w:t>
      </w:r>
      <w:r w:rsidR="00B8253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g</w:t>
      </w:r>
      <w:proofErr w:type="gramEnd"/>
      <w:r w:rsidR="00A17A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E6A9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ut</w:t>
      </w:r>
      <w:r w:rsidR="00A17A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key predictors of outbreak dynamics and defoliation patterns are not consistent across studies (see summary in 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a</w:t>
      </w:r>
      <w:r w:rsidR="00F85DA6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e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.1 in</w:t>
      </w:r>
      <w:r w:rsidR="00F85DA6" w:rsidRP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ppendix S1</w:t>
      </w:r>
      <w:r w:rsidR="00A17A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DD2C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4633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or example, spring temperature is often expected to be a strong predictor of defoliation patterns as it influences the synchrony between larval emergence from winter diapause and bud flush of host trees. 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BB49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 AuthorYear="1"&gt;&lt;Author&gt;Candau&lt;/Author&gt;&lt;Year&gt;2005&lt;/Year&gt;&lt;RecNum&gt;610&lt;/RecNum&gt;&lt;DisplayText&gt;Candau and Fleming (2005)&lt;/DisplayText&gt;&lt;record&gt;&lt;rec-number&gt;610&lt;/rec-number&gt;&lt;foreign-keys&gt;&lt;key app="EN" db-id="5sdw5srv95vzx3e5veav52eqaddtvw2paztt" timestamp="1615489527"&gt;610&lt;/key&gt;&lt;key app="ENWeb" db-id=""&gt;0&lt;/key&gt;&lt;/foreign-keys&gt;&lt;ref-type name="Journal Article"&gt;17&lt;/ref-type&gt;&lt;contributors&gt;&lt;authors&gt;&lt;author&gt;Candau, Jean. Noël&lt;/author&gt;&lt;author&gt;Fleming, Richard A.&lt;/author&gt;&lt;/authors&gt;&lt;/contributors&gt;&lt;titles&gt;&lt;title&gt;Landscape-scale spatial distribution of spruce budworm defoliation in relation to bioclimatic conditions&lt;/title&gt;&lt;secondary-title&gt;Canadian Journal of Forest Research&lt;/secondary-title&gt;&lt;/titles&gt;&lt;periodical&gt;&lt;full-title&gt;Canadian Journal of Forest Research&lt;/full-title&gt;&lt;abbr-1&gt;Can. J. For. Res.&lt;/abbr-1&gt;&lt;abbr-2&gt;Can J For Res&lt;/abbr-2&gt;&lt;/periodical&gt;&lt;pages&gt;2218-2232&lt;/pages&gt;&lt;volume&gt;35&lt;/volume&gt;&lt;number&gt;9&lt;/number&gt;&lt;dates&gt;&lt;year&gt;2005&lt;/year&gt;&lt;pub-dates&gt;&lt;date&gt;2005/09/01&lt;/date&gt;&lt;/pub-dates&gt;&lt;/dates&gt;&lt;publisher&gt;NRC Research Press&lt;/publisher&gt;&lt;isbn&gt;0045-5067&lt;/isbn&gt;&lt;urls&gt;&lt;related-urls&gt;&lt;url&gt;https://doi.org/10.1139/x05-078&lt;/url&gt;&lt;/related-urls&gt;&lt;/urls&gt;&lt;electronic-resource-num&gt;10.1139/x05-078&lt;/electronic-resource-num&gt;&lt;research-notes&gt;reg tree citation&lt;/research-notes&gt;&lt;access-date&gt;2018/04/17&lt;/access-date&gt;&lt;/record&gt;&lt;/Cite&gt;&lt;/EndNote&gt;</w:instrTex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E230F2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Candau and Fleming (2005)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und low defoliation frequencies associated with high spring temperature in Ontario, Canada whereas 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 AuthorYear="1"&gt;&lt;Author&gt;Li&lt;/Author&gt;&lt;Year&gt;2020&lt;/Year&gt;&lt;RecNum&gt;498&lt;/RecNum&gt;&lt;DisplayText&gt;Li et al. (2020)&lt;/DisplayText&gt;&lt;record&gt;&lt;rec-number&gt;498&lt;/rec-number&gt;&lt;foreign-keys&gt;&lt;key app="EN" db-id="5sdw5srv95vzx3e5veav52eqaddtvw2paztt" timestamp="1615489450"&gt;498&lt;/key&gt;&lt;key app="ENWeb" db-id=""&gt;0&lt;/key&gt;&lt;/foreign-keys&gt;&lt;ref-type name="Journal Article"&gt;17&lt;/ref-type&gt;&lt;contributors&gt;&lt;authors&gt;&lt;author&gt;Li, Mingke&lt;/author&gt;&lt;author&gt;MacLean, David A.&lt;/author&gt;&lt;author&gt;Hennigar, Chris R.&lt;/author&gt;&lt;author&gt;Ogilvie, Jae&lt;/author&gt;&lt;/authors&gt;&lt;/contributors&gt;&lt;titles&gt;&lt;title&gt;Previous year outbreak conditions and spring climate predict spruce budworm population changes in the following year&lt;/title&gt;&lt;secondary-title&gt;Forest Ecology and Management&lt;/secondary-title&gt;&lt;/titles&gt;&lt;periodical&gt;&lt;full-title&gt;Forest Ecology and Management&lt;/full-title&gt;&lt;abbr-1&gt;For. Ecol. Manage.&lt;/abbr-1&gt;&lt;abbr-2&gt;For Ecol Manage&lt;/abbr-2&gt;&lt;/periodical&gt;&lt;pages&gt;117737&lt;/pages&gt;&lt;volume&gt;458&lt;/volume&gt;&lt;keywords&gt;&lt;keyword&gt;Population prediction&lt;/keyword&gt;&lt;keyword&gt;Outbreak initiation&lt;/keyword&gt;&lt;keyword&gt;Simultaneous autoregression&lt;/keyword&gt;&lt;keyword&gt;Spatial autocorrelation&lt;/keyword&gt;&lt;/keywords&gt;&lt;dates&gt;&lt;year&gt;2020&lt;/year&gt;&lt;pub-dates&gt;&lt;date&gt;2020/02/15/&lt;/date&gt;&lt;/pub-dates&gt;&lt;/dates&gt;&lt;isbn&gt;0378-1127&lt;/isbn&gt;&lt;urls&gt;&lt;related-urls&gt;&lt;url&gt;http://www.sciencedirect.com/science/article/pii/S0378112719318262&lt;/url&gt;&lt;/related-urls&gt;&lt;/urls&gt;&lt;electronic-resource-num&gt;10.1016/j.foreco.2019.117737&lt;/electronic-resource-num&gt;&lt;/record&gt;&lt;/Cite&gt;&lt;/EndNote&gt;</w:instrTex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Li et al. (2020)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howed that warmer spring led to higher defoliation in New Brunswick, Canada. </w:t>
      </w:r>
      <w:r w:rsidR="00A0621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urthermore, s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atial and aspatial approaches also generate inconsistent trends</w:t>
      </w:r>
      <w:r w:rsidR="005F3B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; </w:t>
      </w:r>
      <w:r w:rsidR="0081064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or example, </w:t>
      </w:r>
      <w:r w:rsidR="00A0621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forest stand characteristic - 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ite quality has negative effects on defoliation in aspatial models 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MacKinnon&lt;/Author&gt;&lt;Year&gt;2003&lt;/Year&gt;&lt;RecNum&gt;203&lt;/RecNum&gt;&lt;DisplayText&gt;(MacKinnon &amp;amp; MacLean, 2003)&lt;/DisplayText&gt;&lt;record&gt;&lt;rec-number&gt;203&lt;/rec-number&gt;&lt;foreign-keys&gt;&lt;key app="EN" db-id="5sdw5srv95vzx3e5veav52eqaddtvw2paztt" timestamp="1615489217"&gt;203&lt;/key&gt;&lt;key app="ENWeb" db-id=""&gt;0&lt;/key&gt;&lt;/foreign-keys&gt;&lt;ref-type name="Journal Article"&gt;17&lt;/ref-type&gt;&lt;contributors&gt;&lt;authors&gt;&lt;author&gt;MacKinnon, Wayne E.&lt;/author&gt;&lt;author&gt;MacLean, David A.&lt;/author&gt;&lt;/authors&gt;&lt;/contributors&gt;&lt;titles&gt;&lt;title&gt;The influence of forest and stand conditions on spruce budworm defoliation in New Brunswick, Canada&lt;/title&gt;&lt;secondary-title&gt;Forest Science&lt;/secondary-title&gt;&lt;/titles&gt;&lt;periodical&gt;&lt;full-title&gt;Forest Science&lt;/full-title&gt;&lt;abbr-1&gt;For. Sci.&lt;/abbr-1&gt;&lt;abbr-2&gt;For Sci&lt;/abbr-2&gt;&lt;/periodical&gt;&lt;pages&gt;657-667&lt;/pages&gt;&lt;volume&gt;49&lt;/volume&gt;&lt;number&gt;5&lt;/number&gt;&lt;dates&gt;&lt;year&gt;2003&lt;/year&gt;&lt;/dates&gt;&lt;publisher&gt;Society of American Foresters&lt;/publisher&gt;&lt;accession-num&gt;50&lt;/accession-num&gt;&lt;urls&gt;&lt;/urls&gt;&lt;electronic-resource-num&gt;10.1093/forestscience/49.5.657&lt;/electronic-resource-num&gt;&lt;/record&gt;&lt;/Cite&gt;&lt;/EndNote&gt;</w:instrTex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acKinnon &amp; MacLean, 2003)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5F3B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ut spatial</w:t>
      </w:r>
      <w:r w:rsidR="00BF359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y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-explicit models did not detect significant relationship</w:t>
      </w:r>
      <w:r w:rsidR="005F3B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MaTwvQXV0aG9yPjxZZWFyPjIwMjA8L1llYXI+PFJlY051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==
</w:fldData>
        </w:fldCha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MaTwvQXV0aG9yPjxZZWFyPjIwMjA8L1llYXI+PFJlY051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==
</w:fldData>
        </w:fldCha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agnussen et al., 2004; Li et al., 2020)</w:t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E230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</w:p>
    <w:p w14:paraId="6F5DE5DA" w14:textId="285C4C49" w:rsidR="00236385" w:rsidRDefault="008A06E1" w:rsidP="00AB1975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Most SBW </w:t>
      </w:r>
      <w:r w:rsidR="00DD2C57">
        <w:rPr>
          <w:rFonts w:ascii="Times New Roman" w:eastAsia="Times New Roman" w:hAnsi="Times New Roman" w:cs="Times New Roman"/>
          <w:sz w:val="24"/>
          <w:szCs w:val="24"/>
        </w:rPr>
        <w:t>model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ocus on </w:t>
      </w:r>
      <w:r w:rsidR="00A0621B">
        <w:rPr>
          <w:rFonts w:ascii="Times New Roman" w:eastAsia="Times New Roman" w:hAnsi="Times New Roman" w:cs="Times New Roman"/>
          <w:sz w:val="24"/>
          <w:szCs w:val="24"/>
        </w:rPr>
        <w:t xml:space="preserve">its </w:t>
      </w:r>
      <w:r w:rsidR="00A66DF8">
        <w:rPr>
          <w:rFonts w:ascii="Times New Roman" w:eastAsia="Times New Roman" w:hAnsi="Times New Roman" w:cs="Times New Roman"/>
          <w:sz w:val="24"/>
          <w:szCs w:val="24"/>
        </w:rPr>
        <w:t>two main host tree species: balsam fir (</w:t>
      </w:r>
      <w:r w:rsidR="00A66DF8" w:rsidRPr="008A06E1">
        <w:rPr>
          <w:rFonts w:ascii="Times New Roman" w:eastAsia="Times New Roman" w:hAnsi="Times New Roman" w:cs="Times New Roman"/>
          <w:i/>
          <w:sz w:val="24"/>
          <w:szCs w:val="24"/>
        </w:rPr>
        <w:t xml:space="preserve">Abies </w:t>
      </w:r>
      <w:proofErr w:type="spellStart"/>
      <w:r w:rsidR="00A66DF8" w:rsidRPr="008A06E1">
        <w:rPr>
          <w:rFonts w:ascii="Times New Roman" w:eastAsia="Times New Roman" w:hAnsi="Times New Roman" w:cs="Times New Roman"/>
          <w:i/>
          <w:sz w:val="24"/>
          <w:szCs w:val="24"/>
        </w:rPr>
        <w:t>balsamea</w:t>
      </w:r>
      <w:proofErr w:type="spellEnd"/>
      <w:r w:rsidR="00A66DF8" w:rsidRPr="008A06E1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="00A66DF8" w:rsidRPr="008A06E1">
        <w:rPr>
          <w:rFonts w:ascii="Times New Roman" w:eastAsia="Times New Roman" w:hAnsi="Times New Roman" w:cs="Times New Roman"/>
          <w:sz w:val="24"/>
          <w:szCs w:val="24"/>
        </w:rPr>
        <w:t>(L.) Mill.</w:t>
      </w:r>
      <w:r w:rsidR="00A66DF8">
        <w:rPr>
          <w:rFonts w:ascii="Times New Roman" w:eastAsia="Times New Roman" w:hAnsi="Times New Roman" w:cs="Times New Roman"/>
          <w:sz w:val="24"/>
          <w:szCs w:val="24"/>
        </w:rPr>
        <w:t xml:space="preserve">) and </w:t>
      </w:r>
      <w:r w:rsidR="00A66DF8" w:rsidRPr="004633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hite spruce 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proofErr w:type="spellStart"/>
      <w:r w:rsidR="00A66DF8" w:rsidRPr="00A66DF8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Picea</w:t>
      </w:r>
      <w:proofErr w:type="spellEnd"/>
      <w:r w:rsidR="00A66DF8" w:rsidRPr="00A66DF8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 xml:space="preserve"> glauca</w:t>
      </w:r>
      <w:r w:rsidR="00A66DF8" w:rsidRPr="004633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proofErr w:type="spellStart"/>
      <w:r w:rsidR="00A66DF8" w:rsidRPr="004633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oench</w:t>
      </w:r>
      <w:proofErr w:type="spellEnd"/>
      <w:r w:rsidR="00A66DF8" w:rsidRPr="004633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 Voss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8B15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8B15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CbGFpczwvQXV0aG9yPjxZZWFyPjE5ODE8L1llYXI+PFJl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</w:fldData>
        </w:fldChar>
      </w:r>
      <w:r w:rsidR="00D63BC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D63BC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CbGFpczwvQXV0aG9yPjxZZWFyPjE5ODE8L1llYXI+PFJl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</w:fldData>
        </w:fldChar>
      </w:r>
      <w:r w:rsidR="00D63BC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D63BC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D63BC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8B15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8B15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D63BC7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Blais, 1981)</w:t>
      </w:r>
      <w:r w:rsidR="008B15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Balsam fir </w:t>
      </w:r>
      <w:r w:rsidR="00EE462B">
        <w:rPr>
          <w:rFonts w:ascii="Times New Roman" w:eastAsia="Times New Roman" w:hAnsi="Times New Roman" w:cs="Times New Roman"/>
          <w:sz w:val="24"/>
          <w:szCs w:val="24"/>
        </w:rPr>
        <w:t>tends to be</w:t>
      </w:r>
      <w:r w:rsidR="00EE46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ore susceptible than spruce spp. to budworm defoliation due to synchronization between spring tree bud</w:t>
      </w:r>
      <w:r w:rsidR="00EE46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urst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budworm larval emergence</w:t>
      </w:r>
      <w:r w:rsidR="00EE46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rom overwintering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869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Pureswaran&lt;/Author&gt;&lt;Year&gt;2019&lt;/Year&gt;&lt;RecNum&gt;689&lt;/RecNum&gt;&lt;DisplayText&gt;(Pureswaran et al., 2019)&lt;/DisplayText&gt;&lt;record&gt;&lt;rec-number&gt;689&lt;/rec-number&gt;&lt;foreign-keys&gt;&lt;key app="EN" db-id="5sdw5srv95vzx3e5veav52eqaddtvw2paztt" timestamp="1615489583"&gt;689&lt;/key&gt;&lt;/foreign-keys&gt;&lt;ref-type name="Journal Article"&gt;17&lt;/ref-type&gt;&lt;contributors&gt;&lt;authors&gt;&lt;author&gt;Pureswaran, Deepa S.&lt;/author&gt;&lt;author&gt;Neau, Mathieu&lt;/author&gt;&lt;author&gt;Marchand, Maryse&lt;/author&gt;&lt;author&gt;De Grandpré, Louis&lt;/author&gt;&lt;author&gt;Kneeshaw, Dan&lt;/author&gt;&lt;/authors&gt;&lt;/contributors&gt;&lt;titles&gt;&lt;title&gt;Phenological synchrony between eastern spruce budworm and its host trees increases with warmer temperatures in the boreal forest&lt;/title&gt;&lt;secondary-title&gt;Ecology and Evolution&lt;/secondary-title&gt;&lt;/titles&gt;&lt;periodical&gt;&lt;full-title&gt;Ecology and evolution&lt;/full-title&gt;&lt;/periodical&gt;&lt;pages&gt;576-586&lt;/pages&gt;&lt;volume&gt;9&lt;/volume&gt;&lt;number&gt;1&lt;/number&gt;&lt;dates&gt;&lt;year&gt;2019&lt;/year&gt;&lt;/dates&gt;&lt;isbn&gt;2045-7758&lt;/isbn&gt;&lt;urls&gt;&lt;related-urls&gt;&lt;url&gt;https://onlinelibrary.wiley.com/doi/abs/10.1002/ece3.4779&lt;/url&gt;&lt;/related-urls&gt;&lt;/urls&gt;&lt;electronic-resource-num&gt;10.1002/ece3.4779&lt;/electronic-resource-num&gt;&lt;/record&gt;&lt;/Cite&gt;&lt;/EndNote&gt;</w:instrTex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Pureswaran et al., 2019)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Black spruce (</w:t>
      </w:r>
      <w:proofErr w:type="spellStart"/>
      <w:r w:rsidR="00A66DF8" w:rsidRPr="008F596A">
        <w:rPr>
          <w:rFonts w:ascii="Times New Roman" w:eastAsia="Times New Roman" w:hAnsi="Times New Roman" w:cs="Times New Roman"/>
          <w:i/>
          <w:sz w:val="24"/>
          <w:szCs w:val="24"/>
        </w:rPr>
        <w:t>Picea</w:t>
      </w:r>
      <w:proofErr w:type="spellEnd"/>
      <w:r w:rsidR="00A66DF8" w:rsidRPr="008F596A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66DF8" w:rsidRPr="008F596A">
        <w:rPr>
          <w:rFonts w:ascii="Times New Roman" w:eastAsia="Times New Roman" w:hAnsi="Times New Roman" w:cs="Times New Roman"/>
          <w:i/>
          <w:sz w:val="24"/>
          <w:szCs w:val="24"/>
        </w:rPr>
        <w:t>mariana</w:t>
      </w:r>
      <w:proofErr w:type="spellEnd"/>
      <w:r w:rsidR="00A66DF8" w:rsidRPr="008F596A">
        <w:rPr>
          <w:rFonts w:ascii="Times New Roman" w:eastAsia="Times New Roman" w:hAnsi="Times New Roman" w:cs="Times New Roman"/>
          <w:sz w:val="24"/>
          <w:szCs w:val="24"/>
        </w:rPr>
        <w:t xml:space="preserve"> (Mill.) BSP</w:t>
      </w:r>
      <w:r w:rsidR="00A66DF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is more abundant in boreal forests, where balsam fir is often geographically separated from black spruce. </w:t>
      </w:r>
      <w:r w:rsidR="00D46FF7">
        <w:rPr>
          <w:rFonts w:ascii="Times New Roman" w:hAnsi="Times New Roman" w:cs="Times New Roman"/>
          <w:sz w:val="24"/>
          <w:szCs w:val="24"/>
        </w:rPr>
        <w:t>O</w:t>
      </w:r>
      <w:r w:rsidR="009F5167" w:rsidRPr="002B2E63">
        <w:rPr>
          <w:rFonts w:ascii="Times New Roman" w:hAnsi="Times New Roman" w:cs="Times New Roman"/>
          <w:sz w:val="24"/>
          <w:szCs w:val="24"/>
        </w:rPr>
        <w:t>nly</w:t>
      </w:r>
      <w:r w:rsidR="009F5167">
        <w:rPr>
          <w:rFonts w:ascii="Times New Roman" w:eastAsia="Times New Roman" w:hAnsi="Times New Roman" w:cs="Times New Roman"/>
          <w:sz w:val="24"/>
          <w:szCs w:val="24"/>
        </w:rPr>
        <w:t xml:space="preserve"> a few studies</w:t>
      </w:r>
      <w:r w:rsidR="0078761F">
        <w:rPr>
          <w:rFonts w:ascii="Times New Roman" w:eastAsia="Times New Roman" w:hAnsi="Times New Roman" w:cs="Times New Roman"/>
          <w:sz w:val="24"/>
          <w:szCs w:val="24"/>
        </w:rPr>
        <w:t>, however,</w:t>
      </w:r>
      <w:r w:rsidR="00D46FF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E6A9B">
        <w:rPr>
          <w:rFonts w:ascii="Times New Roman" w:eastAsia="Times New Roman" w:hAnsi="Times New Roman" w:cs="Times New Roman"/>
          <w:sz w:val="24"/>
          <w:szCs w:val="24"/>
        </w:rPr>
        <w:t xml:space="preserve">have </w:t>
      </w:r>
      <w:r w:rsidR="00D46FF7">
        <w:rPr>
          <w:rFonts w:ascii="Times New Roman" w:eastAsia="Times New Roman" w:hAnsi="Times New Roman" w:cs="Times New Roman"/>
          <w:sz w:val="24"/>
          <w:szCs w:val="24"/>
        </w:rPr>
        <w:t xml:space="preserve">compared the outbreak impacts on balsam fir and black spruce </w:t>
      </w:r>
      <w:r w:rsidR="00D46FF7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IZW5uaWdhcjwvQXV0aG9yPjxZZWFyPjIwMDg8L1llYXI+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IZW5uaWdhcjwvQXV0aG9yPjxZZWFyPjIwMDg8L1llYXI+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46FF7">
        <w:rPr>
          <w:rFonts w:ascii="Times New Roman" w:eastAsia="Times New Roman" w:hAnsi="Times New Roman" w:cs="Times New Roman"/>
          <w:sz w:val="24"/>
          <w:szCs w:val="24"/>
        </w:rPr>
      </w:r>
      <w:r w:rsidR="00D46FF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e.g., Hennigar et al., 2008; Pothier et al., 2012)</w:t>
      </w:r>
      <w:r w:rsidR="00D46FF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46FF7">
        <w:rPr>
          <w:rFonts w:ascii="Times New Roman" w:eastAsia="Times New Roman" w:hAnsi="Times New Roman" w:cs="Times New Roman"/>
          <w:sz w:val="24"/>
          <w:szCs w:val="24"/>
        </w:rPr>
        <w:t>.</w:t>
      </w:r>
      <w:r w:rsidR="009F516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B700B">
        <w:rPr>
          <w:rFonts w:ascii="Times New Roman" w:eastAsia="Times New Roman" w:hAnsi="Times New Roman" w:cs="Times New Roman"/>
          <w:sz w:val="24"/>
          <w:szCs w:val="24"/>
        </w:rPr>
        <w:t>P</w:t>
      </w:r>
      <w:r w:rsidR="005B700B" w:rsidRPr="005B700B">
        <w:rPr>
          <w:rFonts w:ascii="Times New Roman" w:eastAsia="Times New Roman" w:hAnsi="Times New Roman" w:cs="Times New Roman"/>
          <w:sz w:val="24"/>
          <w:szCs w:val="24"/>
        </w:rPr>
        <w:t>ublished studies</w:t>
      </w:r>
      <w:r w:rsidR="005B700B">
        <w:rPr>
          <w:rFonts w:ascii="Times New Roman" w:eastAsia="Times New Roman" w:hAnsi="Times New Roman" w:cs="Times New Roman"/>
          <w:sz w:val="24"/>
          <w:szCs w:val="24"/>
        </w:rPr>
        <w:t xml:space="preserve"> on SBW in Newfoundland are sparse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66DF8">
        <w:rPr>
          <w:rFonts w:ascii="Times New Roman" w:eastAsia="Times New Roman" w:hAnsi="Times New Roman" w:cs="Times New Roman"/>
          <w:sz w:val="24"/>
          <w:szCs w:val="24"/>
        </w:rPr>
        <w:t xml:space="preserve">where the forests are mainly comprised </w:t>
      </w:r>
      <w:r w:rsidR="00670DD7">
        <w:rPr>
          <w:rFonts w:ascii="Times New Roman" w:eastAsia="Times New Roman" w:hAnsi="Times New Roman" w:cs="Times New Roman"/>
          <w:sz w:val="24"/>
          <w:szCs w:val="24"/>
        </w:rPr>
        <w:t>of</w:t>
      </w:r>
      <w:r w:rsidR="00A66DF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66DF8">
        <w:rPr>
          <w:rFonts w:ascii="Times New Roman" w:eastAsia="Times New Roman" w:hAnsi="Times New Roman" w:cs="Times New Roman"/>
          <w:sz w:val="24"/>
          <w:szCs w:val="24"/>
        </w:rPr>
        <w:lastRenderedPageBreak/>
        <w:t>balsam fir</w:t>
      </w:r>
      <w:r w:rsidR="005B700B">
        <w:rPr>
          <w:rFonts w:ascii="Times New Roman" w:eastAsia="Times New Roman" w:hAnsi="Times New Roman" w:cs="Times New Roman"/>
          <w:sz w:val="24"/>
          <w:szCs w:val="24"/>
        </w:rPr>
        <w:t xml:space="preserve"> and black spruce</w:t>
      </w:r>
      <w:r w:rsidR="00A66DF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BcnNlbmF1bHQ8L0F1dGhvcj48WWVhcj4yMDE2PC9ZZWFy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BcnNlbmF1bHQ8L0F1dGhvcj48WWVhcj4yMDE2PC9ZZWFy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B1975">
        <w:rPr>
          <w:rFonts w:ascii="Times New Roman" w:eastAsia="Times New Roman" w:hAnsi="Times New Roman" w:cs="Times New Roman"/>
          <w:sz w:val="24"/>
          <w:szCs w:val="24"/>
        </w:rPr>
      </w:r>
      <w:r w:rsidR="00AB197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Arsenault et al., 2016; Leroux et al., 2021)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AB1975">
        <w:rPr>
          <w:rFonts w:ascii="Times New Roman" w:eastAsia="Times New Roman" w:hAnsi="Times New Roman" w:cs="Times New Roman"/>
          <w:sz w:val="24"/>
          <w:szCs w:val="24"/>
        </w:rPr>
        <w:t>.</w:t>
      </w:r>
      <w:r w:rsidR="0023638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C4D6D">
        <w:rPr>
          <w:rFonts w:ascii="Times New Roman" w:eastAsia="Times New Roman" w:hAnsi="Times New Roman" w:cs="Times New Roman"/>
          <w:sz w:val="24"/>
          <w:szCs w:val="24"/>
        </w:rPr>
        <w:t>The</w:t>
      </w:r>
      <w:r w:rsidR="00236385">
        <w:rPr>
          <w:rFonts w:ascii="Times New Roman" w:eastAsia="Times New Roman" w:hAnsi="Times New Roman" w:cs="Times New Roman"/>
          <w:sz w:val="24"/>
          <w:szCs w:val="24"/>
        </w:rPr>
        <w:t xml:space="preserve"> synchronization </w:t>
      </w:r>
      <w:r w:rsidR="00AC4D6D">
        <w:rPr>
          <w:rFonts w:ascii="Times New Roman" w:eastAsia="Times New Roman" w:hAnsi="Times New Roman" w:cs="Times New Roman"/>
          <w:sz w:val="24"/>
          <w:szCs w:val="24"/>
        </w:rPr>
        <w:t xml:space="preserve">of </w:t>
      </w:r>
      <w:r w:rsidR="00AC4D6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pring tree bud flush and budworm larval emergence</w:t>
      </w:r>
      <w:r w:rsidR="00AC4D6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36385">
        <w:rPr>
          <w:rFonts w:ascii="Times New Roman" w:eastAsia="Times New Roman" w:hAnsi="Times New Roman" w:cs="Times New Roman"/>
          <w:sz w:val="24"/>
          <w:szCs w:val="24"/>
        </w:rPr>
        <w:t xml:space="preserve">can be influenced by the unique </w:t>
      </w:r>
      <w:r w:rsidR="0078761F">
        <w:rPr>
          <w:rFonts w:ascii="Times New Roman" w:eastAsia="Times New Roman" w:hAnsi="Times New Roman" w:cs="Times New Roman"/>
          <w:sz w:val="24"/>
          <w:szCs w:val="24"/>
        </w:rPr>
        <w:t xml:space="preserve">cool and wet </w:t>
      </w:r>
      <w:r w:rsidR="00D55475">
        <w:rPr>
          <w:rFonts w:ascii="Times New Roman" w:eastAsia="Times New Roman" w:hAnsi="Times New Roman" w:cs="Times New Roman"/>
          <w:sz w:val="24"/>
          <w:szCs w:val="24"/>
        </w:rPr>
        <w:t>insular</w:t>
      </w:r>
      <w:r w:rsidR="00236385">
        <w:rPr>
          <w:rFonts w:ascii="Times New Roman" w:eastAsia="Times New Roman" w:hAnsi="Times New Roman" w:cs="Times New Roman"/>
          <w:sz w:val="24"/>
          <w:szCs w:val="24"/>
        </w:rPr>
        <w:t xml:space="preserve"> climate on the </w:t>
      </w:r>
      <w:r w:rsidR="006F07F3">
        <w:rPr>
          <w:rFonts w:ascii="Times New Roman" w:eastAsia="Times New Roman" w:hAnsi="Times New Roman" w:cs="Times New Roman"/>
          <w:sz w:val="24"/>
          <w:szCs w:val="24"/>
        </w:rPr>
        <w:t xml:space="preserve">island of </w:t>
      </w:r>
      <w:r w:rsidR="00236385">
        <w:rPr>
          <w:rFonts w:ascii="Times New Roman" w:eastAsia="Times New Roman" w:hAnsi="Times New Roman" w:cs="Times New Roman"/>
          <w:sz w:val="24"/>
          <w:szCs w:val="24"/>
        </w:rPr>
        <w:t>Newfoundland,</w:t>
      </w:r>
      <w:r w:rsidR="00713570">
        <w:rPr>
          <w:rFonts w:ascii="Times New Roman" w:eastAsia="Times New Roman" w:hAnsi="Times New Roman" w:cs="Times New Roman"/>
          <w:sz w:val="24"/>
          <w:szCs w:val="24"/>
        </w:rPr>
        <w:t xml:space="preserve"> making prediction</w:t>
      </w:r>
      <w:r w:rsidR="00213424">
        <w:rPr>
          <w:rFonts w:ascii="Times New Roman" w:eastAsia="Times New Roman" w:hAnsi="Times New Roman" w:cs="Times New Roman"/>
          <w:sz w:val="24"/>
          <w:szCs w:val="24"/>
        </w:rPr>
        <w:t>s</w:t>
      </w:r>
      <w:r w:rsidR="00713570">
        <w:rPr>
          <w:rFonts w:ascii="Times New Roman" w:eastAsia="Times New Roman" w:hAnsi="Times New Roman" w:cs="Times New Roman"/>
          <w:sz w:val="24"/>
          <w:szCs w:val="24"/>
        </w:rPr>
        <w:t xml:space="preserve"> for Newfoundland more difficult.</w:t>
      </w:r>
    </w:p>
    <w:p w14:paraId="0047D655" w14:textId="2BBBA735" w:rsidR="00DD2C57" w:rsidRDefault="00A57843" w:rsidP="00982FEE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A57843">
        <w:rPr>
          <w:rFonts w:ascii="Times New Roman" w:eastAsia="Times New Roman" w:hAnsi="Times New Roman" w:cs="Times New Roman"/>
          <w:sz w:val="24"/>
          <w:szCs w:val="24"/>
        </w:rPr>
        <w:t xml:space="preserve">To reconcile the context-dependency in SBW outbreak and environmental predictors, we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conduct a case study </w:t>
      </w:r>
      <w:r w:rsidR="00177106">
        <w:rPr>
          <w:rFonts w:ascii="Times New Roman" w:eastAsia="Times New Roman" w:hAnsi="Times New Roman" w:cs="Times New Roman"/>
          <w:sz w:val="24"/>
          <w:szCs w:val="24"/>
        </w:rPr>
        <w:t>fo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 island of Newfoundland – the northeastern tip of SBW distribution</w:t>
      </w:r>
      <w:r w:rsidRPr="00A5784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nd the leading edge of </w:t>
      </w:r>
      <w:r w:rsidR="00EE462B">
        <w:rPr>
          <w:rFonts w:ascii="Times New Roman" w:eastAsia="Times New Roman" w:hAnsi="Times New Roman" w:cs="Times New Roman"/>
          <w:sz w:val="24"/>
          <w:szCs w:val="24"/>
        </w:rPr>
        <w:t xml:space="preserve">the current </w:t>
      </w:r>
      <w:r>
        <w:rPr>
          <w:rFonts w:ascii="Times New Roman" w:eastAsia="Times New Roman" w:hAnsi="Times New Roman" w:cs="Times New Roman"/>
          <w:sz w:val="24"/>
          <w:szCs w:val="24"/>
        </w:rPr>
        <w:t>SBW outbreak.</w:t>
      </w:r>
      <w:r w:rsidRPr="00A5784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Our objectives </w:t>
      </w:r>
      <w:r w:rsidR="00C72201">
        <w:rPr>
          <w:rFonts w:ascii="Times New Roman" w:eastAsia="Times New Roman" w:hAnsi="Times New Roman" w:cs="Times New Roman"/>
          <w:sz w:val="24"/>
          <w:szCs w:val="24"/>
        </w:rPr>
        <w:t xml:space="preserve">were to </w:t>
      </w:r>
      <w:r w:rsidR="00164116">
        <w:rPr>
          <w:rFonts w:ascii="Times New Roman" w:eastAsia="Times New Roman" w:hAnsi="Times New Roman" w:cs="Times New Roman"/>
          <w:sz w:val="24"/>
          <w:szCs w:val="24"/>
        </w:rPr>
        <w:t xml:space="preserve">use a species distribution model to </w:t>
      </w:r>
      <w:r w:rsidR="00C72201">
        <w:rPr>
          <w:rFonts w:ascii="Times New Roman" w:eastAsia="Times New Roman" w:hAnsi="Times New Roman" w:cs="Times New Roman"/>
          <w:sz w:val="24"/>
          <w:szCs w:val="24"/>
        </w:rPr>
        <w:t xml:space="preserve">1) examine </w:t>
      </w:r>
      <w:r w:rsidR="00291BA9">
        <w:rPr>
          <w:rFonts w:ascii="Times New Roman" w:eastAsia="Times New Roman" w:hAnsi="Times New Roman" w:cs="Times New Roman"/>
          <w:sz w:val="24"/>
          <w:szCs w:val="24"/>
        </w:rPr>
        <w:t xml:space="preserve">key </w:t>
      </w:r>
      <w:r w:rsidR="00C72201">
        <w:rPr>
          <w:rFonts w:ascii="Times New Roman" w:eastAsia="Times New Roman" w:hAnsi="Times New Roman" w:cs="Times New Roman"/>
          <w:sz w:val="24"/>
          <w:szCs w:val="24"/>
        </w:rPr>
        <w:t>predictor</w:t>
      </w:r>
      <w:r w:rsidR="009B1019">
        <w:rPr>
          <w:rFonts w:ascii="Times New Roman" w:eastAsia="Times New Roman" w:hAnsi="Times New Roman" w:cs="Times New Roman"/>
          <w:sz w:val="24"/>
          <w:szCs w:val="24"/>
        </w:rPr>
        <w:t xml:space="preserve"> variables influencing the spatial dynamics of SBW defoliation</w:t>
      </w:r>
      <w:r w:rsidR="004D3EFE">
        <w:rPr>
          <w:rFonts w:ascii="Times New Roman" w:eastAsia="Times New Roman" w:hAnsi="Times New Roman" w:cs="Times New Roman"/>
          <w:sz w:val="24"/>
          <w:szCs w:val="24"/>
        </w:rPr>
        <w:t>; 2) p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 xml:space="preserve">redict </w:t>
      </w:r>
      <w:proofErr w:type="gramStart"/>
      <w:r w:rsidR="00AB1975">
        <w:rPr>
          <w:rFonts w:ascii="Times New Roman" w:eastAsia="Times New Roman" w:hAnsi="Times New Roman" w:cs="Times New Roman"/>
          <w:sz w:val="24"/>
          <w:szCs w:val="24"/>
        </w:rPr>
        <w:t>spatial</w:t>
      </w:r>
      <w:r w:rsidR="00383D6D">
        <w:rPr>
          <w:rFonts w:ascii="Times New Roman" w:eastAsia="Times New Roman" w:hAnsi="Times New Roman" w:cs="Times New Roman"/>
          <w:sz w:val="24"/>
          <w:szCs w:val="24"/>
        </w:rPr>
        <w:t>ly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>-explicit</w:t>
      </w:r>
      <w:proofErr w:type="gramEnd"/>
      <w:r w:rsidR="00AB197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177106">
        <w:rPr>
          <w:rFonts w:ascii="Times New Roman" w:eastAsia="Times New Roman" w:hAnsi="Times New Roman" w:cs="Times New Roman"/>
          <w:sz w:val="24"/>
          <w:szCs w:val="24"/>
        </w:rPr>
        <w:t>severe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D3EFE">
        <w:rPr>
          <w:rFonts w:ascii="Times New Roman" w:eastAsia="Times New Roman" w:hAnsi="Times New Roman" w:cs="Times New Roman"/>
          <w:sz w:val="24"/>
          <w:szCs w:val="24"/>
        </w:rPr>
        <w:t>defoliation area</w:t>
      </w:r>
      <w:r w:rsidR="00947D87">
        <w:rPr>
          <w:rFonts w:ascii="Times New Roman" w:eastAsia="Times New Roman" w:hAnsi="Times New Roman" w:cs="Times New Roman"/>
          <w:sz w:val="24"/>
          <w:szCs w:val="24"/>
        </w:rPr>
        <w:t>s</w:t>
      </w:r>
      <w:r w:rsidR="004D3EFE">
        <w:rPr>
          <w:rFonts w:ascii="Times New Roman" w:eastAsia="Times New Roman" w:hAnsi="Times New Roman" w:cs="Times New Roman"/>
          <w:sz w:val="24"/>
          <w:szCs w:val="24"/>
        </w:rPr>
        <w:t xml:space="preserve"> based on bioclimatic constrain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>t</w:t>
      </w:r>
      <w:r w:rsidR="004D3EFE">
        <w:rPr>
          <w:rFonts w:ascii="Times New Roman" w:eastAsia="Times New Roman" w:hAnsi="Times New Roman" w:cs="Times New Roman"/>
          <w:sz w:val="24"/>
          <w:szCs w:val="24"/>
        </w:rPr>
        <w:t xml:space="preserve">s and previous outbreak patterns; </w:t>
      </w:r>
      <w:r w:rsidR="00BD5704">
        <w:rPr>
          <w:rFonts w:ascii="Times New Roman" w:eastAsia="Times New Roman" w:hAnsi="Times New Roman" w:cs="Times New Roman"/>
          <w:sz w:val="24"/>
          <w:szCs w:val="24"/>
        </w:rPr>
        <w:t xml:space="preserve">and </w:t>
      </w:r>
      <w:r w:rsidR="004D3EFE">
        <w:rPr>
          <w:rFonts w:ascii="Times New Roman" w:eastAsia="Times New Roman" w:hAnsi="Times New Roman" w:cs="Times New Roman"/>
          <w:sz w:val="24"/>
          <w:szCs w:val="24"/>
        </w:rPr>
        <w:t>3) compare outbreak coverage in balsam fir and black spruce forests</w:t>
      </w:r>
      <w:r w:rsidR="00A17A17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7F4F4F">
        <w:rPr>
          <w:rFonts w:ascii="Times New Roman" w:eastAsia="Times New Roman" w:hAnsi="Times New Roman" w:cs="Times New Roman"/>
          <w:sz w:val="24"/>
          <w:szCs w:val="24"/>
        </w:rPr>
        <w:t>We evaluate</w:t>
      </w:r>
      <w:r w:rsidR="001D6BE4">
        <w:rPr>
          <w:rFonts w:ascii="Times New Roman" w:eastAsia="Times New Roman" w:hAnsi="Times New Roman" w:cs="Times New Roman"/>
          <w:sz w:val="24"/>
          <w:szCs w:val="24"/>
        </w:rPr>
        <w:t>d</w:t>
      </w:r>
      <w:r w:rsidR="007F4F4F">
        <w:rPr>
          <w:rFonts w:ascii="Times New Roman" w:eastAsia="Times New Roman" w:hAnsi="Times New Roman" w:cs="Times New Roman"/>
          <w:sz w:val="24"/>
          <w:szCs w:val="24"/>
        </w:rPr>
        <w:t xml:space="preserve"> two predictions: 1) </w:t>
      </w:r>
      <w:r w:rsidR="007F7BE5">
        <w:rPr>
          <w:rFonts w:ascii="Times New Roman" w:eastAsia="Times New Roman" w:hAnsi="Times New Roman" w:cs="Times New Roman"/>
          <w:sz w:val="24"/>
          <w:szCs w:val="24"/>
        </w:rPr>
        <w:t>climatic predictors</w:t>
      </w:r>
      <w:r w:rsidR="0061398D">
        <w:rPr>
          <w:rFonts w:ascii="Times New Roman" w:eastAsia="Times New Roman" w:hAnsi="Times New Roman" w:cs="Times New Roman"/>
          <w:sz w:val="24"/>
          <w:szCs w:val="24"/>
        </w:rPr>
        <w:t xml:space="preserve"> (e.g., temperature and precipitation)</w:t>
      </w:r>
      <w:r w:rsidR="007F7BE5">
        <w:rPr>
          <w:rFonts w:ascii="Times New Roman" w:eastAsia="Times New Roman" w:hAnsi="Times New Roman" w:cs="Times New Roman"/>
          <w:sz w:val="24"/>
          <w:szCs w:val="24"/>
        </w:rPr>
        <w:t xml:space="preserve"> will be more influential than forest stand characteristics in describing SBW outbreak across large landscape; 2) susceptibility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F7BE5">
        <w:rPr>
          <w:rFonts w:ascii="Times New Roman" w:eastAsia="Times New Roman" w:hAnsi="Times New Roman" w:cs="Times New Roman"/>
          <w:sz w:val="24"/>
          <w:szCs w:val="24"/>
        </w:rPr>
        <w:t xml:space="preserve">of black spruce is </w:t>
      </w:r>
      <w:proofErr w:type="gramStart"/>
      <w:r w:rsidR="007F7BE5">
        <w:rPr>
          <w:rFonts w:ascii="Times New Roman" w:eastAsia="Times New Roman" w:hAnsi="Times New Roman" w:cs="Times New Roman"/>
          <w:sz w:val="24"/>
          <w:szCs w:val="24"/>
        </w:rPr>
        <w:t>similar to</w:t>
      </w:r>
      <w:proofErr w:type="gramEnd"/>
      <w:r w:rsidR="007F7BE5">
        <w:rPr>
          <w:rFonts w:ascii="Times New Roman" w:eastAsia="Times New Roman" w:hAnsi="Times New Roman" w:cs="Times New Roman"/>
          <w:sz w:val="24"/>
          <w:szCs w:val="24"/>
        </w:rPr>
        <w:t xml:space="preserve"> balsam fir in </w:t>
      </w:r>
      <w:r w:rsidR="00AB1975">
        <w:rPr>
          <w:rFonts w:ascii="Times New Roman" w:eastAsia="Times New Roman" w:hAnsi="Times New Roman" w:cs="Times New Roman"/>
          <w:sz w:val="24"/>
          <w:szCs w:val="24"/>
        </w:rPr>
        <w:t>Newfoundland</w:t>
      </w:r>
      <w:r w:rsidR="007F7BE5">
        <w:rPr>
          <w:rFonts w:ascii="Times New Roman" w:eastAsia="Times New Roman" w:hAnsi="Times New Roman" w:cs="Times New Roman"/>
          <w:sz w:val="24"/>
          <w:szCs w:val="24"/>
        </w:rPr>
        <w:t xml:space="preserve"> due to the unique combination of climatic condition</w:t>
      </w:r>
      <w:r w:rsidR="00EE462B">
        <w:rPr>
          <w:rFonts w:ascii="Times New Roman" w:eastAsia="Times New Roman" w:hAnsi="Times New Roman" w:cs="Times New Roman"/>
          <w:sz w:val="24"/>
          <w:szCs w:val="24"/>
        </w:rPr>
        <w:t>s</w:t>
      </w:r>
      <w:r w:rsidR="007F7BE5">
        <w:rPr>
          <w:rFonts w:ascii="Times New Roman" w:eastAsia="Times New Roman" w:hAnsi="Times New Roman" w:cs="Times New Roman"/>
          <w:sz w:val="24"/>
          <w:szCs w:val="24"/>
        </w:rPr>
        <w:t xml:space="preserve"> and geographical distribution of the two host species.</w:t>
      </w:r>
    </w:p>
    <w:p w14:paraId="25D02590" w14:textId="77777777" w:rsidR="00235E7C" w:rsidRPr="00235E7C" w:rsidRDefault="00235E7C" w:rsidP="00235E7C">
      <w:pPr>
        <w:spacing w:before="240"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  <w:t>2 Materials and Methods</w:t>
      </w:r>
    </w:p>
    <w:p w14:paraId="3D3DBB56" w14:textId="77777777" w:rsidR="00235E7C" w:rsidRPr="00235E7C" w:rsidRDefault="00235E7C" w:rsidP="00167167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2.1 Study area</w:t>
      </w:r>
    </w:p>
    <w:p w14:paraId="0448AAA9" w14:textId="007324DC" w:rsidR="00235E7C" w:rsidRDefault="00235E7C" w:rsidP="00167167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investigated the spruce budworm </w:t>
      </w:r>
      <w:r w:rsidR="00C27A7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utbreak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3215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hich </w:t>
      </w:r>
      <w:r w:rsidR="00C27A7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ccurred 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uring </w:t>
      </w:r>
      <w:r w:rsidR="00670DD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B35EE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1970s-1990s 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n the i</w:t>
      </w:r>
      <w:r w:rsidR="00452BF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land of Newfoundland (111390 km</w:t>
      </w:r>
      <w:r w:rsidR="00452BF0" w:rsidRPr="00452BF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2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, located </w:t>
      </w:r>
      <w:r w:rsidR="0068182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the boreal shield ecozone </w:t>
      </w:r>
      <w:r w:rsidR="0068182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68182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Canada&lt;/Author&gt;&lt;Year&gt;2020&lt;/Year&gt;&lt;RecNum&gt;771&lt;/RecNum&gt;&lt;DisplayText&gt;(Natural Resources Canada, 2020)&lt;/DisplayText&gt;&lt;record&gt;&lt;rec-number&gt;771&lt;/rec-number&gt;&lt;foreign-keys&gt;&lt;key app="EN" db-id="5sdw5srv95vzx3e5veav52eqaddtvw2paztt" timestamp="1633427629"&gt;771&lt;/key&gt;&lt;/foreign-keys&gt;&lt;ref-type name="Electronic Article"&gt;43&lt;/ref-type&gt;&lt;contributors&gt;&lt;authors&gt;&lt;author&gt;Natural Resources Canada,&lt;/author&gt;&lt;/authors&gt;&lt;/contributors&gt;&lt;titles&gt;&lt;title&gt;Forest classification&lt;/title&gt;&lt;/titles&gt;&lt;number&gt;May 05, 2021&lt;/number&gt;&lt;dates&gt;&lt;year&gt;2020&lt;/year&gt;&lt;pub-dates&gt;&lt;date&gt;May 05, 2021&lt;/date&gt;&lt;/pub-dates&gt;&lt;/dates&gt;&lt;urls&gt;&lt;related-urls&gt;&lt;url&gt;https://www.nrcan.gc.ca/our-natural-resources/forests/sustainable-forest-management/measuring-and-reporting/forest-classification/13179&lt;/url&gt;&lt;/related-urls&gt;&lt;/urls&gt;&lt;/record&gt;&lt;/Cite&gt;&lt;/EndNote&gt;</w:instrText>
      </w:r>
      <w:r w:rsidR="0068182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68182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Natural Resources Canada, 2020)</w:t>
      </w:r>
      <w:r w:rsidR="0068182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68182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n the east coast of Canada</w:t>
      </w:r>
      <w:r w:rsidR="00BE047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F</w:t>
      </w:r>
      <w:r w:rsidR="00BE047A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g</w:t>
      </w:r>
      <w:r w:rsidR="00C22627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ure</w:t>
      </w:r>
      <w:r w:rsidR="00BE047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1)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The climate on the </w:t>
      </w:r>
      <w:r w:rsidR="0073215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sland of </w:t>
      </w: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ewfoundland is semi-coastal with an average annual temperature of 5°C and annual precipitation of 1400 mm.</w:t>
      </w:r>
    </w:p>
    <w:p w14:paraId="641B02A5" w14:textId="50C6F25B" w:rsidR="00291879" w:rsidRPr="00235E7C" w:rsidRDefault="006E082A" w:rsidP="00167167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  <w:r w:rsidR="00213424">
        <w:rPr>
          <w:rFonts w:ascii="Times New Roman" w:eastAsia="Times New Roman" w:hAnsi="Times New Roman" w:cs="Times New Roman"/>
          <w:sz w:val="24"/>
          <w:szCs w:val="24"/>
        </w:rPr>
        <w:t>The f</w:t>
      </w:r>
      <w:r w:rsidR="006F0D0D">
        <w:rPr>
          <w:rFonts w:ascii="Times New Roman" w:eastAsia="Times New Roman" w:hAnsi="Times New Roman" w:cs="Times New Roman"/>
          <w:sz w:val="24"/>
          <w:szCs w:val="24"/>
        </w:rPr>
        <w:t>irst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1319D">
        <w:rPr>
          <w:rFonts w:ascii="Times New Roman" w:eastAsia="Times New Roman" w:hAnsi="Times New Roman" w:cs="Times New Roman"/>
          <w:sz w:val="24"/>
          <w:szCs w:val="24"/>
        </w:rPr>
        <w:t>written-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t>document</w:t>
      </w:r>
      <w:r w:rsidR="0071319D">
        <w:rPr>
          <w:rFonts w:ascii="Times New Roman" w:eastAsia="Times New Roman" w:hAnsi="Times New Roman" w:cs="Times New Roman"/>
          <w:sz w:val="24"/>
          <w:szCs w:val="24"/>
        </w:rPr>
        <w:t>ation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1319D">
        <w:rPr>
          <w:rFonts w:ascii="Times New Roman" w:eastAsia="Times New Roman" w:hAnsi="Times New Roman" w:cs="Times New Roman"/>
          <w:sz w:val="24"/>
          <w:szCs w:val="24"/>
        </w:rPr>
        <w:t xml:space="preserve">for a provincial 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t xml:space="preserve">outbreak </w:t>
      </w:r>
      <w:r w:rsidR="0071319D">
        <w:rPr>
          <w:rFonts w:ascii="Times New Roman" w:eastAsia="Times New Roman" w:hAnsi="Times New Roman" w:cs="Times New Roman"/>
          <w:sz w:val="24"/>
          <w:szCs w:val="24"/>
        </w:rPr>
        <w:t xml:space="preserve">is from </w:t>
      </w:r>
      <w:r w:rsidR="00CC6D52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t xml:space="preserve">early 1940s to 1950s. Defoliation on spruce and fir was observed but no tree mortality was reported 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869F5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Carroll&lt;/Author&gt;&lt;Year&gt;1956&lt;/Year&gt;&lt;RecNum&gt;769&lt;/RecNum&gt;&lt;DisplayText&gt;(Carroll, 1956)&lt;/DisplayText&gt;&lt;record&gt;&lt;rec-number&gt;769&lt;/rec-number&gt;&lt;foreign-keys&gt;&lt;key app="EN" db-id="5sdw5srv95vzx3e5veav52eqaddtvw2paztt" timestamp="1633256893"&gt;769&lt;/key&gt;&lt;/foreign-keys&gt;&lt;ref-type name="Report"&gt;27&lt;/ref-type&gt;&lt;contributors&gt;&lt;authors&gt;&lt;author&gt;Carroll, WJ&lt;/author&gt;&lt;/authors&gt;&lt;/contributors&gt;&lt;titles&gt;&lt;title&gt;Investigations on the spruce budworm, balsam woolly aphid and hemlock looper conducted by the Forest Insect Survey in Newfoundland, 1955&lt;/title&gt;&lt;secondary-title&gt;Science Service&lt;/secondary-title&gt;&lt;/titles&gt;&lt;dates&gt;&lt;year&gt;1956&lt;/year&gt;&lt;/dates&gt;&lt;pub-location&gt;Corner Brook, NL, Canada&lt;/pub-location&gt;&lt;publisher&gt;Department of Agriculture&lt;/publisher&gt;&lt;isbn&gt;Interim Rep. 1955&lt;/isbn&gt;&lt;urls&gt;&lt;/urls&gt;&lt;/record&gt;&lt;/Cite&gt;&lt;/EndNote&gt;</w:instrText>
      </w:r>
      <w:r w:rsidR="00CD3DE5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sz w:val="24"/>
          <w:szCs w:val="24"/>
        </w:rPr>
        <w:t>(Carroll, 1956)</w:t>
      </w:r>
      <w:r w:rsidR="00CD3DE5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D3DE5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B5763B">
        <w:rPr>
          <w:rFonts w:ascii="Times New Roman" w:eastAsia="Times New Roman" w:hAnsi="Times New Roman" w:cs="Times New Roman"/>
          <w:sz w:val="24"/>
          <w:szCs w:val="24"/>
        </w:rPr>
        <w:t xml:space="preserve">much </w:t>
      </w:r>
      <w:r w:rsidR="00732153">
        <w:rPr>
          <w:rFonts w:ascii="Times New Roman" w:eastAsia="Times New Roman" w:hAnsi="Times New Roman" w:cs="Times New Roman"/>
          <w:sz w:val="24"/>
          <w:szCs w:val="24"/>
        </w:rPr>
        <w:t xml:space="preserve">larger 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t>outbreak occ</w:t>
      </w:r>
      <w:r w:rsidR="00AB2589">
        <w:rPr>
          <w:rFonts w:ascii="Times New Roman" w:eastAsia="Times New Roman" w:hAnsi="Times New Roman" w:cs="Times New Roman"/>
          <w:sz w:val="24"/>
          <w:szCs w:val="24"/>
        </w:rPr>
        <w:t xml:space="preserve">urred throughout </w:t>
      </w:r>
      <w:r w:rsidR="00CC6D52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AB2589">
        <w:rPr>
          <w:rFonts w:ascii="Times New Roman" w:eastAsia="Times New Roman" w:hAnsi="Times New Roman" w:cs="Times New Roman"/>
          <w:sz w:val="24"/>
          <w:szCs w:val="24"/>
        </w:rPr>
        <w:t xml:space="preserve">1970s to </w:t>
      </w:r>
      <w:r w:rsidR="00291BA9">
        <w:rPr>
          <w:rFonts w:ascii="Times New Roman" w:eastAsia="Times New Roman" w:hAnsi="Times New Roman" w:cs="Times New Roman"/>
          <w:sz w:val="24"/>
          <w:szCs w:val="24"/>
        </w:rPr>
        <w:t>the early 199</w:t>
      </w:r>
      <w:r w:rsidR="00AB2589">
        <w:rPr>
          <w:rFonts w:ascii="Times New Roman" w:eastAsia="Times New Roman" w:hAnsi="Times New Roman" w:cs="Times New Roman"/>
          <w:sz w:val="24"/>
          <w:szCs w:val="24"/>
        </w:rPr>
        <w:t xml:space="preserve">0s. 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t xml:space="preserve">SBW defoliation covered 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lastRenderedPageBreak/>
        <w:t>about 4 million ha. of forest</w:t>
      </w:r>
      <w:r w:rsidR="00B5763B">
        <w:rPr>
          <w:rFonts w:ascii="Times New Roman" w:eastAsia="Times New Roman" w:hAnsi="Times New Roman" w:cs="Times New Roman"/>
          <w:sz w:val="24"/>
          <w:szCs w:val="24"/>
        </w:rPr>
        <w:t>ed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t xml:space="preserve"> lands, which is larger than all other disturbances combined </w:t>
      </w:r>
      <w:r w:rsidR="00E41117">
        <w:rPr>
          <w:rFonts w:ascii="Times New Roman" w:eastAsia="Times New Roman" w:hAnsi="Times New Roman" w:cs="Times New Roman"/>
          <w:sz w:val="24"/>
          <w:szCs w:val="24"/>
        </w:rPr>
        <w:t xml:space="preserve">(e.g., wildfire, windthrow, and other insects) 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t xml:space="preserve">during the </w:t>
      </w:r>
      <w:proofErr w:type="gramStart"/>
      <w:r w:rsidR="00F455F1">
        <w:rPr>
          <w:rFonts w:ascii="Times New Roman" w:eastAsia="Times New Roman" w:hAnsi="Times New Roman" w:cs="Times New Roman"/>
          <w:sz w:val="24"/>
          <w:szCs w:val="24"/>
        </w:rPr>
        <w:t>time period</w:t>
      </w:r>
      <w:proofErr w:type="gramEnd"/>
      <w:r w:rsidR="00F455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BcnNlbmF1bHQ8L0F1dGhvcj48WWVhcj4yMDE2PC9ZZWFy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BcnNlbmF1bHQ8L0F1dGhvcj48WWVhcj4yMDE2PC9ZZWFy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F455F1">
        <w:rPr>
          <w:rFonts w:ascii="Times New Roman" w:eastAsia="Times New Roman" w:hAnsi="Times New Roman" w:cs="Times New Roman"/>
          <w:sz w:val="24"/>
          <w:szCs w:val="24"/>
        </w:rPr>
      </w:r>
      <w:r w:rsidR="00F455F1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Arsenault et al., 2016)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41117">
        <w:rPr>
          <w:rFonts w:ascii="Times New Roman" w:eastAsia="Times New Roman" w:hAnsi="Times New Roman" w:cs="Times New Roman"/>
          <w:sz w:val="24"/>
          <w:szCs w:val="24"/>
        </w:rPr>
        <w:t>.</w:t>
      </w:r>
      <w:r w:rsidR="00F455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7B416CDF" w14:textId="0156ACEC" w:rsidR="00235E7C" w:rsidRDefault="00235E7C" w:rsidP="00167167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2.2 </w:t>
      </w:r>
      <w:r w:rsidR="00164116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pecies distribution model</w:t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response variable: </w:t>
      </w:r>
      <w:r w:rsidR="00177106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evere</w:t>
      </w:r>
      <w:r w:rsidR="006F0D0D" w:rsidRPr="006F0D0D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defoliation area</w:t>
      </w:r>
    </w:p>
    <w:p w14:paraId="79E3C359" w14:textId="4A0F8897" w:rsidR="007210B0" w:rsidRDefault="007210B0" w:rsidP="00167167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Canadian Forestry Service </w:t>
      </w:r>
      <w:r w:rsidR="00681820">
        <w:rPr>
          <w:rFonts w:ascii="Times New Roman" w:eastAsia="Times New Roman" w:hAnsi="Times New Roman" w:cs="Times New Roman"/>
          <w:sz w:val="24"/>
          <w:szCs w:val="24"/>
        </w:rPr>
        <w:t xml:space="preserve">systematically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dministered annual aerial SBW defoliation assessments </w:t>
      </w:r>
      <w:r w:rsidR="00681820">
        <w:rPr>
          <w:rFonts w:ascii="Times New Roman" w:eastAsia="Times New Roman" w:hAnsi="Times New Roman" w:cs="Times New Roman"/>
          <w:sz w:val="24"/>
          <w:szCs w:val="24"/>
        </w:rPr>
        <w:t>for major forested areas acros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Newfoundland during 1972-1992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Sterner&lt;/Author&gt;&lt;Year&gt;1980&lt;/Year&gt;&lt;RecNum&gt;674&lt;/RecNum&gt;&lt;DisplayText&gt;(Sterner &amp;amp; Davidson, 1980)&lt;/DisplayText&gt;&lt;record&gt;&lt;rec-number&gt;674&lt;/rec-number&gt;&lt;foreign-keys&gt;&lt;key app="EN" db-id="5sdw5srv95vzx3e5veav52eqaddtvw2paztt" timestamp="1615489571"&gt;674&lt;/key&gt;&lt;key app="ENWeb" db-id=""&gt;0&lt;/key&gt;&lt;/foreign-keys&gt;&lt;ref-type name="Report"&gt;27&lt;/ref-type&gt;&lt;contributors&gt;&lt;authors&gt;&lt;author&gt;Sterner, T.E.&lt;/author&gt;&lt;author&gt;Davidson, A.G.&lt;/author&gt;&lt;/authors&gt;&lt;/contributors&gt;&lt;titles&gt;&lt;title&gt;Forest insect and disease conditions in Canada&lt;/title&gt;&lt;/titles&gt;&lt;pages&gt;45&lt;/pages&gt;&lt;dates&gt;&lt;year&gt;1980&lt;/year&gt;&lt;/dates&gt;&lt;pub-location&gt;Ottawa, QC, Canada&lt;/pub-location&gt;&lt;publisher&gt;Canadian Forestry Service&lt;/publisher&gt;&lt;isbn&gt;Catal. No. Fo21-1/1980E&lt;/isbn&gt;&lt;urls&gt;&lt;related-urls&gt;&lt;url&gt;https://cfs.nrcan.gc.ca/publications?id=33244&lt;/url&gt;&lt;/related-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Sterner &amp; Davidson, 1980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7210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and the data was stored in ESRI ArcGIS polygo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eatureclas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format.</w:t>
      </w:r>
      <w:r w:rsidRPr="007210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Defoliation severity was classified into three categories: light, moderate, and severe, corresponding to 5-30%, 31-50%, and 76-100% defoliation, respectively (See Appe</w:t>
      </w:r>
      <w:r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1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for more details on defoliation assessments).</w:t>
      </w:r>
    </w:p>
    <w:p w14:paraId="10682087" w14:textId="5A2AFC1E" w:rsidR="00DD5B08" w:rsidRDefault="00B35EED" w:rsidP="00DD5B08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We analyzed the defoliation data for 1972-1981</w:t>
      </w:r>
      <w:r w:rsidR="0056026A">
        <w:rPr>
          <w:rFonts w:ascii="Times New Roman" w:eastAsia="Times New Roman" w:hAnsi="Times New Roman" w:cs="Times New Roman"/>
          <w:sz w:val="24"/>
          <w:szCs w:val="24"/>
        </w:rPr>
        <w:t xml:space="preserve"> — the most intense defoliation period in the 1972-1992 aerial su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>rvey data (See Appe</w:t>
      </w:r>
      <w:r w:rsidR="007210B0"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 xml:space="preserve"> S1 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 xml:space="preserve">for </w:t>
      </w:r>
      <w:r w:rsidR="00177106">
        <w:rPr>
          <w:rFonts w:ascii="Times New Roman" w:eastAsia="Times New Roman" w:hAnsi="Times New Roman" w:cs="Times New Roman"/>
          <w:sz w:val="24"/>
          <w:szCs w:val="24"/>
        </w:rPr>
        <w:t>summary of the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 xml:space="preserve"> defoliation data)</w:t>
      </w:r>
      <w:r w:rsidR="00167167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0A0650">
        <w:rPr>
          <w:rFonts w:ascii="Times New Roman" w:eastAsia="Times New Roman" w:hAnsi="Times New Roman" w:cs="Times New Roman"/>
          <w:sz w:val="24"/>
          <w:szCs w:val="24"/>
        </w:rPr>
        <w:t xml:space="preserve">We </w:t>
      </w:r>
      <w:r w:rsidR="00ED66CB">
        <w:rPr>
          <w:rFonts w:ascii="Times New Roman" w:eastAsia="Times New Roman" w:hAnsi="Times New Roman" w:cs="Times New Roman"/>
          <w:sz w:val="24"/>
          <w:szCs w:val="24"/>
        </w:rPr>
        <w:t>overlaid</w:t>
      </w:r>
      <w:r w:rsidR="00B76C92">
        <w:rPr>
          <w:rFonts w:ascii="Times New Roman" w:eastAsia="Times New Roman" w:hAnsi="Times New Roman" w:cs="Times New Roman"/>
          <w:sz w:val="24"/>
          <w:szCs w:val="24"/>
        </w:rPr>
        <w:t xml:space="preserve"> the 1972-1981 aerial defoliation data with a 2 km by 2 km fishnet point layer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5C2A42">
        <w:rPr>
          <w:rFonts w:ascii="Times New Roman" w:eastAsia="Times New Roman" w:hAnsi="Times New Roman" w:cs="Times New Roman"/>
          <w:sz w:val="24"/>
          <w:szCs w:val="24"/>
        </w:rPr>
        <w:t xml:space="preserve">(ArcGIS: </w:t>
      </w:r>
      <w:r w:rsidR="00DA42C0">
        <w:rPr>
          <w:rFonts w:ascii="Times New Roman" w:eastAsia="Times New Roman" w:hAnsi="Times New Roman" w:cs="Times New Roman"/>
          <w:sz w:val="24"/>
          <w:szCs w:val="24"/>
        </w:rPr>
        <w:t>C</w:t>
      </w:r>
      <w:r w:rsidR="005C2A42">
        <w:rPr>
          <w:rFonts w:ascii="Times New Roman" w:eastAsia="Times New Roman" w:hAnsi="Times New Roman" w:cs="Times New Roman"/>
          <w:sz w:val="24"/>
          <w:szCs w:val="24"/>
        </w:rPr>
        <w:t xml:space="preserve">reate Fishnet) 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t>covering the entire island of Newfoundland</w:t>
      </w:r>
      <w:r w:rsidR="00B76C92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t xml:space="preserve">The fishnet points were assigned with a yes/no dichotomous response: points with at least three consecutive years of moderate to severe defoliation were classified as </w:t>
      </w:r>
      <w:r w:rsidR="00C20279">
        <w:rPr>
          <w:rFonts w:ascii="Times New Roman" w:eastAsia="Times New Roman" w:hAnsi="Times New Roman" w:cs="Times New Roman"/>
          <w:sz w:val="24"/>
          <w:szCs w:val="24"/>
        </w:rPr>
        <w:t>“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>severe</w:t>
      </w:r>
      <w:r w:rsidR="00C20279">
        <w:rPr>
          <w:rFonts w:ascii="Times New Roman" w:eastAsia="Times New Roman" w:hAnsi="Times New Roman" w:cs="Times New Roman"/>
          <w:sz w:val="24"/>
          <w:szCs w:val="24"/>
        </w:rPr>
        <w:t>”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 xml:space="preserve"> defoliation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t xml:space="preserve"> are</w:t>
      </w:r>
      <w:r w:rsidR="0056026A">
        <w:rPr>
          <w:rFonts w:ascii="Times New Roman" w:eastAsia="Times New Roman" w:hAnsi="Times New Roman" w:cs="Times New Roman"/>
          <w:sz w:val="24"/>
          <w:szCs w:val="24"/>
        </w:rPr>
        <w:t>as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t xml:space="preserve"> and labeled with yes. High tree mortality was likely to occur in these cells, resulting in stand-replacing succession 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BcnNlbmF1bHQ8L0F1dGhvcj48WWVhcj4yMDE2PC9ZZWFy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BcnNlbmF1bHQ8L0F1dGhvcj48WWVhcj4yMDE2PC9ZZWFy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</w:fldData>
        </w:fldChar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.DATA </w:instrText>
      </w:r>
      <w:r w:rsidR="00447916">
        <w:rPr>
          <w:rFonts w:ascii="Times New Roman" w:eastAsia="Times New Roman" w:hAnsi="Times New Roman" w:cs="Times New Roman"/>
          <w:sz w:val="24"/>
          <w:szCs w:val="24"/>
        </w:rPr>
      </w:r>
      <w:r w:rsidR="00447916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D5B08">
        <w:rPr>
          <w:rFonts w:ascii="Times New Roman" w:eastAsia="Times New Roman" w:hAnsi="Times New Roman" w:cs="Times New Roman"/>
          <w:sz w:val="24"/>
          <w:szCs w:val="24"/>
        </w:rPr>
      </w:r>
      <w:r w:rsidR="00DD5B08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Arsenault et al., 2016)</w:t>
      </w:r>
      <w:r w:rsidR="00DD5B08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1088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0F3D302" w14:textId="39BFCC54" w:rsidR="00235E7C" w:rsidRDefault="00235E7C" w:rsidP="00110F2E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2.3 </w:t>
      </w:r>
      <w:r w:rsidR="00164116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pecies distribution model p</w:t>
      </w:r>
      <w:r w:rsidR="00A1582A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redictor</w:t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variables</w:t>
      </w:r>
    </w:p>
    <w:p w14:paraId="6F59D3C9" w14:textId="78792A2B" w:rsidR="00A1582A" w:rsidRDefault="00A1582A" w:rsidP="00A1582A">
      <w:pPr>
        <w:spacing w:after="0" w:line="480" w:lineRule="auto"/>
        <w:ind w:firstLine="720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2.3.1 </w:t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Climate variables</w:t>
      </w:r>
    </w:p>
    <w:p w14:paraId="74F29D89" w14:textId="238AC8BC" w:rsidR="00EF21C9" w:rsidRDefault="00EC3BC0" w:rsidP="00EF21C9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Climate datasets were</w:t>
      </w:r>
      <w:r w:rsidRPr="00EC3BC0">
        <w:rPr>
          <w:rFonts w:ascii="Times New Roman" w:eastAsia="Times New Roman" w:hAnsi="Times New Roman" w:cs="Times New Roman"/>
          <w:sz w:val="24"/>
          <w:szCs w:val="24"/>
        </w:rPr>
        <w:t xml:space="preserve"> obtain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from Natural Resource Canada </w:t>
      </w:r>
      <w:r w:rsidR="00D16B8A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McKenney&lt;/Author&gt;&lt;Year&gt;2011&lt;/Year&gt;&lt;RecNum&gt;770&lt;/RecNum&gt;&lt;DisplayText&gt;(McKenney et al., 2011)&lt;/DisplayText&gt;&lt;record&gt;&lt;rec-number&gt;770&lt;/rec-number&gt;&lt;foreign-keys&gt;&lt;key app="EN" db-id="5sdw5srv95vzx3e5veav52eqaddtvw2paztt" timestamp="1633423882"&gt;770&lt;/key&gt;&lt;/foreign-keys&gt;&lt;ref-type name="Journal Article"&gt;17&lt;/ref-type&gt;&lt;contributors&gt;&lt;authors&gt;&lt;author&gt;McKenney, Daniel W.&lt;/author&gt;&lt;author&gt;Hutchinson, Michael F.&lt;/author&gt;&lt;author&gt;Papadopol, Pia&lt;/author&gt;&lt;author&gt;Lawrence, Kevin&lt;/author&gt;&lt;author&gt;Pedlar, John&lt;/author&gt;&lt;author&gt;Campbell, Kathy&lt;/author&gt;&lt;author&gt;Milewska, Ewa&lt;/author&gt;&lt;author&gt;Hopkinson, Ron F.&lt;/author&gt;&lt;author&gt;Price, David&lt;/author&gt;&lt;author&gt;Owen, Tim&lt;/author&gt;&lt;/authors&gt;&lt;/contributors&gt;&lt;titles&gt;&lt;title&gt;Customized spatial climate models for North America&lt;/title&gt;&lt;secondary-title&gt;Bulletin of the American Meteorological Society&lt;/secondary-title&gt;&lt;/titles&gt;&lt;pages&gt;1611-1622&lt;/pages&gt;&lt;volume&gt;92&lt;/volume&gt;&lt;number&gt;12&lt;/number&gt;&lt;dates&gt;&lt;year&gt;2011&lt;/year&gt;&lt;pub-dates&gt;&lt;date&gt;01 Dec. 2011&lt;/date&gt;&lt;/pub-dates&gt;&lt;/dates&gt;&lt;urls&gt;&lt;related-urls&gt;&lt;url&gt;https://journals.ametsoc.org/view/journals/bams/92/12/2011bams3132_1.xml&lt;/url&gt;&lt;/related-urls&gt;&lt;/urls&gt;&lt;electronic-resource-num&gt;10.1175/2011bams3132.1&lt;/electronic-resource-num&gt;&lt;language&gt;English&lt;/language&gt;&lt;/record&gt;&lt;/Cite&gt;&lt;/EndNote&gt;</w:instrText>
      </w:r>
      <w:r w:rsidR="00D16B8A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McKenney et al., 2011)</w:t>
      </w:r>
      <w:r w:rsidR="00D16B8A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D16B8A">
        <w:rPr>
          <w:rFonts w:ascii="Times New Roman" w:eastAsia="Times New Roman" w:hAnsi="Times New Roman" w:cs="Times New Roman"/>
          <w:sz w:val="24"/>
          <w:szCs w:val="24"/>
        </w:rPr>
        <w:t xml:space="preserve">The customized spatial climate data contain monthly </w:t>
      </w:r>
      <w:r w:rsidR="00774DF1">
        <w:rPr>
          <w:rFonts w:ascii="Times New Roman" w:eastAsia="Times New Roman" w:hAnsi="Times New Roman" w:cs="Times New Roman"/>
          <w:sz w:val="24"/>
          <w:szCs w:val="24"/>
        </w:rPr>
        <w:t xml:space="preserve">climate variables such as maximum temperature, minimum temperature, precipitation, etc. at 60 arcsecond (~ </w:t>
      </w:r>
      <w:r w:rsidR="00EC0CE6">
        <w:rPr>
          <w:rFonts w:ascii="Times New Roman" w:eastAsia="Times New Roman" w:hAnsi="Times New Roman" w:cs="Times New Roman"/>
          <w:sz w:val="24"/>
          <w:szCs w:val="24"/>
        </w:rPr>
        <w:t>1.</w:t>
      </w:r>
      <w:r w:rsidR="00774DF1">
        <w:rPr>
          <w:rFonts w:ascii="Times New Roman" w:eastAsia="Times New Roman" w:hAnsi="Times New Roman" w:cs="Times New Roman"/>
          <w:sz w:val="24"/>
          <w:szCs w:val="24"/>
        </w:rPr>
        <w:t xml:space="preserve">2 km) resolution in </w:t>
      </w:r>
      <w:r w:rsidR="00774DF1" w:rsidRPr="00774DF1">
        <w:rPr>
          <w:rFonts w:ascii="Times New Roman" w:eastAsia="Times New Roman" w:hAnsi="Times New Roman" w:cs="Times New Roman"/>
          <w:sz w:val="24"/>
          <w:szCs w:val="24"/>
        </w:rPr>
        <w:t>ASCII grid</w:t>
      </w:r>
      <w:r w:rsidR="00774DF1">
        <w:rPr>
          <w:rFonts w:ascii="Times New Roman" w:eastAsia="Times New Roman" w:hAnsi="Times New Roman" w:cs="Times New Roman"/>
          <w:sz w:val="24"/>
          <w:szCs w:val="24"/>
        </w:rPr>
        <w:t xml:space="preserve"> format, </w:t>
      </w:r>
      <w:r w:rsidR="00144F96">
        <w:rPr>
          <w:rFonts w:ascii="Times New Roman" w:eastAsia="Times New Roman" w:hAnsi="Times New Roman" w:cs="Times New Roman"/>
          <w:sz w:val="24"/>
          <w:szCs w:val="24"/>
        </w:rPr>
        <w:t>available for</w:t>
      </w:r>
      <w:r w:rsidR="00774D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164116">
        <w:rPr>
          <w:rFonts w:ascii="Times New Roman" w:eastAsia="Times New Roman" w:hAnsi="Times New Roman" w:cs="Times New Roman"/>
          <w:sz w:val="24"/>
          <w:szCs w:val="24"/>
        </w:rPr>
        <w:t xml:space="preserve">same </w:t>
      </w:r>
      <w:proofErr w:type="gramStart"/>
      <w:r w:rsidR="00EF21C9">
        <w:rPr>
          <w:rFonts w:ascii="Times New Roman" w:eastAsia="Times New Roman" w:hAnsi="Times New Roman" w:cs="Times New Roman"/>
          <w:sz w:val="24"/>
          <w:szCs w:val="24"/>
        </w:rPr>
        <w:t>time period</w:t>
      </w:r>
      <w:proofErr w:type="gramEnd"/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5763B">
        <w:rPr>
          <w:rFonts w:ascii="Times New Roman" w:eastAsia="Times New Roman" w:hAnsi="Times New Roman" w:cs="Times New Roman"/>
          <w:sz w:val="24"/>
          <w:szCs w:val="24"/>
        </w:rPr>
        <w:t xml:space="preserve">as </w:t>
      </w:r>
      <w:r w:rsidR="00164116">
        <w:rPr>
          <w:rFonts w:ascii="Times New Roman" w:eastAsia="Times New Roman" w:hAnsi="Times New Roman" w:cs="Times New Roman"/>
          <w:sz w:val="24"/>
          <w:szCs w:val="24"/>
        </w:rPr>
        <w:t xml:space="preserve">our response variable (i.e., 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>1972-198</w:t>
      </w:r>
      <w:r w:rsidR="00BC48BF">
        <w:rPr>
          <w:rFonts w:ascii="Times New Roman" w:eastAsia="Times New Roman" w:hAnsi="Times New Roman" w:cs="Times New Roman"/>
          <w:sz w:val="24"/>
          <w:szCs w:val="24"/>
        </w:rPr>
        <w:t>1</w:t>
      </w:r>
      <w:r w:rsidR="00164116">
        <w:rPr>
          <w:rFonts w:ascii="Times New Roman" w:eastAsia="Times New Roman" w:hAnsi="Times New Roman" w:cs="Times New Roman"/>
          <w:sz w:val="24"/>
          <w:szCs w:val="24"/>
        </w:rPr>
        <w:t>)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C03D67D" w14:textId="77976D47" w:rsidR="00DD5B08" w:rsidRDefault="00DD5B08" w:rsidP="00EF21C9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We chose </w:t>
      </w:r>
      <w:r w:rsidR="00670DD7">
        <w:rPr>
          <w:rFonts w:ascii="Times New Roman" w:eastAsia="Times New Roman" w:hAnsi="Times New Roman" w:cs="Times New Roman"/>
          <w:sz w:val="24"/>
          <w:szCs w:val="24"/>
        </w:rPr>
        <w:t xml:space="preserve">a </w:t>
      </w:r>
      <w:r w:rsidR="009707C6">
        <w:rPr>
          <w:rFonts w:ascii="Times New Roman" w:eastAsia="Times New Roman" w:hAnsi="Times New Roman" w:cs="Times New Roman"/>
          <w:sz w:val="24"/>
          <w:szCs w:val="24"/>
        </w:rPr>
        <w:t xml:space="preserve">common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2 km resolution </w:t>
      </w:r>
      <w:r w:rsidR="009707C6">
        <w:rPr>
          <w:rFonts w:ascii="Times New Roman" w:eastAsia="Times New Roman" w:hAnsi="Times New Roman" w:cs="Times New Roman"/>
          <w:sz w:val="24"/>
          <w:szCs w:val="24"/>
        </w:rPr>
        <w:t xml:space="preserve">for all spatial layers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to accommodate the </w:t>
      </w:r>
      <w:r w:rsidR="009707C6">
        <w:rPr>
          <w:rFonts w:ascii="Times New Roman" w:eastAsia="Times New Roman" w:hAnsi="Times New Roman" w:cs="Times New Roman"/>
          <w:sz w:val="24"/>
          <w:szCs w:val="24"/>
        </w:rPr>
        <w:t xml:space="preserve">lowest resolution </w:t>
      </w:r>
      <w:r>
        <w:rPr>
          <w:rFonts w:ascii="Times New Roman" w:eastAsia="Times New Roman" w:hAnsi="Times New Roman" w:cs="Times New Roman"/>
          <w:sz w:val="24"/>
          <w:szCs w:val="24"/>
        </w:rPr>
        <w:t>climate data</w:t>
      </w:r>
      <w:r w:rsidR="00F01B6C">
        <w:rPr>
          <w:rFonts w:ascii="Times New Roman" w:eastAsia="Times New Roman" w:hAnsi="Times New Roman" w:cs="Times New Roman"/>
          <w:sz w:val="24"/>
          <w:szCs w:val="24"/>
        </w:rPr>
        <w:t>; each raster cell is 400 ha.</w:t>
      </w:r>
      <w:r w:rsidR="005C2B3D">
        <w:rPr>
          <w:rFonts w:ascii="Times New Roman" w:eastAsia="Times New Roman" w:hAnsi="Times New Roman" w:cs="Times New Roman"/>
          <w:sz w:val="24"/>
          <w:szCs w:val="24"/>
        </w:rPr>
        <w:t xml:space="preserve"> All predictor raster data layers can be found on the online repository </w:t>
      </w:r>
      <w:r w:rsidR="005C2B3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Zhang&lt;/Author&gt;&lt;Year&gt;2022&lt;/Year&gt;&lt;RecNum&gt;935&lt;/RecNum&gt;&lt;DisplayText&gt;(Zhang et al., 2022)&lt;/DisplayText&gt;&lt;record&gt;&lt;rec-number&gt;935&lt;/rec-number&gt;&lt;foreign-keys&gt;&lt;key app="EN" db-id="5sdw5srv95vzx3e5veav52eqaddtvw2paztt" timestamp="1660532462"&gt;935&lt;/key&gt;&lt;/foreign-keys&gt;&lt;ref-type name="Online Database"&gt;45&lt;/ref-type&gt;&lt;contributors&gt;&lt;authors&gt;&lt;author&gt;Zhang, Bo&lt;/author&gt;&lt;author&gt;Shawn J. Leroux&lt;/author&gt;&lt;author&gt;Joseph J. Bowden&lt;/author&gt;&lt;author&gt;Kathryn E. Hargan&lt;/author&gt;&lt;author&gt;Amy Hurford&lt;/author&gt;&lt;author&gt;Eric R. D. Moise&lt;/author&gt;&lt;/authors&gt;&lt;/contributors&gt;&lt;titles&gt;&lt;title&gt;Datasets and R codes: species distribution model identifies influence of climatic constraints at the leading edge of a native insect outbreak&lt;/title&gt;&lt;/titles&gt;&lt;dates&gt;&lt;year&gt;2022&lt;/year&gt;&lt;/dates&gt;&lt;pub-location&gt;figshare&lt;/pub-location&gt;&lt;urls&gt;&lt;related-urls&gt;&lt;url&gt;https://doi.org/10.6084/m9.figshare.c.6147219.v1&lt;/url&gt;&lt;/related-urls&gt;&lt;/urls&gt;&lt;electronic-resource-num&gt;https://doi.org/10.6084/m9.figshare.c.6147219.v1&lt;/electronic-resource-num&gt;&lt;/record&gt;&lt;/Cite&gt;&lt;/EndNote&gt;</w:instrText>
      </w:r>
      <w:r w:rsidR="005C2B3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Zhang et al., 2022)</w:t>
      </w:r>
      <w:r w:rsidR="005C2B3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5C2B3D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7C516E93" w14:textId="5F917EC5" w:rsidR="0009135B" w:rsidRDefault="00164116" w:rsidP="00774DF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ased on previous budworm models (see Ta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e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.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1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</w:t>
      </w:r>
      <w:r w:rsidR="00090B63" w:rsidRP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ppendix S1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w</w:t>
      </w:r>
      <w:r w:rsidR="00235E7C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 chose the following 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12 </w:t>
      </w:r>
      <w:r w:rsidR="00235E7C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limate variables to reflect conditions that would be expected to influence budworm survival, dispersal, or search rates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235E7C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irstly, we calculated </w:t>
      </w:r>
      <w:r w:rsidR="00670DD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</w:t>
      </w:r>
      <w:r w:rsidR="00235E7C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thly average of the </w:t>
      </w:r>
      <w:r w:rsidR="00BC649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imum</w:t>
      </w:r>
      <w:r w:rsidR="00BC649F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35E7C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emperature, </w:t>
      </w:r>
      <w:r w:rsidR="00BC649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inimum</w:t>
      </w:r>
      <w:r w:rsidR="00BC649F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35E7C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mperature, an</w:t>
      </w:r>
      <w:r w:rsidR="008D450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 precipitation in May and June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in</w:t>
      </w:r>
      <w:r w:rsidR="008D450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June and July, in July and August. Secondly, we included the Julian date of the start of growing season and two variables of</w:t>
      </w:r>
      <w:r w:rsidR="0009135B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umulative degree days above base temperature (5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°C</w:t>
      </w:r>
      <w:r w:rsidR="0009135B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 for two time periods: a) three months prior to the start of growing season, and b) first six weeks after the starting date of the growing season</w:t>
      </w:r>
      <w:r w:rsidR="009707C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ee Appendix S1 for an 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cological justification of each predictor variable</w:t>
      </w:r>
      <w:r w:rsidR="009707C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09135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7F59554" w14:textId="13674481" w:rsidR="00235E7C" w:rsidRDefault="00235E7C" w:rsidP="00CC6D52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 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ab/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2.3</w:t>
      </w:r>
      <w:r w:rsidR="00A1582A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.2</w:t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Forest species composition</w:t>
      </w:r>
    </w:p>
    <w:p w14:paraId="336E9F72" w14:textId="46699CD9" w:rsidR="000E14E8" w:rsidRPr="000E14E8" w:rsidRDefault="00F01B6C" w:rsidP="00CC6D5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e extracted f</w:t>
      </w:r>
      <w:r w:rsidR="000E14E8" w:rsidRPr="000E14E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rest species composition from </w:t>
      </w:r>
      <w:r w:rsidR="000E14E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3501F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015</w:t>
      </w:r>
      <w:r w:rsidR="003B32A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E14E8" w:rsidRPr="000E14E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ewfoundland forest inventory </w:t>
      </w:r>
      <w:r w:rsidR="00513F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7160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Department of Fisheries&lt;/Author&gt;&lt;Year&gt;2022&lt;/Year&gt;&lt;RecNum&gt;912&lt;/RecNum&gt;&lt;DisplayText&gt;(Department of Fisheries Forestry and Agriculture of Newfoundland and Labrador, 2022)&lt;/DisplayText&gt;&lt;record&gt;&lt;rec-number&gt;912&lt;/rec-number&gt;&lt;foreign-keys&gt;&lt;key app="EN" db-id="5sdw5srv95vzx3e5veav52eqaddtvw2paztt" timestamp="1654682111"&gt;912&lt;/key&gt;&lt;/foreign-keys&gt;&lt;ref-type name="Web Page"&gt;12&lt;/ref-type&gt;&lt;contributors&gt;&lt;authors&gt;&lt;author&gt;Department of Fisheries Forestry and Agriculture of Newfoundland and Labrador,&lt;/author&gt;&lt;/authors&gt;&lt;/contributors&gt;&lt;titles&gt;&lt;title&gt;Forest inventory program&lt;/title&gt;&lt;/titles&gt;&lt;dates&gt;&lt;year&gt;2022&lt;/year&gt;&lt;pub-dates&gt;&lt;date&gt;May 20, 2022&lt;/date&gt;&lt;/pub-dates&gt;&lt;/dates&gt;&lt;urls&gt;&lt;related-urls&gt;&lt;url&gt;https://www.gov.nl.ca/ffa/programs-and-funding/forestry-programs-and-funding/managing/inv-plan/&lt;/url&gt;&lt;/related-urls&gt;&lt;/urls&gt;&lt;/record&gt;&lt;/Cite&gt;&lt;/EndNote&gt;</w:instrText>
      </w:r>
      <w:r w:rsidR="00513F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716022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Department of Fisheries Forestry and Agriculture of Newfoundland and Labrador, 2022)</w:t>
      </w:r>
      <w:r w:rsidR="00513F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4F3DC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3B32AD">
        <w:rPr>
          <w:rFonts w:ascii="Times New Roman" w:eastAsia="Times New Roman" w:hAnsi="Times New Roman" w:cs="Times New Roman"/>
          <w:sz w:val="24"/>
          <w:szCs w:val="24"/>
        </w:rPr>
        <w:t>We excluded n</w:t>
      </w:r>
      <w:r w:rsidR="008F2E3B">
        <w:rPr>
          <w:rFonts w:ascii="Times New Roman" w:eastAsia="Times New Roman" w:hAnsi="Times New Roman" w:cs="Times New Roman"/>
          <w:sz w:val="24"/>
          <w:szCs w:val="24"/>
        </w:rPr>
        <w:t>on-commercial forests</w:t>
      </w:r>
      <w:r w:rsidR="006F78E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>(labeled</w:t>
      </w:r>
      <w:r w:rsidR="00513FB4">
        <w:rPr>
          <w:rFonts w:ascii="Times New Roman" w:eastAsia="Times New Roman" w:hAnsi="Times New Roman" w:cs="Times New Roman"/>
          <w:sz w:val="24"/>
          <w:szCs w:val="24"/>
        </w:rPr>
        <w:t xml:space="preserve"> as </w:t>
      </w:r>
      <w:r w:rsidR="006F78E0">
        <w:rPr>
          <w:rFonts w:ascii="Times New Roman" w:eastAsia="Times New Roman" w:hAnsi="Times New Roman" w:cs="Times New Roman"/>
          <w:sz w:val="24"/>
          <w:szCs w:val="24"/>
        </w:rPr>
        <w:t>deciduous shrub and coniferous shrub) from the</w:t>
      </w:r>
      <w:r w:rsidR="008F2E3B">
        <w:rPr>
          <w:rFonts w:ascii="Times New Roman" w:eastAsia="Times New Roman" w:hAnsi="Times New Roman" w:cs="Times New Roman"/>
          <w:sz w:val="24"/>
          <w:szCs w:val="24"/>
        </w:rPr>
        <w:t xml:space="preserve"> study</w:t>
      </w:r>
      <w:r w:rsidR="006F78E0">
        <w:rPr>
          <w:rFonts w:ascii="Times New Roman" w:eastAsia="Times New Roman" w:hAnsi="Times New Roman" w:cs="Times New Roman"/>
          <w:sz w:val="24"/>
          <w:szCs w:val="24"/>
        </w:rPr>
        <w:t>. For commercial forests (3.35 million ha.), a</w:t>
      </w:r>
      <w:r w:rsidR="00CC6D52">
        <w:rPr>
          <w:rFonts w:ascii="Times New Roman" w:eastAsia="Times New Roman" w:hAnsi="Times New Roman" w:cs="Times New Roman"/>
          <w:sz w:val="24"/>
          <w:szCs w:val="24"/>
        </w:rPr>
        <w:t xml:space="preserve"> maximum of three dominant tree species (by basal area) in each forest stand was recorded in the </w:t>
      </w:r>
      <w:r w:rsidR="00FD1D14">
        <w:rPr>
          <w:rFonts w:ascii="Times New Roman" w:eastAsia="Times New Roman" w:hAnsi="Times New Roman" w:cs="Times New Roman"/>
          <w:sz w:val="24"/>
          <w:szCs w:val="24"/>
        </w:rPr>
        <w:t xml:space="preserve">original </w:t>
      </w:r>
      <w:r w:rsidR="00CC6D52">
        <w:rPr>
          <w:rFonts w:ascii="Times New Roman" w:eastAsia="Times New Roman" w:hAnsi="Times New Roman" w:cs="Times New Roman"/>
          <w:sz w:val="24"/>
          <w:szCs w:val="24"/>
        </w:rPr>
        <w:t xml:space="preserve">spatial data.  </w:t>
      </w:r>
    </w:p>
    <w:p w14:paraId="3FE61417" w14:textId="78DC8246" w:rsidR="00696976" w:rsidRDefault="00172C43" w:rsidP="00AC4402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ab/>
      </w:r>
      <w:r w:rsidR="002B411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irstly, w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 reclassified the forest stands into five species groups 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s</w:t>
      </w:r>
      <w:r w:rsidR="0009135B">
        <w:rPr>
          <w:rFonts w:ascii="Times New Roman" w:eastAsia="Times New Roman" w:hAnsi="Times New Roman" w:cs="Times New Roman"/>
          <w:sz w:val="24"/>
          <w:szCs w:val="24"/>
        </w:rPr>
        <w:t>ee Appe</w:t>
      </w:r>
      <w:r w:rsidR="0009135B"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 xml:space="preserve"> S1 </w:t>
      </w:r>
      <w:r w:rsidR="0009135B">
        <w:rPr>
          <w:rFonts w:ascii="Times New Roman" w:eastAsia="Times New Roman" w:hAnsi="Times New Roman" w:cs="Times New Roman"/>
          <w:sz w:val="24"/>
          <w:szCs w:val="24"/>
        </w:rPr>
        <w:t>for more details on justification of grouping</w:t>
      </w:r>
      <w:r w:rsidR="0009135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ased on current knowledge o</w:t>
      </w:r>
      <w:r w:rsidR="003B32A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usceptibi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i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y</w:t>
      </w:r>
      <w:r w:rsidR="003B32A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budworm defoliation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FD1D1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NYWNMZWFuPC9BdXRob3I+PFllYXI+MTk5NzwvWWVhcj48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</w:fldData>
        </w:fldChar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NYWNMZWFuPC9BdXRob3I+PFllYXI+MTk5NzwvWWVhcj48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</w:fldData>
        </w:fldChar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FD1D1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FD1D1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acLean &amp; MacKinnon, 1997; Hennigar et al., 2008; Zhang et al., 2018)</w:t>
      </w:r>
      <w:r w:rsidR="00FD1D1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d defoliation history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F9214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BcnNlbmF1bHQ8L0F1dGhvcj48WWVhcj4yMDE2PC9ZZWFy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</w:fldData>
        </w:fldChar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BcnNlbmF1bHQ8L0F1dGhvcj48WWVhcj4yMDE2PC9ZZWFy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</w:fldData>
        </w:fldChar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F9214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F9214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Arsenault et al., 2016)</w:t>
      </w:r>
      <w:r w:rsidR="00F9214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: balsam fir (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F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black spruce (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S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,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ixedwood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alsam fir and spruce spp. mixed with broadleaf spp.</w:t>
      </w:r>
      <w:r w:rsid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: main broadleaf/hardwood species are white birch (</w:t>
      </w:r>
      <w:r w:rsidR="00B244F7" w:rsidRPr="00B244F7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 xml:space="preserve">Betula </w:t>
      </w:r>
      <w:proofErr w:type="spellStart"/>
      <w:r w:rsidR="00B244F7" w:rsidRPr="00B244F7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papyrifera</w:t>
      </w:r>
      <w:proofErr w:type="spellEnd"/>
      <w:r w:rsidR="00B244F7" w:rsidRP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arshall</w:t>
      </w:r>
      <w:r w:rsid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trembling aspen (</w:t>
      </w:r>
      <w:r w:rsidR="00B244F7" w:rsidRPr="00B244F7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 xml:space="preserve">Populus </w:t>
      </w:r>
      <w:proofErr w:type="spellStart"/>
      <w:r w:rsidR="00B244F7" w:rsidRPr="00B244F7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tremuloides</w:t>
      </w:r>
      <w:proofErr w:type="spellEnd"/>
      <w:r w:rsidR="00B244F7" w:rsidRP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proofErr w:type="spellStart"/>
      <w:r w:rsidR="00B244F7" w:rsidRP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ichx</w:t>
      </w:r>
      <w:proofErr w:type="spellEnd"/>
      <w:r w:rsidR="00B244F7" w:rsidRP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, and yellow birch </w:t>
      </w:r>
      <w:r w:rsid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>(</w:t>
      </w:r>
      <w:r w:rsidR="00B244F7" w:rsidRPr="00B244F7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Betula alleghaniensis</w:t>
      </w:r>
      <w:r w:rsidR="00B244F7" w:rsidRP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ritton</w:t>
      </w:r>
      <w:r w:rsid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;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W), tamarack </w:t>
      </w:r>
      <w:r w:rsidR="007C2E8E" w:rsidRPr="007C2E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r w:rsidR="007C2E8E" w:rsidRPr="007C2E8E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Larix laricina</w:t>
      </w:r>
      <w:r w:rsidR="00B244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Du Roi) K. Koch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;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L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, 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nd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ther (</w:t>
      </w:r>
      <w:r w:rsidR="002606B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ll other stands except the above four groups;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T). 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did not </w:t>
      </w:r>
      <w:r w:rsidR="00280E5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lassify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70E9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ite </w:t>
      </w:r>
      <w:proofErr w:type="spellStart"/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puce</w:t>
      </w:r>
      <w:proofErr w:type="spellEnd"/>
      <w:r w:rsidR="000F03D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to a </w:t>
      </w:r>
      <w:proofErr w:type="spellStart"/>
      <w:r w:rsidR="00280E5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perate</w:t>
      </w:r>
      <w:proofErr w:type="spellEnd"/>
      <w:r w:rsidR="00280E5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F03D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group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1561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 white spruce 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ly </w:t>
      </w:r>
      <w:r w:rsidR="00B576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ccounts for 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0.51% of the </w:t>
      </w:r>
      <w:r w:rsidR="00BA28D2">
        <w:rPr>
          <w:rFonts w:ascii="Times New Roman" w:eastAsia="Times New Roman" w:hAnsi="Times New Roman" w:cs="Times New Roman"/>
          <w:sz w:val="24"/>
          <w:szCs w:val="24"/>
        </w:rPr>
        <w:t>commercial forests</w:t>
      </w:r>
      <w:r w:rsidR="0071561C">
        <w:rPr>
          <w:rFonts w:ascii="Times New Roman" w:eastAsia="Times New Roman" w:hAnsi="Times New Roman" w:cs="Times New Roman"/>
          <w:sz w:val="24"/>
          <w:szCs w:val="24"/>
        </w:rPr>
        <w:t xml:space="preserve"> by area</w:t>
      </w:r>
      <w:r w:rsidR="00C70E9F">
        <w:rPr>
          <w:rFonts w:ascii="Times New Roman" w:eastAsia="Times New Roman" w:hAnsi="Times New Roman" w:cs="Times New Roman"/>
          <w:sz w:val="24"/>
          <w:szCs w:val="24"/>
        </w:rPr>
        <w:t>.</w:t>
      </w:r>
      <w:r w:rsidR="00BA28D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B411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condly, w</w:t>
      </w:r>
      <w:r w:rsidR="00A0409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</w:t>
      </w:r>
      <w:r w:rsidR="0069697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verlaid forest species polygon with a </w:t>
      </w:r>
      <w:r w:rsidR="00696976">
        <w:rPr>
          <w:rFonts w:ascii="Times New Roman" w:eastAsia="Times New Roman" w:hAnsi="Times New Roman" w:cs="Times New Roman"/>
          <w:sz w:val="24"/>
          <w:szCs w:val="24"/>
        </w:rPr>
        <w:t>200 m by 200 m fishnet point layer (ArcGIS: Create Fishnet); each fishnet point was assigned with the tree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 species code from the polygon that contain</w:t>
      </w:r>
      <w:r w:rsidR="00ED66CB">
        <w:rPr>
          <w:rFonts w:ascii="Times New Roman" w:eastAsia="Times New Roman" w:hAnsi="Times New Roman" w:cs="Times New Roman"/>
          <w:sz w:val="24"/>
          <w:szCs w:val="24"/>
        </w:rPr>
        <w:t>s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A6150">
        <w:rPr>
          <w:rFonts w:ascii="Times New Roman" w:eastAsia="Times New Roman" w:hAnsi="Times New Roman" w:cs="Times New Roman"/>
          <w:sz w:val="24"/>
          <w:szCs w:val="24"/>
        </w:rPr>
        <w:t>the point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. We chose this fine 200 m resolution to capture the variation in size and shape of the forest inventory polygons. Then, we </w:t>
      </w:r>
      <w:r w:rsidR="00021F59">
        <w:rPr>
          <w:rFonts w:ascii="Times New Roman" w:eastAsia="Times New Roman" w:hAnsi="Times New Roman" w:cs="Times New Roman"/>
          <w:sz w:val="24"/>
          <w:szCs w:val="24"/>
        </w:rPr>
        <w:t>converted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 the fishnet point layer to a 2 km by 2 km resolution raster</w:t>
      </w:r>
      <w:r w:rsidR="00021F59">
        <w:rPr>
          <w:rFonts w:ascii="Times New Roman" w:eastAsia="Times New Roman" w:hAnsi="Times New Roman" w:cs="Times New Roman"/>
          <w:sz w:val="24"/>
          <w:szCs w:val="24"/>
        </w:rPr>
        <w:t xml:space="preserve"> (ArcGIS: Point to Raster)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 and populated the cell value using the </w:t>
      </w:r>
      <w:r w:rsidR="008C121A">
        <w:rPr>
          <w:rFonts w:ascii="Times New Roman" w:eastAsia="Times New Roman" w:hAnsi="Times New Roman" w:cs="Times New Roman"/>
          <w:sz w:val="24"/>
          <w:szCs w:val="24"/>
        </w:rPr>
        <w:t xml:space="preserve">tree species code from the 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most frequent </w:t>
      </w:r>
      <w:r w:rsidR="008C121A">
        <w:rPr>
          <w:rFonts w:ascii="Times New Roman" w:eastAsia="Times New Roman" w:hAnsi="Times New Roman" w:cs="Times New Roman"/>
          <w:sz w:val="24"/>
          <w:szCs w:val="24"/>
        </w:rPr>
        <w:t xml:space="preserve">fishnet points </w:t>
      </w:r>
      <w:r w:rsidR="00C87D9F" w:rsidRPr="00F66E70">
        <w:rPr>
          <w:rFonts w:ascii="Times New Roman" w:eastAsia="Times New Roman" w:hAnsi="Times New Roman" w:cs="Times New Roman"/>
          <w:sz w:val="24"/>
          <w:szCs w:val="24"/>
        </w:rPr>
        <w:t>with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>in</w:t>
      </w:r>
      <w:r w:rsidR="00C87D9F" w:rsidRPr="00F66E7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>each</w:t>
      </w:r>
      <w:r w:rsidR="00C87D9F" w:rsidRPr="00F66E70">
        <w:rPr>
          <w:rFonts w:ascii="Times New Roman" w:eastAsia="Times New Roman" w:hAnsi="Times New Roman" w:cs="Times New Roman"/>
          <w:sz w:val="24"/>
          <w:szCs w:val="24"/>
        </w:rPr>
        <w:t xml:space="preserve"> cell</w:t>
      </w:r>
      <w:r w:rsidR="00F85DA6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="00F85DA6" w:rsidRPr="00F85DA6">
        <w:rPr>
          <w:rFonts w:ascii="Times New Roman" w:eastAsia="Times New Roman" w:hAnsi="Times New Roman" w:cs="Times New Roman"/>
          <w:sz w:val="24"/>
          <w:szCs w:val="24"/>
        </w:rPr>
        <w:t xml:space="preserve">See </w:t>
      </w:r>
      <w:r w:rsidR="00985B86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Table A.</w:t>
      </w:r>
      <w:r w:rsidR="00985B86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2 in Appendix S1 for detailed statistics of each species group</w:t>
      </w:r>
      <w:r w:rsidR="00F85DA6">
        <w:rPr>
          <w:rFonts w:ascii="Times New Roman" w:eastAsia="Times New Roman" w:hAnsi="Times New Roman" w:cs="Times New Roman"/>
          <w:sz w:val="24"/>
          <w:szCs w:val="24"/>
        </w:rPr>
        <w:t>).</w:t>
      </w:r>
      <w:r w:rsidR="00C87D9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10B786F1" w14:textId="1234E043" w:rsidR="00235E7C" w:rsidRDefault="00235E7C" w:rsidP="00A1582A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.3</w:t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Elevation, slope, and aspect</w:t>
      </w:r>
    </w:p>
    <w:p w14:paraId="6BC07B81" w14:textId="54B1B9A5" w:rsidR="000005C3" w:rsidRDefault="00372036" w:rsidP="00AC4402">
      <w:pPr>
        <w:spacing w:after="0"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ab/>
      </w:r>
      <w:r w:rsidR="00EE3D61" w:rsidRPr="00EE3D61">
        <w:rPr>
          <w:rFonts w:ascii="Times New Roman" w:eastAsia="Times New Roman" w:hAnsi="Times New Roman" w:cs="Times New Roman"/>
          <w:sz w:val="24"/>
          <w:szCs w:val="24"/>
        </w:rPr>
        <w:t xml:space="preserve">We </w:t>
      </w:r>
      <w:r w:rsidR="00EE3D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xtracted</w:t>
      </w:r>
      <w:r w:rsidR="00EE3D61" w:rsidRPr="0037203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E3D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</w:t>
      </w:r>
      <w:r w:rsidRPr="0037203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levation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ata from the 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>digital elevation model</w:t>
      </w:r>
      <w:r w:rsidR="000005C3" w:rsidRPr="0037203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372036">
        <w:rPr>
          <w:rFonts w:ascii="Times New Roman" w:eastAsia="Times New Roman" w:hAnsi="Times New Roman" w:cs="Times New Roman"/>
          <w:sz w:val="24"/>
          <w:szCs w:val="24"/>
        </w:rPr>
        <w:t>SRTM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 (DEM, </w:t>
      </w:r>
      <w:r w:rsidR="000005C3" w:rsidRPr="00372036">
        <w:rPr>
          <w:rFonts w:ascii="Times New Roman" w:eastAsia="Times New Roman" w:hAnsi="Times New Roman" w:cs="Times New Roman"/>
          <w:sz w:val="24"/>
          <w:szCs w:val="24"/>
        </w:rPr>
        <w:t>Shuttle Radar Topography Mission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="00EE3D61">
        <w:rPr>
          <w:rFonts w:ascii="Times New Roman" w:eastAsia="Times New Roman" w:hAnsi="Times New Roman" w:cs="Times New Roman"/>
          <w:sz w:val="24"/>
          <w:szCs w:val="24"/>
        </w:rPr>
        <w:t xml:space="preserve">at 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90 m resolution </w:t>
      </w:r>
      <w:r w:rsidR="000005C3" w:rsidRPr="00ED448C">
        <w:rPr>
          <w:rFonts w:ascii="Times New Roman" w:eastAsia="Times New Roman" w:hAnsi="Times New Roman" w:cs="Times New Roman"/>
          <w:sz w:val="24"/>
          <w:szCs w:val="24"/>
        </w:rPr>
        <w:t>between -60 and 60 latitude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Farr&lt;/Author&gt;&lt;Year&gt;2007&lt;/Year&gt;&lt;RecNum&gt;776&lt;/RecNum&gt;&lt;DisplayText&gt;(Farr et al., 2007)&lt;/DisplayText&gt;&lt;record&gt;&lt;rec-number&gt;776&lt;/rec-number&gt;&lt;foreign-keys&gt;&lt;key app="EN" db-id="5sdw5srv95vzx3e5veav52eqaddtvw2paztt" timestamp="1635803245"&gt;776&lt;/key&gt;&lt;/foreign-keys&gt;&lt;ref-type name="Journal Article"&gt;17&lt;/ref-type&gt;&lt;contributors&gt;&lt;authors&gt;&lt;author&gt;Farr, Tom G.&lt;/author&gt;&lt;author&gt;Rosen, Paul A.&lt;/author&gt;&lt;author&gt;Caro, Edward&lt;/author&gt;&lt;author&gt;Crippen, Robert&lt;/author&gt;&lt;author&gt;Duren, Riley&lt;/author&gt;&lt;author&gt;Hensley, Scott&lt;/author&gt;&lt;author&gt;Kobrick, Michael&lt;/author&gt;&lt;author&gt;Paller, Mimi&lt;/author&gt;&lt;author&gt;Rodriguez, Ernesto&lt;/author&gt;&lt;author&gt;Roth, Ladislav&lt;/author&gt;&lt;author&gt;Seal, David&lt;/author&gt;&lt;author&gt;Shaffer, Scott&lt;/author&gt;&lt;author&gt;Shimada, Joanne&lt;/author&gt;&lt;author&gt;Umland, Jeffrey&lt;/author&gt;&lt;author&gt;Werner, Marian&lt;/author&gt;&lt;author&gt;Oskin, Michael&lt;/author&gt;&lt;author&gt;Burbank, Douglas&lt;/author&gt;&lt;author&gt;Alsdorf, Douglas&lt;/author&gt;&lt;/authors&gt;&lt;/contributors&gt;&lt;titles&gt;&lt;title&gt;The shuttle radar topography mission&lt;/title&gt;&lt;secondary-title&gt;Reviews of Geophysics&lt;/secondary-title&gt;&lt;/titles&gt;&lt;periodical&gt;&lt;full-title&gt;Reviews of Geophysics&lt;/full-title&gt;&lt;abbr-1&gt;Rev. Geophys.&lt;/abbr-1&gt;&lt;abbr-2&gt;Rev Geophys&lt;/abbr-2&gt;&lt;/periodical&gt;&lt;volume&gt;45&lt;/volume&gt;&lt;number&gt;2&lt;/number&gt;&lt;dates&gt;&lt;year&gt;2007&lt;/year&gt;&lt;/dates&gt;&lt;isbn&gt;8755-1209&lt;/isbn&gt;&lt;urls&gt;&lt;related-urls&gt;&lt;url&gt;https://agupubs.onlinelibrary.wiley.com/doi/abs/10.1029/2005RG000183&lt;/url&gt;&lt;/related-urls&gt;&lt;/urls&gt;&lt;electronic-resource-num&gt;10.1029/2005RG000183&lt;/electronic-resource-num&gt;&lt;/record&gt;&lt;/Cite&gt;&lt;/EndNote&gt;</w:instrText>
      </w:r>
      <w:r w:rsidR="000005C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Farr et al., 2007)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. The DEM was clipped to the </w:t>
      </w:r>
      <w:r w:rsidR="00AC440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ewfoundland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 spatial extent and aggregated to 2 km resolution. </w:t>
      </w:r>
      <w:r w:rsidR="00EE3D61">
        <w:rPr>
          <w:rFonts w:ascii="Times New Roman" w:eastAsia="Times New Roman" w:hAnsi="Times New Roman" w:cs="Times New Roman"/>
          <w:sz w:val="24"/>
          <w:szCs w:val="24"/>
        </w:rPr>
        <w:t>We computed s</w:t>
      </w:r>
      <w:r w:rsidR="000005C3">
        <w:rPr>
          <w:rFonts w:ascii="Times New Roman" w:eastAsia="Times New Roman" w:hAnsi="Times New Roman" w:cs="Times New Roman"/>
          <w:sz w:val="24"/>
          <w:szCs w:val="24"/>
        </w:rPr>
        <w:t xml:space="preserve">lope and aspect from the elevation raster </w:t>
      </w:r>
      <w:r w:rsidR="004C2FFD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9869F5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itter&lt;/Author&gt;&lt;Year&gt;1987&lt;/Year&gt;&lt;RecNum&gt;778&lt;/RecNum&gt;&lt;DisplayText&gt;(Ritter, 1987)&lt;/DisplayText&gt;&lt;record&gt;&lt;rec-number&gt;778&lt;/rec-number&gt;&lt;foreign-keys&gt;&lt;key app="EN" db-id="5sdw5srv95vzx3e5veav52eqaddtvw2paztt" timestamp="1635804221"&gt;778&lt;/key&gt;&lt;/foreign-keys&gt;&lt;ref-type name="Journal Article"&gt;17&lt;/ref-type&gt;&lt;contributors&gt;&lt;authors&gt;&lt;author&gt;Ritter, Paul&lt;/author&gt;&lt;/authors&gt;&lt;/contributors&gt;&lt;titles&gt;&lt;title&gt;A vector-based slope and aspect generation algorithm&lt;/title&gt;&lt;secondary-title&gt;Photogrammetric Engineering and Remote Sensing&lt;/secondary-title&gt;&lt;/titles&gt;&lt;periodical&gt;&lt;full-title&gt;Photogrammetric Engineering and Remote Sensing&lt;/full-title&gt;&lt;abbr-1&gt;Photogramm. Eng. Remote Sensing&lt;/abbr-1&gt;&lt;abbr-2&gt;Photogramm Eng Remote Sensing&lt;/abbr-2&gt;&lt;/periodical&gt;&lt;pages&gt;1109-1111&lt;/pages&gt;&lt;volume&gt;53&lt;/volume&gt;&lt;number&gt;8&lt;/number&gt;&lt;dates&gt;&lt;year&gt;1987&lt;/year&gt;&lt;/dates&gt;&lt;urls&gt;&lt;/urls&gt;&lt;/record&gt;&lt;/Cite&gt;&lt;/EndNote&gt;</w:instrText>
      </w:r>
      <w:r w:rsidR="004C2FFD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sz w:val="24"/>
          <w:szCs w:val="24"/>
        </w:rPr>
        <w:t>(Ritter, 1987)</w:t>
      </w:r>
      <w:r w:rsidR="004C2FFD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964980">
        <w:rPr>
          <w:rFonts w:ascii="Times New Roman" w:eastAsia="Times New Roman" w:hAnsi="Times New Roman" w:cs="Times New Roman"/>
          <w:sz w:val="24"/>
          <w:szCs w:val="24"/>
        </w:rPr>
        <w:t>.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E3D61">
        <w:rPr>
          <w:rFonts w:ascii="Times New Roman" w:eastAsia="Times New Roman" w:hAnsi="Times New Roman" w:cs="Times New Roman"/>
          <w:sz w:val="24"/>
          <w:szCs w:val="24"/>
        </w:rPr>
        <w:t>We obtained t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he DEM using </w:t>
      </w:r>
      <w:r w:rsidR="007C2E8E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 w:rsidR="00EF21C9">
        <w:rPr>
          <w:rFonts w:ascii="Times New Roman" w:eastAsia="Times New Roman" w:hAnsi="Times New Roman" w:cs="Times New Roman"/>
          <w:sz w:val="24"/>
          <w:szCs w:val="24"/>
        </w:rPr>
        <w:t>getData</w:t>
      </w:r>
      <w:proofErr w:type="spellEnd"/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/alt” function from </w:t>
      </w:r>
      <w:r w:rsidR="007C2E8E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>“raster” package in R</w:t>
      </w:r>
      <w:r w:rsidR="00946EBD">
        <w:rPr>
          <w:rFonts w:ascii="Times New Roman" w:eastAsia="Times New Roman" w:hAnsi="Times New Roman" w:cs="Times New Roman"/>
          <w:sz w:val="24"/>
          <w:szCs w:val="24"/>
        </w:rPr>
        <w:t xml:space="preserve"> version 3.6.0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 Core Team&lt;/Author&gt;&lt;Year&gt;2021&lt;/Year&gt;&lt;RecNum&gt;628&lt;/RecNum&gt;&lt;DisplayText&gt;(R Core Team, 2021)&lt;/DisplayText&gt;&lt;record&gt;&lt;rec-number&gt;628&lt;/rec-number&gt;&lt;foreign-keys&gt;&lt;key app="EN" db-id="5sdw5srv95vzx3e5veav52eqaddtvw2paztt" timestamp="1615489540"&gt;628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21&lt;/year&gt;&lt;/dates&gt;&lt;pub-location&gt;Vienna, Austria&lt;/pub-location&gt;&lt;publisher&gt;R Foundation for Statistical Computing&lt;/publisher&gt;&lt;urls&gt;&lt;related-urls&gt;&lt;url&gt;https://www.R-project.org/&lt;/url&gt;&lt;/related-urls&gt;&lt;/urls&gt;&lt;access-date&gt;18 February 2019&lt;/access-date&gt;&lt;/record&gt;&lt;/Cite&gt;&lt;/EndNote&gt;</w:instrText>
      </w:r>
      <w:r w:rsidR="00EF21C9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R Core Team, 2021)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F21C9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A40AA7">
        <w:rPr>
          <w:rFonts w:ascii="Times New Roman" w:eastAsia="Times New Roman" w:hAnsi="Times New Roman" w:cs="Times New Roman"/>
          <w:sz w:val="24"/>
          <w:szCs w:val="24"/>
        </w:rPr>
        <w:t xml:space="preserve">We used </w:t>
      </w:r>
      <w:r w:rsidR="00670DD7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A40AA7">
        <w:rPr>
          <w:rFonts w:ascii="Times New Roman" w:eastAsia="Times New Roman" w:hAnsi="Times New Roman" w:cs="Times New Roman"/>
          <w:sz w:val="24"/>
          <w:szCs w:val="24"/>
        </w:rPr>
        <w:t xml:space="preserve">“resample/bilinear” function from the “raster” package to convert the resolution. </w:t>
      </w:r>
      <w:r w:rsidR="00EF21C9">
        <w:rPr>
          <w:rFonts w:ascii="Times New Roman" w:eastAsia="Times New Roman" w:hAnsi="Times New Roman" w:cs="Times New Roman"/>
          <w:sz w:val="24"/>
          <w:szCs w:val="24"/>
        </w:rPr>
        <w:t>Slope and aspect were calculated using “terrain/slope” and “terrain/aspect” functions in “raster”, respectively.</w:t>
      </w:r>
    </w:p>
    <w:p w14:paraId="524EE74B" w14:textId="79C87965" w:rsidR="00235E7C" w:rsidRDefault="00235E7C" w:rsidP="00A1582A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.4</w:t>
      </w:r>
      <w:r w:rsidRPr="00235E7C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Adjacency to road network and watercourse</w:t>
      </w:r>
    </w:p>
    <w:p w14:paraId="380C0396" w14:textId="029DCABA" w:rsidR="003A28D7" w:rsidRDefault="00EE3D61" w:rsidP="00AC440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</w:t>
      </w:r>
      <w:r w:rsidRP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ants and animal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an use r</w: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ad networks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 </w:t>
      </w:r>
      <w:r w:rsidR="00C80722" w:rsidRP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persal corridors</w: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Forman&lt;/Author&gt;&lt;Year&gt;1998&lt;/Year&gt;&lt;RecNum&gt;782&lt;/RecNum&gt;&lt;DisplayText&gt;(Forman &amp;amp; Alexander, 1998)&lt;/DisplayText&gt;&lt;record&gt;&lt;rec-number&gt;782&lt;/rec-number&gt;&lt;foreign-keys&gt;&lt;key app="EN" db-id="5sdw5srv95vzx3e5veav52eqaddtvw2paztt" timestamp="1635805410"&gt;782&lt;/key&gt;&lt;/foreign-keys&gt;&lt;ref-type name="Journal Article"&gt;17&lt;/ref-type&gt;&lt;contributors&gt;&lt;authors&gt;&lt;author&gt;Richard T. T. Forman&lt;/author&gt;&lt;author&gt;Lauren E. Alexander&lt;/author&gt;&lt;/authors&gt;&lt;/contributors&gt;&lt;titles&gt;&lt;title&gt;Roads and their major ecological effects&lt;/title&gt;&lt;secondary-title&gt;Annual Review of Ecology and Systematics&lt;/secondary-title&gt;&lt;/titles&gt;&lt;periodical&gt;&lt;full-title&gt;Annual Review of Ecology and Systematics&lt;/full-title&gt;&lt;abbr-1&gt;Annu. Rev. Ecol. Syst.&lt;/abbr-1&gt;&lt;abbr-2&gt;Annu Rev Ecol Syst&lt;/abbr-2&gt;&lt;/periodical&gt;&lt;pages&gt;207-231&lt;/pages&gt;&lt;volume&gt;29&lt;/volume&gt;&lt;number&gt;1&lt;/number&gt;&lt;keywords&gt;&lt;keyword&gt;animal movement,material flows,population effects,roadside vegetation,transportation ecology&lt;/keyword&gt;&lt;/keywords&gt;&lt;dates&gt;&lt;year&gt;1998&lt;/year&gt;&lt;/dates&gt;&lt;urls&gt;&lt;related-urls&gt;&lt;url&gt;https://www.annualreviews.org/doi/abs/10.1146/annurev.ecolsys.29.1.207&lt;/url&gt;&lt;/related-urls&gt;&lt;/urls&gt;&lt;electronic-resource-num&gt;10.1146/annurev.ecolsys.29.1.207&lt;/electronic-resource-num&gt;&lt;/record&gt;&lt;/Cite&gt;&lt;/EndNote&gt;</w:instrTex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Forman &amp; Alexander, 1998)</w: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9C11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sect species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ave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use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oad network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roadsides as habitat</w:t>
      </w:r>
      <w:r w:rsidR="00AC440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3A28D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r 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ravel corridors</w:t>
      </w:r>
      <w:r w:rsidR="0086349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especially in fragmented landscapes </w: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869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Bernes&lt;/Author&gt;&lt;Year&gt;2017&lt;/Year&gt;&lt;RecNum&gt;780&lt;/RecNum&gt;&lt;DisplayText&gt;(Bernes et al., 2017)&lt;/DisplayText&gt;&lt;record&gt;&lt;rec-number&gt;780&lt;/rec-number&gt;&lt;foreign-keys&gt;&lt;key app="EN" db-id="5sdw5srv95vzx3e5veav52eqaddtvw2paztt" timestamp="1635804679"&gt;780&lt;/key&gt;&lt;/foreign-keys&gt;&lt;ref-type name="Journal Article"&gt;17&lt;/ref-type&gt;&lt;contributors&gt;&lt;authors&gt;&lt;author&gt;Bernes, Claes&lt;/author&gt;&lt;author&gt;Bullock, James M.&lt;/author&gt;&lt;author&gt;Jakobsson, Simon&lt;/author&gt;&lt;author&gt;Rundlöf, Maj&lt;/author&gt;&lt;author&gt;Verheyen, Kris&lt;/author&gt;&lt;author&gt;Lindborg, Regina&lt;/author&gt;&lt;/authors&gt;&lt;/contributors&gt;&lt;titles&gt;&lt;title&gt;How are biodiversity and dispersal of species affected by the management of roadsides? A systematic map&lt;/title&gt;&lt;secondary-title&gt;Environmental Evidence&lt;/secondary-title&gt;&lt;/titles&gt;&lt;periodical&gt;&lt;full-title&gt;Environmental Evidence&lt;/full-title&gt;&lt;abbr-1&gt;Environ. Evid.&lt;/abbr-1&gt;&lt;/periodical&gt;&lt;pages&gt;24&lt;/pages&gt;&lt;volume&gt;6&lt;/volume&gt;&lt;number&gt;1&lt;/number&gt;&lt;dates&gt;&lt;year&gt;2017&lt;/year&gt;&lt;pub-dates&gt;&lt;date&gt;2017/10/09&lt;/date&gt;&lt;/pub-dates&gt;&lt;/dates&gt;&lt;isbn&gt;2047-2382&lt;/isbn&gt;&lt;urls&gt;&lt;related-urls&gt;&lt;url&gt;https://doi.org/10.1186/s13750-017-0103-1&lt;/url&gt;&lt;/related-urls&gt;&lt;/urls&gt;&lt;electronic-resource-num&gt;10.1186/s13750-017-0103-1&lt;/electronic-resource-num&gt;&lt;/record&gt;&lt;/Cite&gt;&lt;/EndNote&gt;</w:instrTex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Bernes et al., 2017)</w:t>
      </w:r>
      <w:r w:rsid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Similarly, river networks can also 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 xml:space="preserve">provide </w:t>
      </w:r>
      <w:r w:rsidR="007B504E" w:rsidRPr="00C807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persal corridors</w:t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r insects</w:t>
      </w:r>
      <w:r w:rsidR="001B7C7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B7C7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Tonkin&lt;/Author&gt;&lt;Year&gt;2018&lt;/Year&gt;&lt;RecNum&gt;783&lt;/RecNum&gt;&lt;DisplayText&gt;(Tonkin et al., 2018)&lt;/DisplayText&gt;&lt;record&gt;&lt;rec-number&gt;783&lt;/rec-number&gt;&lt;foreign-keys&gt;&lt;key app="EN" db-id="5sdw5srv95vzx3e5veav52eqaddtvw2paztt" timestamp="1635812551"&gt;783&lt;/key&gt;&lt;/foreign-keys&gt;&lt;ref-type name="Journal Article"&gt;17&lt;/ref-type&gt;&lt;contributors&gt;&lt;authors&gt;&lt;author&gt;Tonkin, Jonathan D.&lt;/author&gt;&lt;author&gt;Altermatt, Florian&lt;/author&gt;&lt;author&gt;Finn, Debra S.&lt;/author&gt;&lt;author&gt;Heino, Jani&lt;/author&gt;&lt;author&gt;Olden, Julian D.&lt;/author&gt;&lt;author&gt;Pauls, Steffen U.&lt;/author&gt;&lt;author&gt;Lytle, David. A.&lt;/author&gt;&lt;/authors&gt;&lt;/contributors&gt;&lt;titles&gt;&lt;title&gt;The role of dispersal in river network metacommunities: Patterns, processes, and pathways&lt;/title&gt;&lt;secondary-title&gt;Freshwater Biology&lt;/secondary-title&gt;&lt;/titles&gt;&lt;periodical&gt;&lt;full-title&gt;Freshwater Biology&lt;/full-title&gt;&lt;abbr-1&gt;Freshwat. Biol.&lt;/abbr-1&gt;&lt;abbr-2&gt;Freshwat Biol&lt;/abbr-2&gt;&lt;/periodical&gt;&lt;pages&gt;141-163&lt;/pages&gt;&lt;volume&gt;63&lt;/volume&gt;&lt;number&gt;1&lt;/number&gt;&lt;dates&gt;&lt;year&gt;2018&lt;/year&gt;&lt;/dates&gt;&lt;isbn&gt;0046-5070&lt;/isbn&gt;&lt;urls&gt;&lt;related-urls&gt;&lt;url&gt;https://onlinelibrary.wiley.com/doi/abs/10.1111/fwb.13037&lt;/url&gt;&lt;/related-urls&gt;&lt;/urls&gt;&lt;electronic-resource-num&gt;10.1111/fwb.13037&lt;/electronic-resource-num&gt;&lt;/record&gt;&lt;/Cite&gt;&lt;/EndNote&gt;</w:instrText>
      </w:r>
      <w:r w:rsidR="001B7C7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Tonkin et al., 2018)</w:t>
      </w:r>
      <w:r w:rsidR="001B7C7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B50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3A28D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hether spruce budworm can u</w:t>
      </w:r>
      <w:r w:rsidR="003B32A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</w:t>
      </w:r>
      <w:r w:rsidR="003A28D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oad and river networks for dispersal has not been studied empirically.</w:t>
      </w:r>
    </w:p>
    <w:p w14:paraId="3FF25514" w14:textId="583675AB" w:rsidR="003A28D7" w:rsidRPr="00B858BF" w:rsidRDefault="003A28D7" w:rsidP="00AC440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obtained </w:t>
      </w:r>
      <w:r w:rsidR="003554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AC440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ewfoundland</w:t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oad network from the </w:t>
      </w:r>
      <w:r w:rsidR="000F3BD6" w:rsidRP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ational Road Network GeoBase Series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nadian Statistical Geomatics Centre</w:t>
      </w:r>
      <w:r w:rsidR="00C27A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Shapefile format</w:t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Statistics Canada&lt;/Author&gt;&lt;Year&gt;2021&lt;/Year&gt;&lt;RecNum&gt;785&lt;/RecNum&gt;&lt;DisplayText&gt;(Statistics Canada, 2021)&lt;/DisplayText&gt;&lt;record&gt;&lt;rec-number&gt;785&lt;/rec-number&gt;&lt;foreign-keys&gt;&lt;key app="EN" db-id="5sdw5srv95vzx3e5veav52eqaddtvw2paztt" timestamp="1635834212"&gt;785&lt;/key&gt;&lt;/foreign-keys&gt;&lt;ref-type name="Electronic Article"&gt;43&lt;/ref-type&gt;&lt;contributors&gt;&lt;authors&gt;&lt;author&gt;Statistics Canada,&lt;/author&gt;&lt;/authors&gt;&lt;/contributors&gt;&lt;titles&gt;&lt;title&gt;National Road Network - NRN - GeoBase Series&lt;/title&gt;&lt;/titles&gt;&lt;dates&gt;&lt;year&gt;2021&lt;/year&gt;&lt;pub-dates&gt;&lt;date&gt;July 4, 2021&lt;/date&gt;&lt;/pub-dates&gt;&lt;/dates&gt;&lt;urls&gt;&lt;related-urls&gt;&lt;url&gt;https://geo.statcan.gc.ca/nrn_rrn/nl/nrn_rrn_nl_SHAPE.zip&lt;/url&gt;&lt;/related-urls&gt;&lt;/urls&gt;&lt;/record&gt;&lt;/Cite&gt;&lt;/EndNote&gt;</w:instrText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Statistics Canada, 2021)</w:t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692C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3554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e selected </w:t>
      </w:r>
      <w:r w:rsidR="00C27A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ly </w:t>
      </w:r>
      <w:r w:rsidR="002567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jor</w:t>
      </w:r>
      <w:r w:rsidR="003554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oad classes (road class: ‘freeway’, ‘expressway/highway’, </w:t>
      </w:r>
      <w:r w:rsidR="002567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‘arterial’, </w:t>
      </w:r>
      <w:r w:rsidR="003554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d ‘collector’)</w:t>
      </w:r>
      <w:r w:rsidR="00C27A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3554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637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created a</w:t>
      </w:r>
      <w:r w:rsidR="00C420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2 km-resolution raster layer by computing </w:t>
      </w:r>
      <w:r w:rsidR="007C2E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C420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earest distance from each r</w:t>
      </w:r>
      <w:r w:rsid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ter cell to the road features </w:t>
      </w:r>
      <w:r w:rsidR="00B858BF">
        <w:rPr>
          <w:rFonts w:ascii="Times New Roman" w:eastAsia="Times New Roman" w:hAnsi="Times New Roman" w:cs="Times New Roman"/>
          <w:sz w:val="24"/>
          <w:szCs w:val="24"/>
        </w:rPr>
        <w:t xml:space="preserve">using </w:t>
      </w:r>
      <w:r w:rsidR="007C2E8E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B858BF"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 w:rsidR="00B858BF">
        <w:rPr>
          <w:rFonts w:ascii="Times New Roman" w:eastAsia="Times New Roman" w:hAnsi="Times New Roman" w:cs="Times New Roman"/>
          <w:sz w:val="24"/>
          <w:szCs w:val="24"/>
        </w:rPr>
        <w:t>gDistance</w:t>
      </w:r>
      <w:proofErr w:type="spellEnd"/>
      <w:r w:rsidR="00B858BF">
        <w:rPr>
          <w:rFonts w:ascii="Times New Roman" w:eastAsia="Times New Roman" w:hAnsi="Times New Roman" w:cs="Times New Roman"/>
          <w:sz w:val="24"/>
          <w:szCs w:val="24"/>
        </w:rPr>
        <w:t>” function in</w:t>
      </w:r>
      <w:r w:rsidR="007C2E8E">
        <w:rPr>
          <w:rFonts w:ascii="Times New Roman" w:eastAsia="Times New Roman" w:hAnsi="Times New Roman" w:cs="Times New Roman"/>
          <w:sz w:val="24"/>
          <w:szCs w:val="24"/>
        </w:rPr>
        <w:t xml:space="preserve"> the</w:t>
      </w:r>
      <w:r w:rsidR="00B858BF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="00B858BF">
        <w:rPr>
          <w:rFonts w:ascii="Times New Roman" w:eastAsia="Times New Roman" w:hAnsi="Times New Roman" w:cs="Times New Roman"/>
          <w:sz w:val="24"/>
          <w:szCs w:val="24"/>
        </w:rPr>
        <w:t>rgeos</w:t>
      </w:r>
      <w:proofErr w:type="spellEnd"/>
      <w:r w:rsidR="00B858BF">
        <w:rPr>
          <w:rFonts w:ascii="Times New Roman" w:eastAsia="Times New Roman" w:hAnsi="Times New Roman" w:cs="Times New Roman"/>
          <w:sz w:val="24"/>
          <w:szCs w:val="24"/>
        </w:rPr>
        <w:t>” package</w:t>
      </w:r>
      <w:r w:rsidR="000637C3">
        <w:rPr>
          <w:rFonts w:ascii="Times New Roman" w:eastAsia="Times New Roman" w:hAnsi="Times New Roman" w:cs="Times New Roman"/>
          <w:sz w:val="24"/>
          <w:szCs w:val="24"/>
        </w:rPr>
        <w:t xml:space="preserve"> in R</w:t>
      </w:r>
      <w:r w:rsidR="00B858BF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EB6B3F6" w14:textId="270BE5CC" w:rsidR="00C420E4" w:rsidRDefault="00EE3D61" w:rsidP="00AC440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downloaded r</w:t>
      </w:r>
      <w:r w:rsidR="00C420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ver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e</w:t>
      </w:r>
      <w:r w:rsidR="00C420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ata from </w:t>
      </w:r>
      <w:proofErr w:type="spellStart"/>
      <w:r w:rsidR="000F3BD6" w:rsidRP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nVec</w:t>
      </w:r>
      <w:proofErr w:type="spellEnd"/>
      <w:r w:rsidR="000F3BD6" w:rsidRP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eries - Hydrographic Features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0F3BD6" w:rsidRP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atural Resources Canada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27A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Shapefile format 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Natural Resources Canada&lt;/Author&gt;&lt;Year&gt;2021&lt;/Year&gt;&lt;RecNum&gt;786&lt;/RecNum&gt;&lt;DisplayText&gt;(Natural Resources Canada, 2021)&lt;/DisplayText&gt;&lt;record&gt;&lt;rec-number&gt;786&lt;/rec-number&gt;&lt;foreign-keys&gt;&lt;key app="EN" db-id="5sdw5srv95vzx3e5veav52eqaddtvw2paztt" timestamp="1635835896"&gt;786&lt;/key&gt;&lt;/foreign-keys&gt;&lt;ref-type name="Electronic Article"&gt;43&lt;/ref-type&gt;&lt;contributors&gt;&lt;authors&gt;&lt;author&gt;Natural Resources Canada,&lt;/author&gt;&lt;/authors&gt;&lt;/contributors&gt;&lt;titles&gt;&lt;title&gt;Lakes, Rivers and Glaciers in Canada - CanVec Series - Hydrographic Features&lt;/title&gt;&lt;/titles&gt;&lt;dates&gt;&lt;year&gt;2021&lt;/year&gt;&lt;pub-dates&gt;&lt;date&gt;July 31, 2021&lt;/date&gt;&lt;/pub-dates&gt;&lt;/dates&gt;&lt;urls&gt;&lt;related-urls&gt;&lt;url&gt;https://ftp.maps.canada.ca/pub/nrcan_rncan/vector/canvec/shp/Hydro/&lt;/url&gt;&lt;/related-urls&gt;&lt;/urls&gt;&lt;/record&gt;&lt;/Cite&gt;&lt;/EndNote&gt;</w:instrTex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Natural Resources Canada, 2021)</w:t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0F3BD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3D23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selected the 5M-scale (1:5000000) dataset so that only major riverine features in N</w:t>
      </w:r>
      <w:r w:rsid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wfoundland</w:t>
      </w:r>
      <w:r w:rsidR="003D23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ere included in this study. We created a 2 km-resolution raster layer using the same method as for the road raster.</w:t>
      </w:r>
    </w:p>
    <w:p w14:paraId="5222BA16" w14:textId="68A1A0BF" w:rsidR="00982FEE" w:rsidRDefault="000A0650" w:rsidP="00AC4402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0A0650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4</w:t>
      </w:r>
      <w:r w:rsidRPr="000A0650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</w:t>
      </w:r>
      <w:r w:rsidR="00B46AF3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pecies distribution mode</w:t>
      </w:r>
      <w:r w:rsidR="004846D5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l: analysis</w:t>
      </w:r>
      <w:r w:rsidR="00B46AF3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</w:t>
      </w:r>
    </w:p>
    <w:p w14:paraId="3AF34580" w14:textId="17995875" w:rsidR="0071731D" w:rsidRDefault="00C85ECD" w:rsidP="00A24ECB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</w:t>
      </w:r>
      <w:r w:rsidR="000637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it a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pecies distribution mode</w:t>
      </w:r>
      <w:r w:rsidR="000637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DM) to analyze the relationship between </w:t>
      </w:r>
      <w:r w:rsidR="0056026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vere</w:t>
      </w:r>
      <w:r w:rsidRP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udworm defoliation</w:t>
      </w:r>
      <w:r w:rsid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nd predictor data layers. </w:t>
      </w:r>
      <w:r w:rsidR="002F317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</w:t>
      </w:r>
      <w:r w:rsidR="00DA2DF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xecuted </w:t>
      </w:r>
      <w:r w:rsidR="00DA2DF7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proofErr w:type="spellStart"/>
      <w:r w:rsidR="00DA2DF7">
        <w:rPr>
          <w:rFonts w:ascii="Times New Roman" w:eastAsia="Times New Roman" w:hAnsi="Times New Roman" w:cs="Times New Roman"/>
          <w:sz w:val="24"/>
          <w:szCs w:val="24"/>
        </w:rPr>
        <w:t>MaxEnt</w:t>
      </w:r>
      <w:proofErr w:type="spellEnd"/>
      <w:r w:rsidR="00DA2DF7">
        <w:rPr>
          <w:rFonts w:ascii="Times New Roman" w:eastAsia="Times New Roman" w:hAnsi="Times New Roman" w:cs="Times New Roman"/>
          <w:sz w:val="24"/>
          <w:szCs w:val="24"/>
        </w:rPr>
        <w:t xml:space="preserve"> procedure using </w:t>
      </w:r>
      <w:r w:rsidR="00863499">
        <w:rPr>
          <w:rFonts w:ascii="Times New Roman" w:eastAsia="Times New Roman" w:hAnsi="Times New Roman" w:cs="Times New Roman"/>
          <w:sz w:val="24"/>
          <w:szCs w:val="24"/>
        </w:rPr>
        <w:t xml:space="preserve">the </w:t>
      </w:r>
      <w:r w:rsidR="00DA2DF7"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 w:rsidR="00DA2DF7">
        <w:rPr>
          <w:rFonts w:ascii="Times New Roman" w:eastAsia="Times New Roman" w:hAnsi="Times New Roman" w:cs="Times New Roman"/>
          <w:sz w:val="24"/>
          <w:szCs w:val="24"/>
        </w:rPr>
        <w:t>dismo</w:t>
      </w:r>
      <w:proofErr w:type="spellEnd"/>
      <w:r w:rsidR="00DA2DF7">
        <w:rPr>
          <w:rFonts w:ascii="Times New Roman" w:eastAsia="Times New Roman" w:hAnsi="Times New Roman" w:cs="Times New Roman"/>
          <w:sz w:val="24"/>
          <w:szCs w:val="24"/>
        </w:rPr>
        <w:t xml:space="preserve">” package </w:t>
      </w:r>
      <w:r w:rsidR="00DA2DF7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Hijmans&lt;/Author&gt;&lt;Year&gt;2021&lt;/Year&gt;&lt;RecNum&gt;876&lt;/RecNum&gt;&lt;DisplayText&gt;(Hijmans et al., 2021)&lt;/DisplayText&gt;&lt;record&gt;&lt;rec-number&gt;876&lt;/rec-number&gt;&lt;foreign-keys&gt;&lt;key app="EN" db-id="5sdw5srv95vzx3e5veav52eqaddtvw2paztt" timestamp="1650361137"&gt;876&lt;/key&gt;&lt;/foreign-keys&gt;&lt;ref-type name="Electronic Article"&gt;43&lt;/ref-type&gt;&lt;contributors&gt;&lt;authors&gt;&lt;author&gt;Robert J. Hijmans&lt;/author&gt;&lt;author&gt;Steven Phillips&lt;/author&gt;&lt;author&gt;John Leathwick&lt;/author&gt;&lt;author&gt;Jane Elith&lt;/author&gt;&lt;/authors&gt;&lt;/contributors&gt;&lt;titles&gt;&lt;title&gt;dismo: Species Distribution Modeling&lt;/title&gt;&lt;/titles&gt;&lt;edition&gt;R package version 1.3-5&lt;/edition&gt;&lt;dates&gt;&lt;year&gt;2021&lt;/year&gt;&lt;/dates&gt;&lt;urls&gt;&lt;related-urls&gt;&lt;url&gt;https://CRAN.R-project.org/package=dismo&lt;/url&gt;&lt;/related-urls&gt;&lt;/urls&gt;&lt;/record&gt;&lt;/Cite&gt;&lt;/EndNote&gt;</w:instrText>
      </w:r>
      <w:r w:rsidR="00DA2DF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Hijmans et al., 2021)</w:t>
      </w:r>
      <w:r w:rsidR="00DA2DF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A2DF7">
        <w:rPr>
          <w:rFonts w:ascii="Times New Roman" w:eastAsia="Times New Roman" w:hAnsi="Times New Roman" w:cs="Times New Roman"/>
          <w:sz w:val="24"/>
          <w:szCs w:val="24"/>
        </w:rPr>
        <w:t xml:space="preserve"> in R </w:t>
      </w:r>
      <w:r w:rsidR="00946EBD">
        <w:rPr>
          <w:rFonts w:ascii="Times New Roman" w:eastAsia="Times New Roman" w:hAnsi="Times New Roman" w:cs="Times New Roman"/>
          <w:sz w:val="24"/>
          <w:szCs w:val="24"/>
        </w:rPr>
        <w:t xml:space="preserve">version 3.6.0 </w:t>
      </w:r>
      <w:r w:rsidR="00DA2DF7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 Core Team&lt;/Author&gt;&lt;Year&gt;2021&lt;/Year&gt;&lt;RecNum&gt;628&lt;/RecNum&gt;&lt;DisplayText&gt;(R Core Team, 2021)&lt;/DisplayText&gt;&lt;record&gt;&lt;rec-number&gt;628&lt;/rec-number&gt;&lt;foreign-keys&gt;&lt;key app="EN" db-id="5sdw5srv95vzx3e5veav52eqaddtvw2paztt" timestamp="1615489540"&gt;628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21&lt;/year&gt;&lt;/dates&gt;&lt;pub-location&gt;Vienna, Austria&lt;/pub-location&gt;&lt;publisher&gt;R Foundation for Statistical Computing&lt;/publisher&gt;&lt;urls&gt;&lt;related-urls&gt;&lt;url&gt;https://www.R-project.org/&lt;/url&gt;&lt;/related-urls&gt;&lt;/urls&gt;&lt;access-date&gt;18 February 2019&lt;/access-date&gt;&lt;/record&gt;&lt;/Cite&gt;&lt;/EndNote&gt;</w:instrText>
      </w:r>
      <w:r w:rsidR="00DA2DF7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R Core Team, 2021)</w:t>
      </w:r>
      <w:r w:rsidR="00DA2DF7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DA2DF7">
        <w:rPr>
          <w:rFonts w:ascii="Times New Roman" w:eastAsia="Times New Roman" w:hAnsi="Times New Roman" w:cs="Times New Roman"/>
          <w:sz w:val="24"/>
          <w:szCs w:val="24"/>
        </w:rPr>
        <w:t>.</w:t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proofErr w:type="spellStart"/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s a </w:t>
      </w:r>
      <w:r w:rsidR="003B5FE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eterministic </w:t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achine learning algorithm </w:t>
      </w:r>
      <w:r w:rsidR="005835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DM </w:t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ased on maximum entropy theory </w:t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Phillips&lt;/Author&gt;&lt;Year&gt;2006&lt;/Year&gt;&lt;RecNum&gt;798&lt;/RecNum&gt;&lt;DisplayText&gt;(Phillips et al., 2006)&lt;/DisplayText&gt;&lt;record&gt;&lt;rec-number&gt;798&lt;/rec-number&gt;&lt;foreign-keys&gt;&lt;key app="EN" db-id="5sdw5srv95vzx3e5veav52eqaddtvw2paztt" timestamp="1636657895"&gt;798&lt;/key&gt;&lt;/foreign-keys&gt;&lt;ref-type name="Journal Article"&gt;17&lt;/ref-type&gt;&lt;contributors&gt;&lt;authors&gt;&lt;author&gt;Phillips, Steven J.&lt;/author&gt;&lt;author&gt;Anderson, Robert P.&lt;/author&gt;&lt;author&gt;Schapire, Robert E.&lt;/author&gt;&lt;/authors&gt;&lt;/contributors&gt;&lt;titles&gt;&lt;title&gt;Maximum entropy modeling of species geographic distributions&lt;/title&gt;&lt;secondary-title&gt;Ecological Modelling&lt;/secondary-title&gt;&lt;/titles&gt;&lt;periodical&gt;&lt;full-title&gt;Ecological Modelling&lt;/full-title&gt;&lt;abbr-1&gt;Ecol. Model.&lt;/abbr-1&gt;&lt;abbr-2&gt;Ecol Model&lt;/abbr-2&gt;&lt;/periodical&gt;&lt;pages&gt;231-259&lt;/pages&gt;&lt;volume&gt;190&lt;/volume&gt;&lt;number&gt;3&lt;/number&gt;&lt;keywords&gt;&lt;keyword&gt;Maximum entropy&lt;/keyword&gt;&lt;keyword&gt;Distribution&lt;/keyword&gt;&lt;keyword&gt;Modeling&lt;/keyword&gt;&lt;keyword&gt;Niche&lt;/keyword&gt;&lt;keyword&gt;Range&lt;/keyword&gt;&lt;/keywords&gt;&lt;dates&gt;&lt;year&gt;2006&lt;/year&gt;&lt;pub-dates&gt;&lt;date&gt;2006/01/25/&lt;/date&gt;&lt;/pub-dates&gt;&lt;/dates&gt;&lt;isbn&gt;0304-3800&lt;/isbn&gt;&lt;urls&gt;&lt;related-urls&gt;&lt;url&gt;https://www.sciencedirect.com/science/article/pii/S030438000500267X&lt;/url&gt;&lt;/related-urls&gt;&lt;/urls&gt;&lt;electronic-resource-num&gt;10.1016/j.ecolmodel.2005.03.026&lt;/electronic-resource-num&gt;&lt;/record&gt;&lt;/Cite&gt;&lt;/EndNote&gt;</w:instrText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Phillips et al., 2006)</w:t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1731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15CAA5AD" w14:textId="474463CC" w:rsidR="004A29A2" w:rsidRDefault="004555AA" w:rsidP="00B858BF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</w:t>
      </w:r>
      <w:r w:rsidRPr="004555A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ur application of SDMs and </w:t>
      </w:r>
      <w:proofErr w:type="spellStart"/>
      <w:r w:rsidRPr="004555A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</w:t>
      </w:r>
      <w:r w:rsidR="00A555A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</w:t>
      </w:r>
      <w:r w:rsidRPr="004555A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t</w:t>
      </w:r>
      <w:proofErr w:type="spellEnd"/>
      <w:r w:rsidRPr="004555A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s different from the classic exa</w:t>
      </w:r>
      <w:r w:rsid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ples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869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Charney&lt;/Author&gt;&lt;Year&gt;2021&lt;/Year&gt;&lt;RecNum&gt;753&lt;/RecNum&gt;&lt;Prefix&gt;see reviews in &lt;/Prefix&gt;&lt;DisplayText&gt;(see reviews in Charney et al., 2021)&lt;/DisplayText&gt;&lt;record&gt;&lt;rec-number&gt;753&lt;/rec-number&gt;&lt;foreign-keys&gt;&lt;key app="EN" db-id="5sdw5srv95vzx3e5veav52eqaddtvw2paztt" timestamp="1629846295"&gt;753&lt;/key&gt;&lt;/foreign-keys&gt;&lt;ref-type name="Journal Article"&gt;17&lt;/ref-type&gt;&lt;contributors&gt;&lt;authors&gt;&lt;author&gt;Charney,Noah D.&lt;/author&gt;&lt;author&gt;Record,Sydne&lt;/author&gt;&lt;author&gt;Gerstner,Beth E.&lt;/author&gt;&lt;author&gt;Merow,Cory&lt;/author&gt;&lt;author&gt;Zarnetske,Phoebe L.&lt;/author&gt;&lt;author&gt;Enquist,Brian J.&lt;/author&gt;&lt;/authors&gt;&lt;/contributors&gt;&lt;titles&gt;&lt;title&gt;A test of species distribution model transferability across environmental and geographic space for 108 western North American tree species&lt;/title&gt;&lt;secondary-title&gt;Frontiers in Ecology and Evolution&lt;/secondary-title&gt;&lt;short-title&gt;Species Distribution Model Transferability&lt;/short-title&gt;&lt;/titles&gt;&lt;pages&gt;689295&lt;/pages&gt;&lt;volume&gt;9&lt;/volume&gt;&lt;number&gt;393&lt;/number&gt;&lt;keywords&gt;&lt;keyword&gt;Forest inventory,Prediction error,Species range,extrapolation,transferability,Species distribution (niche) model&lt;/keyword&gt;&lt;/keywords&gt;&lt;dates&gt;&lt;year&gt;2021&lt;/year&gt;&lt;pub-dates&gt;&lt;date&gt;2021-July-01&lt;/date&gt;&lt;/pub-dates&gt;&lt;/dates&gt;&lt;isbn&gt;2296-701X&lt;/isbn&gt;&lt;work-type&gt;Original Research&lt;/work-type&gt;&lt;urls&gt;&lt;related-urls&gt;&lt;url&gt;https://www.frontiersin.org/article/10.3389/fevo.2021.689295&lt;/url&gt;&lt;/related-urls&gt;&lt;/urls&gt;&lt;electronic-resource-num&gt;10.3389/fevo.2021.689295&lt;/electronic-resource-num&gt;&lt;language&gt;English&lt;/language&gt;&lt;/record&gt;&lt;/Cite&gt;&lt;/EndNote&gt;</w:instrTex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see reviews in Charney et al., 2021)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s we did not model occurrence of a species</w:t>
      </w:r>
      <w:r w:rsidR="00EC0C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question</w:t>
      </w:r>
      <w:r w:rsidRPr="004555A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ut rather </w:t>
      </w:r>
      <w:r w:rsid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occurrence of </w:t>
      </w:r>
      <w:r w:rsidRPr="004555A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oliation</w:t>
      </w:r>
      <w:r w:rsid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rom a</w:t>
      </w:r>
      <w:r w:rsidR="004846D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 outbreaking </w:t>
      </w:r>
      <w:r w:rsid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sect.</w:t>
      </w:r>
      <w:r w:rsid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87B27" w:rsidRP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DMs are commonly used</w:t>
      </w:r>
      <w:r w:rsidR="0086349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however,</w:t>
      </w:r>
      <w:r w:rsidR="00C87B27" w:rsidRP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model ecological phenomena beyond species occurrence, for example</w:t>
      </w:r>
      <w:r w:rsid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 w:rsidR="00C87B27" w:rsidRPr="00C87B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 AuthorYear="1"&gt;&lt;Author&gt;Pablo&lt;/Author&gt;&lt;Year&gt;2019&lt;/Year&gt;&lt;RecNum&gt;796&lt;/RecNum&gt;&lt;DisplayText&gt;Pablo et al. (2019)&lt;/DisplayText&gt;&lt;record&gt;&lt;rec-number&gt;796&lt;/rec-number&gt;&lt;foreign-keys&gt;&lt;key app="EN" db-id="5sdw5srv95vzx3e5veav52eqaddtvw2paztt" timestamp="1636447960"&gt;796&lt;/key&gt;&lt;/foreign-keys&gt;&lt;ref-type name="Conference Proceedings"&gt;10&lt;/ref-type&gt;&lt;contributors&gt;&lt;authors&gt;&lt;author&gt;M. Pablo&lt;/author&gt;&lt;author&gt;L. Giovanni&lt;/author&gt;&lt;author&gt;G. Santilli&lt;/author&gt;&lt;author&gt;W. Huang&lt;/author&gt;&lt;author&gt;D. Zappacosta&lt;/author&gt;&lt;/authors&gt;&lt;/contributors&gt;&lt;titles&gt;&lt;title&gt;Maxent model application for tree pests monitoring&lt;/title&gt;&lt;secondary-title&gt;IEEE international geoscience and remote sensing symposium&lt;/secondary-title&gt;&lt;alt-title&gt;IGARSS 2019 - 2019 IEEE International Geoscience and Remote Sensing Symposium&lt;/alt-title&gt;&lt;/titles&gt;&lt;pages&gt;6664-6667&lt;/pages&gt;&lt;dates&gt;&lt;year&gt;2019&lt;/year&gt;&lt;pub-dates&gt;&lt;date&gt;28 July-2 Aug. 2019&lt;/date&gt;&lt;/pub-dates&gt;&lt;/dates&gt;&lt;isbn&gt;2153-7003&lt;/isbn&gt;&lt;urls&gt;&lt;/urls&gt;&lt;electronic-resource-num&gt;10.1109/IGARSS.2019.8898056&lt;/electronic-resource-num&gt;&lt;/record&gt;&lt;/Cite&gt;&lt;/EndNote&gt;</w:instrTex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Pablo et al. (2019)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used a </w:t>
      </w:r>
      <w:proofErr w:type="spellStart"/>
      <w:r w:rsid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odel to describe and predict distribution of tree fungal diseases cause</w:t>
      </w:r>
      <w:r w:rsidR="007C2E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 w:rsid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y </w:t>
      </w:r>
      <w:r w:rsidR="0086349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074BF9" w:rsidRP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athogenic bacteria</w:t>
      </w:r>
      <w:r w:rsid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74BF9" w:rsidRPr="00074BF9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Xylella fastidiosa</w:t>
      </w:r>
      <w:r w:rsidR="00074BF9" w:rsidRP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858BF" w:rsidRP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r w:rsidR="00074BF9" w:rsidRP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lls</w:t>
      </w:r>
      <w:r w:rsidR="00B858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074BF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1A949DC5" w14:textId="61FF97DC" w:rsidR="00461599" w:rsidRDefault="00461599" w:rsidP="00B858BF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 xml:space="preserve">For better transparency and reproducibility of the SDM, we followed the </w:t>
      </w:r>
      <w:r w:rsidRPr="0046159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DMAP (Overview, Data, Model, Assessment, </w:t>
      </w:r>
      <w:r w:rsidR="005573A0" w:rsidRPr="0046159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d Prediction</w:t>
      </w:r>
      <w:r w:rsidRPr="0046159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protocol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869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Fitzpatrick&lt;/Author&gt;&lt;Year&gt;2021&lt;/Year&gt;&lt;RecNum&gt;891&lt;/RecNum&gt;&lt;DisplayText&gt;(Fitzpatrick et al., 2021)&lt;/DisplayText&gt;&lt;record&gt;&lt;rec-number&gt;891&lt;/rec-number&gt;&lt;foreign-keys&gt;&lt;key app="EN" db-id="5sdw5srv95vzx3e5veav52eqaddtvw2paztt" timestamp="1650873630"&gt;891&lt;/key&gt;&lt;/foreign-keys&gt;&lt;ref-type name="Journal Article"&gt;17&lt;/ref-type&gt;&lt;contributors&gt;&lt;authors&gt;&lt;author&gt;Fitzpatrick, Matthew C.&lt;/author&gt;&lt;author&gt;Lachmuth, Susanne&lt;/author&gt;&lt;author&gt;Haydt, Natalie T.&lt;/author&gt;&lt;/authors&gt;&lt;/contributors&gt;&lt;titles&gt;&lt;title&gt;The ODMAP protocol: a new tool for standardized reporting that could revolutionize species distribution modeling&lt;/title&gt;&lt;secondary-title&gt;Ecography&lt;/secondary-title&gt;&lt;/titles&gt;&lt;periodical&gt;&lt;full-title&gt;Ecography&lt;/full-title&gt;&lt;abbr-1&gt;Ecography&lt;/abbr-1&gt;&lt;abbr-2&gt;Ecography&lt;/abbr-2&gt;&lt;/periodical&gt;&lt;pages&gt;1067-1070&lt;/pages&gt;&lt;volume&gt;44&lt;/volume&gt;&lt;number&gt;7&lt;/number&gt;&lt;dates&gt;&lt;year&gt;2021&lt;/year&gt;&lt;/dates&gt;&lt;isbn&gt;0906-7590&lt;/isbn&gt;&lt;urls&gt;&lt;related-urls&gt;&lt;url&gt;https://onlinelibrary.wiley.com/doi/abs/10.1111/ecog.05700&lt;/url&gt;&lt;/related-urls&gt;&lt;/urls&gt;&lt;electronic-resource-num&gt;10.1111/ecog.05700&lt;/electronic-resource-num&gt;&lt;/record&gt;&lt;/Cite&gt;&lt;/EndNote&gt;</w:instrTex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869F5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Fitzpatrick et al., 2021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document the modeling procedure and to report the results.</w:t>
      </w:r>
    </w:p>
    <w:p w14:paraId="1EF49F44" w14:textId="4F150686" w:rsidR="00A27282" w:rsidRDefault="00A27282" w:rsidP="00A2728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C74F5">
        <w:rPr>
          <w:rFonts w:ascii="Times New Roman" w:eastAsia="Times New Roman" w:hAnsi="Times New Roman" w:cs="Times New Roman"/>
          <w:b/>
          <w:sz w:val="24"/>
          <w:szCs w:val="24"/>
        </w:rPr>
        <w:t>2.</w:t>
      </w:r>
      <w:r w:rsidR="00A1582A">
        <w:rPr>
          <w:rFonts w:ascii="Times New Roman" w:eastAsia="Times New Roman" w:hAnsi="Times New Roman" w:cs="Times New Roman"/>
          <w:b/>
          <w:sz w:val="24"/>
          <w:szCs w:val="24"/>
        </w:rPr>
        <w:t>4</w:t>
      </w:r>
      <w:r w:rsidRPr="00EC74F5">
        <w:rPr>
          <w:rFonts w:ascii="Times New Roman" w:eastAsia="Times New Roman" w:hAnsi="Times New Roman" w:cs="Times New Roman"/>
          <w:b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b/>
          <w:sz w:val="24"/>
          <w:szCs w:val="24"/>
        </w:rPr>
        <w:t>1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Variable selection</w:t>
      </w:r>
    </w:p>
    <w:p w14:paraId="04FD9505" w14:textId="5D320E43" w:rsidR="007210B0" w:rsidRDefault="00A27282" w:rsidP="00A2728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We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us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d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var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ance inflation factor test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Naimi&lt;/Author&gt;&lt;Year&gt;2014&lt;/Year&gt;&lt;RecNum&gt;872&lt;/RecNum&gt;&lt;Prefix&gt;VIF`, &lt;/Prefix&gt;&lt;DisplayText&gt;(VIF, Naimi et al., 2014)&lt;/DisplayText&gt;&lt;record&gt;&lt;rec-number&gt;872&lt;/rec-number&gt;&lt;foreign-keys&gt;&lt;key app="EN" db-id="5sdw5srv95vzx3e5veav52eqaddtvw2paztt" timestamp="1650316044"&gt;872&lt;/key&gt;&lt;/foreign-keys&gt;&lt;ref-type name="Journal Article"&gt;17&lt;/ref-type&gt;&lt;contributors&gt;&lt;authors&gt;&lt;author&gt;Naimi, Babak&lt;/author&gt;&lt;author&gt;Hamm, Nicholas A. S.&lt;/author&gt;&lt;author&gt;Groen, Thomas A.&lt;/author&gt;&lt;author&gt;Skidmore, Andrew K.&lt;/author&gt;&lt;author&gt;Toxopeus, Albertus G.&lt;/author&gt;&lt;/authors&gt;&lt;/contributors&gt;&lt;titles&gt;&lt;title&gt;Where is positional uncertainty a problem for species distribution modelling?&lt;/title&gt;&lt;secondary-title&gt;Ecography&lt;/secondary-title&gt;&lt;/titles&gt;&lt;periodical&gt;&lt;full-title&gt;Ecography&lt;/full-title&gt;&lt;abbr-1&gt;Ecography&lt;/abbr-1&gt;&lt;abbr-2&gt;Ecography&lt;/abbr-2&gt;&lt;/periodical&gt;&lt;pages&gt;191-203&lt;/pages&gt;&lt;volume&gt;37&lt;/volume&gt;&lt;number&gt;2&lt;/number&gt;&lt;dates&gt;&lt;year&gt;2014&lt;/year&gt;&lt;/dates&gt;&lt;isbn&gt;0906-7590&lt;/isbn&gt;&lt;urls&gt;&lt;related-urls&gt;&lt;url&gt;https://onlinelibrary.wiley.com/doi/abs/10.1111/j.1600-0587.2013.00205.x&lt;/url&gt;&lt;/related-urls&gt;&lt;/urls&gt;&lt;electronic-resource-num&gt;10.1111/j.1600-0587.2013.00205.x&lt;/electronic-resource-num&gt;&lt;/record&gt;&lt;/Cite&gt;&lt;/EndNote&gt;</w:instrTex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VIF, Naimi et al., 2014)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correlation analysis to 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dentify collinear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ty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our </w:t>
      </w:r>
      <w:r w:rsidR="007210B0" w:rsidRPr="007210B0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a priori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list of 17 non-categorical predictor variables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r w:rsidR="007210B0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able 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1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. 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ased on our VIF and correlation analysis (see full details in</w:t>
      </w:r>
      <w:r w:rsidR="007210B0" w:rsidRPr="007210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>Appe</w:t>
      </w:r>
      <w:r w:rsidR="007210B0"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 xml:space="preserve"> S1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we dropped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ive collinear input variables: </w:t>
      </w:r>
      <w:r w:rsidR="00BC649F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maximum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temperature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July and August (MaxT0708), </w:t>
      </w:r>
      <w:r w:rsidR="00BC649F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minimum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temperature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May and June (MinT0506), </w:t>
      </w:r>
      <w:r w:rsidR="00BC649F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minimum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temperature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June and July (MinT0607),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Julian date of the start of growing season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</w:rPr>
        <w:t>(</w:t>
      </w:r>
      <w:proofErr w:type="spellStart"/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g_date</w:t>
      </w:r>
      <w:proofErr w:type="spellEnd"/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, and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cumulative degree days above base temperature (5 °C) for the first six weeks after the starting date of the growing season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g_gdd_p2).</w:t>
      </w:r>
    </w:p>
    <w:p w14:paraId="65D20647" w14:textId="4453AD5A" w:rsidR="00A27282" w:rsidRPr="00235E7C" w:rsidRDefault="00863499" w:rsidP="00A2728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cluding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forest species composition as a categorical layer, a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tal of 13 predictor layers (Ta</w:t>
      </w:r>
      <w:r w:rsidR="00A27282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 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1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were stacked as a </w:t>
      </w:r>
      <w:proofErr w:type="spellStart"/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asterStack</w:t>
      </w:r>
      <w:proofErr w:type="spellEnd"/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bject as model input. All raster layers were set to a single spatial projection (</w:t>
      </w:r>
      <w:r w:rsidR="00A555A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AD83, UTM zone 21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. The </w:t>
      </w:r>
      <w:proofErr w:type="spellStart"/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asterStack</w:t>
      </w:r>
      <w:proofErr w:type="spellEnd"/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ontains a total of </w:t>
      </w:r>
      <w:r w:rsidR="00A27282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3782 raster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ells across the island of Newfoundland. </w:t>
      </w:r>
    </w:p>
    <w:p w14:paraId="358CE06E" w14:textId="4A819B8C" w:rsidR="0062105A" w:rsidRPr="0062105A" w:rsidRDefault="0062105A" w:rsidP="00B858BF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</w:pP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4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.</w:t>
      </w:r>
      <w:r w:rsidR="00A27282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2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 </w:t>
      </w:r>
      <w:r w:rsidR="00EC74F5" w:rsidRPr="00EC74F5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Presence and background data </w:t>
      </w:r>
    </w:p>
    <w:p w14:paraId="10CC2890" w14:textId="5EDB421F" w:rsidR="00B54202" w:rsidRDefault="00610888" w:rsidP="00A2728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SDM</w:t>
      </w:r>
      <w:r w:rsidR="00274B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uses </w:t>
      </w:r>
      <w:r w:rsidR="00EC74F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sence data (also referred as occurrence data) 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 the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pecies 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f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terest as 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response variable 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Merow&lt;/Author&gt;&lt;Year&gt;2013&lt;/Year&gt;&lt;RecNum&gt;869&lt;/RecNum&gt;&lt;DisplayText&gt;(Merow et al., 2013)&lt;/DisplayText&gt;&lt;record&gt;&lt;rec-number&gt;869&lt;/rec-number&gt;&lt;foreign-keys&gt;&lt;key app="EN" db-id="5sdw5srv95vzx3e5veav52eqaddtvw2paztt" timestamp="1650300466"&gt;869&lt;/key&gt;&lt;/foreign-keys&gt;&lt;ref-type name="Journal Article"&gt;17&lt;/ref-type&gt;&lt;contributors&gt;&lt;authors&gt;&lt;author&gt;Merow, Cory&lt;/author&gt;&lt;author&gt;Smith, Matthew J.&lt;/author&gt;&lt;author&gt;Silander Jr, John A.&lt;/author&gt;&lt;/authors&gt;&lt;/contributors&gt;&lt;titles&gt;&lt;title&gt;A practical guide to MaxEnt for modeling species&amp;apos; distributions: what it does, and why inputs and settings matter&lt;/title&gt;&lt;secondary-title&gt;Ecography&lt;/secondary-title&gt;&lt;/titles&gt;&lt;periodical&gt;&lt;full-title&gt;Ecography&lt;/full-title&gt;&lt;abbr-1&gt;Ecography&lt;/abbr-1&gt;&lt;abbr-2&gt;Ecography&lt;/abbr-2&gt;&lt;/periodical&gt;&lt;pages&gt;1058-1069&lt;/pages&gt;&lt;volume&gt;36&lt;/volume&gt;&lt;number&gt;10&lt;/number&gt;&lt;dates&gt;&lt;year&gt;2013&lt;/year&gt;&lt;/dates&gt;&lt;isbn&gt;0906-7590&lt;/isbn&gt;&lt;urls&gt;&lt;related-urls&gt;&lt;url&gt;https://onlinelibrary.wiley.com/doi/abs/10.1111/j.1600-0587.2013.07872.x&lt;/url&gt;&lt;/related-urls&gt;&lt;/urls&gt;&lt;electronic-resource-num&gt;10.1111/j.1600-0587.2013.07872.x&lt;/electronic-resource-num&gt;&lt;/record&gt;&lt;/Cite&gt;&lt;/EndNote&gt;</w:instrTex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erow et al., 2013)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: e.g.,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sence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f an invasive species in new environment. In our 2 km-resolution </w:t>
      </w:r>
      <w:r w:rsidR="00A1582A">
        <w:rPr>
          <w:rFonts w:ascii="Times New Roman" w:eastAsia="Times New Roman" w:hAnsi="Times New Roman" w:cs="Times New Roman"/>
          <w:sz w:val="24"/>
          <w:szCs w:val="24"/>
        </w:rPr>
        <w:t>severe defoliation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ishnet point layer, we have a total of </w:t>
      </w:r>
      <w:r w:rsidR="00E9606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964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035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‘yes’ points denoting the </w:t>
      </w:r>
      <w:r w:rsidR="00F6237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istorical </w:t>
      </w:r>
      <w:r w:rsidR="00C035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sence of severe defoliation.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ach </w:t>
      </w:r>
      <w:proofErr w:type="spellStart"/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odel iteration selects a random subset </w:t>
      </w:r>
      <w:r w:rsidR="00C035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 these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sence </w:t>
      </w:r>
      <w:r w:rsidR="00C035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oints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r w:rsidR="00A555A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e below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C035B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D4571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</w:t>
      </w:r>
      <w:r w:rsidR="00B154C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ur presence data were derived from a </w:t>
      </w:r>
      <w:r w:rsidR="00090A7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ystematic</w:t>
      </w:r>
      <w:r w:rsidR="00B154C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urvey and </w:t>
      </w:r>
      <w:r w:rsidR="00F9775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re </w:t>
      </w:r>
      <w:r w:rsidR="00A555A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refore </w:t>
      </w:r>
      <w:r w:rsidR="00F9775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ess prone to sampling bias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NZXJvdzwvQXV0aG9yPjxZZWFyPjIwMTM8L1llYXI+PFJl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</w:fldData>
        </w:fldCha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+PEF1dGhvcj5NZXJvdzwvQXV0aG9yPjxZZWFyPjIwMTM8L1llYXI+PFJl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</w:fldData>
        </w:fldCha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erow et al., 2013; Baker et al., 2022)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F9775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</w:p>
    <w:p w14:paraId="4BFE0C37" w14:textId="1BA96A97" w:rsidR="00C035B4" w:rsidRDefault="00B54202" w:rsidP="00583573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>MaxEnt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uses b</w:t>
      </w:r>
      <w:r w:rsidR="00067D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ckground points where presence/absence is unmeasured to contrast present points </w:t>
      </w:r>
      <w:r w:rsidR="00067D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Phillips&lt;/Author&gt;&lt;Year&gt;2008&lt;/Year&gt;&lt;RecNum&gt;870&lt;/RecNum&gt;&lt;DisplayText&gt;(Phillips &amp;amp; Dudík, 2008)&lt;/DisplayText&gt;&lt;record&gt;&lt;rec-number&gt;870&lt;/rec-number&gt;&lt;foreign-keys&gt;&lt;key app="EN" db-id="5sdw5srv95vzx3e5veav52eqaddtvw2paztt" timestamp="1650305962"&gt;870&lt;/key&gt;&lt;/foreign-keys&gt;&lt;ref-type name="Journal Article"&gt;17&lt;/ref-type&gt;&lt;contributors&gt;&lt;authors&gt;&lt;author&gt;Phillips, Steven J.&lt;/author&gt;&lt;author&gt;Dudík, Miroslav&lt;/author&gt;&lt;/authors&gt;&lt;/contributors&gt;&lt;titles&gt;&lt;title&gt;Modeling of species distributions with Maxent: new extensions and a comprehensive evaluation&lt;/title&gt;&lt;secondary-title&gt;Ecography&lt;/secondary-title&gt;&lt;/titles&gt;&lt;periodical&gt;&lt;full-title&gt;Ecography&lt;/full-title&gt;&lt;abbr-1&gt;Ecography&lt;/abbr-1&gt;&lt;abbr-2&gt;Ecography&lt;/abbr-2&gt;&lt;/periodical&gt;&lt;pages&gt;161-175&lt;/pages&gt;&lt;volume&gt;31&lt;/volume&gt;&lt;number&gt;2&lt;/number&gt;&lt;dates&gt;&lt;year&gt;2008&lt;/year&gt;&lt;/dates&gt;&lt;isbn&gt;0906-7590&lt;/isbn&gt;&lt;urls&gt;&lt;related-urls&gt;&lt;url&gt;https://onlinelibrary.wiley.com/doi/abs/10.1111/j.0906-7590.2008.5203.x&lt;/url&gt;&lt;/related-urls&gt;&lt;/urls&gt;&lt;electronic-resource-num&gt;10.1111/j.0906-7590.2008.5203.x&lt;/electronic-resource-num&gt;&lt;/record&gt;&lt;/Cite&gt;&lt;/EndNote&gt;</w:instrText>
      </w:r>
      <w:r w:rsidR="00067D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Phillips &amp; Dudík, 2008)</w:t>
      </w:r>
      <w:r w:rsidR="00067D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067D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E9606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E596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ince our presence data were systematically sampled from all areas in the forest layer, we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lso randomly selected background points from </w:t>
      </w:r>
      <w:r w:rsidR="00AE596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forest layer.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used an “accumulation curve” technique to determine </w:t>
      </w:r>
      <w:r w:rsidR="00090A7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umber of background points (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e details in</w:t>
      </w:r>
      <w:r w:rsidR="007210B0" w:rsidRPr="007210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>Appe</w:t>
      </w:r>
      <w:r w:rsidR="007210B0"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 xml:space="preserve"> S1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. We selected 14820 random points as background based on </w:t>
      </w:r>
      <w:r w:rsidR="00090A7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5:1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ackground/presence ratio (background/presence = 14820/2964).</w:t>
      </w:r>
      <w:r w:rsidR="005835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2040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y design, o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ly one presence or background point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n be extracted from a single raster cell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The presence points and background points </w:t>
      </w:r>
      <w:r w:rsidR="00A27282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overed 12.5%</w:t>
      </w:r>
      <w:r w:rsidR="00E2040F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62.3%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f all raster cells of the predictor </w:t>
      </w:r>
      <w:proofErr w:type="spellStart"/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asterStack</w:t>
      </w:r>
      <w:proofErr w:type="spellEnd"/>
      <w:r w:rsidR="0040546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respectively</w:t>
      </w:r>
      <w:r w:rsidR="00A272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</w:p>
    <w:p w14:paraId="3F752490" w14:textId="7123E496" w:rsidR="00D63AC2" w:rsidRDefault="00D63AC2" w:rsidP="00D63AC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</w:pP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4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.</w:t>
      </w:r>
      <w:r w:rsidR="00383D6D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3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 </w:t>
      </w:r>
      <w:r w:rsidR="00191077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Optimization and </w:t>
      </w:r>
      <w:r w:rsidR="00965EB0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tuning </w:t>
      </w:r>
      <w:r w:rsidR="00191077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of model</w:t>
      </w:r>
      <w:r w:rsidR="00965EB0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 </w:t>
      </w:r>
      <w:r w:rsidR="00191077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parameters</w:t>
      </w:r>
    </w:p>
    <w:p w14:paraId="34AD69E9" w14:textId="5D1DD516" w:rsidR="007210B0" w:rsidRDefault="00965EB0" w:rsidP="007210B0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proofErr w:type="spellStart"/>
      <w:r w:rsidRPr="00965E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Pr="00965E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odel</w:t>
      </w:r>
      <w:r w:rsidR="00EC0C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Pr="00965E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an be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ptimized by two </w: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ain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arameters: 1)</w: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C0B0A" w:rsidRP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combinations of feature classes</w: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E53B3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Merow&lt;/Author&gt;&lt;Year&gt;2013&lt;/Year&gt;&lt;RecNum&gt;869&lt;/RecNum&gt;&lt;DisplayText&gt;(Merow et al., 2013)&lt;/DisplayText&gt;&lt;record&gt;&lt;rec-number&gt;869&lt;/rec-number&gt;&lt;foreign-keys&gt;&lt;key app="EN" db-id="5sdw5srv95vzx3e5veav52eqaddtvw2paztt" timestamp="1650300466"&gt;869&lt;/key&gt;&lt;/foreign-keys&gt;&lt;ref-type name="Journal Article"&gt;17&lt;/ref-type&gt;&lt;contributors&gt;&lt;authors&gt;&lt;author&gt;Merow, Cory&lt;/author&gt;&lt;author&gt;Smith, Matthew J.&lt;/author&gt;&lt;author&gt;Silander Jr, John A.&lt;/author&gt;&lt;/authors&gt;&lt;/contributors&gt;&lt;titles&gt;&lt;title&gt;A practical guide to MaxEnt for modeling species&amp;apos; distributions: what it does, and why inputs and settings matter&lt;/title&gt;&lt;secondary-title&gt;Ecography&lt;/secondary-title&gt;&lt;/titles&gt;&lt;periodical&gt;&lt;full-title&gt;Ecography&lt;/full-title&gt;&lt;abbr-1&gt;Ecography&lt;/abbr-1&gt;&lt;abbr-2&gt;Ecography&lt;/abbr-2&gt;&lt;/periodical&gt;&lt;pages&gt;1058-1069&lt;/pages&gt;&lt;volume&gt;36&lt;/volume&gt;&lt;number&gt;10&lt;/number&gt;&lt;dates&gt;&lt;year&gt;2013&lt;/year&gt;&lt;/dates&gt;&lt;isbn&gt;0906-7590&lt;/isbn&gt;&lt;urls&gt;&lt;related-urls&gt;&lt;url&gt;https://onlinelibrary.wiley.com/doi/abs/10.1111/j.1600-0587.2013.07872.x&lt;/url&gt;&lt;/related-urls&gt;&lt;/urls&gt;&lt;electronic-resource-num&gt;10.1111/j.1600-0587.2013.07872.x&lt;/electronic-resource-num&gt;&lt;/record&gt;&lt;/Cite&gt;&lt;/EndNote&gt;</w:instrTex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E53B32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erow et al., 2013)</w: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2) </w:t>
      </w:r>
      <w:r w:rsidR="001B330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egularization multiplier </w:t>
      </w:r>
      <w:r w:rsidR="00BC0B0A" w:rsidRPr="006B288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values</w:t>
      </w:r>
      <w:r w:rsidR="00BC0B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A combination of linear (L), quadratic (Q), product (P), threshold (T), and hinge (H) feature classes was applied to predictors to determine the shape of the marginal response curves. </w:t>
      </w:r>
      <w:r w:rsidR="007210B0" w:rsidRPr="006B288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regularization multiplier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also known as beta multiplier) is a constant (positive numerical values, </w:t>
      </w:r>
      <w:proofErr w:type="spellStart"/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default = 1) that is used to tune the regularization coefficient.</w:t>
      </w:r>
    </w:p>
    <w:p w14:paraId="3FA418B7" w14:textId="5B065778" w:rsidR="007210B0" w:rsidRDefault="007210B0" w:rsidP="007210B0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o find the optimal model parameters (</w:t>
      </w:r>
      <w:r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e full details in</w:t>
      </w:r>
      <w:r w:rsidRPr="007210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ppe</w:t>
      </w:r>
      <w:r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1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we tested 35 combinations of feature classes and regularization multipliers: seven feature class combinations (L, LQ, LH, LQH, LQP, LQHP, LQHPT) w</w:t>
      </w:r>
      <w:r w:rsidR="00863FE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re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proofErr w:type="gram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ross-combined</w:t>
      </w:r>
      <w:proofErr w:type="gram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ith five regularization multiplier values (0.5, 1.5, 2.5, 3.5, 4.5). </w:t>
      </w:r>
    </w:p>
    <w:p w14:paraId="3CAF84E7" w14:textId="7E54C0E1" w:rsidR="00191077" w:rsidRDefault="00191077" w:rsidP="00191077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</w:pP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4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.</w:t>
      </w:r>
      <w:r w:rsidR="00383D6D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4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 </w:t>
      </w:r>
      <w:r w:rsidR="00837A78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Model selection and e</w:t>
      </w:r>
      <w:r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valuation</w:t>
      </w:r>
    </w:p>
    <w:p w14:paraId="3E7695A1" w14:textId="747C049A" w:rsidR="007210B0" w:rsidRDefault="00837A78" w:rsidP="0061664F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used </w:t>
      </w:r>
      <w:r w:rsidR="00DA577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ree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etrics to </w:t>
      </w:r>
      <w:r w:rsidR="00DA577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dentify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 optimal model</w:t>
      </w:r>
      <w:r w:rsidR="004703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: AUC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area under the curve)</w:t>
      </w:r>
      <w:r w:rsidR="004703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AE33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CBI (continuous Boyce index), and </w:t>
      </w:r>
      <w:r w:rsidR="004703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IC</w:t>
      </w:r>
      <w:r w:rsidR="00AE33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A</w:t>
      </w:r>
      <w:r w:rsidR="00AE33F6" w:rsidRPr="0047038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kaike information criterion</w:t>
      </w:r>
      <w:r w:rsidR="00AE33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5835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ee full details in </w:t>
      </w:r>
      <w:r w:rsidR="00583573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ppend</w:t>
      </w:r>
      <w:r w:rsidR="005835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x </w:t>
      </w:r>
      <w:r w:rsidR="00C43D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1</w:t>
      </w:r>
      <w:r w:rsidR="0058357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394E3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or the AUC and CBI evaluation, w</w:t>
      </w:r>
      <w:r w:rsidR="006E51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 </w:t>
      </w:r>
      <w:r w:rsidR="000835D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used</w:t>
      </w:r>
      <w:r w:rsidR="006E51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wo cross-validation</w:t>
      </w:r>
      <w:r w:rsidR="006166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ethods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r w:rsidR="007210B0" w:rsidRP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e full details in</w:t>
      </w:r>
      <w:r w:rsidR="007210B0" w:rsidRPr="007210B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lastRenderedPageBreak/>
        <w:t>Appe</w:t>
      </w:r>
      <w:r w:rsidR="007210B0" w:rsidRPr="006E7878">
        <w:rPr>
          <w:rFonts w:ascii="Times New Roman" w:eastAsia="Times New Roman" w:hAnsi="Times New Roman" w:cs="Times New Roman"/>
          <w:sz w:val="24"/>
          <w:szCs w:val="24"/>
        </w:rPr>
        <w:t>ndix</w:t>
      </w:r>
      <w:r w:rsidR="007210B0">
        <w:rPr>
          <w:rFonts w:ascii="Times New Roman" w:eastAsia="Times New Roman" w:hAnsi="Times New Roman" w:cs="Times New Roman"/>
          <w:sz w:val="24"/>
          <w:szCs w:val="24"/>
        </w:rPr>
        <w:t xml:space="preserve"> S1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</w:t>
      </w:r>
      <w:r w:rsidR="000835D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o</w:t>
      </w:r>
      <w:r w:rsidR="006E51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partition</w:t>
      </w:r>
      <w:r w:rsidR="006E5187" w:rsidRPr="006E51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E518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sence and background points</w:t>
      </w:r>
      <w:r w:rsidR="00394E3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to training and testing datasets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: ‘random k-fold’ cross-validation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Hastie&lt;/Author&gt;&lt;Year&gt;2009&lt;/Year&gt;&lt;RecNum&gt;884&lt;/RecNum&gt;&lt;DisplayText&gt;(Hastie et al., 2009)&lt;/DisplayText&gt;&lt;record&gt;&lt;rec-number&gt;884&lt;/rec-number&gt;&lt;foreign-keys&gt;&lt;key app="EN" db-id="5sdw5srv95vzx3e5veav52eqaddtvw2paztt" timestamp="1650583413"&gt;884&lt;/key&gt;&lt;/foreign-keys&gt;&lt;ref-type name="Book"&gt;6&lt;/ref-type&gt;&lt;contributors&gt;&lt;authors&gt;&lt;author&gt;Hastie, Trevor&lt;/author&gt;&lt;author&gt;Tibshirani, Robert&lt;/author&gt;&lt;author&gt;Friedman, Jerome H&lt;/author&gt;&lt;author&gt;Friedman, Jerome H&lt;/author&gt;&lt;/authors&gt;&lt;/contributors&gt;&lt;titles&gt;&lt;title&gt;The elements of statistical learning: data mining, inference, and prediction&lt;/title&gt;&lt;/titles&gt;&lt;volume&gt;2&lt;/volume&gt;&lt;dates&gt;&lt;year&gt;2009&lt;/year&gt;&lt;/dates&gt;&lt;pub-location&gt;New York, NY, USA&lt;/pub-location&gt;&lt;publisher&gt;Springer&lt;/publisher&gt;&lt;urls&gt;&lt;/urls&gt;&lt;/record&gt;&lt;/Cite&gt;&lt;/EndNote&gt;</w:instrTex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Hastie et al., 2009)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</w:t>
      </w:r>
      <w:r w:rsidR="007210B0" w:rsidRPr="006B288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patial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artitioning ‘block’ method 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Radosavljevic&lt;/Author&gt;&lt;Year&gt;2014&lt;/Year&gt;&lt;RecNum&gt;890&lt;/RecNum&gt;&lt;DisplayText&gt;(Radosavljevic &amp;amp; Anderson, 2014)&lt;/DisplayText&gt;&lt;record&gt;&lt;rec-number&gt;890&lt;/rec-number&gt;&lt;foreign-keys&gt;&lt;key app="EN" db-id="5sdw5srv95vzx3e5veav52eqaddtvw2paztt" timestamp="1650668373"&gt;890&lt;/key&gt;&lt;/foreign-keys&gt;&lt;ref-type name="Journal Article"&gt;17&lt;/ref-type&gt;&lt;contributors&gt;&lt;authors&gt;&lt;author&gt;Radosavljevic, Aleksandar&lt;/author&gt;&lt;author&gt;Anderson, Robert P.&lt;/author&gt;&lt;/authors&gt;&lt;/contributors&gt;&lt;titles&gt;&lt;title&gt;Making better Maxent models of species distributions: complexity, overfitting and evaluation&lt;/title&gt;&lt;secondary-title&gt;Journal of Biogeography&lt;/secondary-title&gt;&lt;/titles&gt;&lt;periodical&gt;&lt;full-title&gt;Journal of Biogeography&lt;/full-title&gt;&lt;abbr-1&gt;J. Biogeogr.&lt;/abbr-1&gt;&lt;abbr-2&gt;J Biogeogr&lt;/abbr-2&gt;&lt;/periodical&gt;&lt;pages&gt;629-643&lt;/pages&gt;&lt;volume&gt;41&lt;/volume&gt;&lt;number&gt;4&lt;/number&gt;&lt;dates&gt;&lt;year&gt;2014&lt;/year&gt;&lt;/dates&gt;&lt;isbn&gt;0305-0270&lt;/isbn&gt;&lt;urls&gt;&lt;related-urls&gt;&lt;url&gt;https://onlinelibrary.wiley.com/doi/abs/10.1111/jbi.12227&lt;/url&gt;&lt;/related-urls&gt;&lt;/urls&gt;&lt;electronic-resource-num&gt;10.1111/jbi.12227&lt;/electronic-resource-num&gt;&lt;/record&gt;&lt;/Cite&gt;&lt;/EndNote&gt;</w:instrTex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Radosavljevic &amp; Anderson, 2014)</w:t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7210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6AB489AB" w14:textId="2FC6E082" w:rsidR="000835D0" w:rsidRDefault="00394E3D" w:rsidP="0061664F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random k-fold and block data partitioning </w:t>
      </w:r>
      <w:r w:rsidR="00A274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ethods yielded similar model ranking. Thus, we only presented the results from the block method. </w:t>
      </w:r>
      <w:r w:rsidR="00C012E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executed all model selection, model evaluation, and data partitioning procedures with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</w:t>
      </w:r>
      <w:r w:rsidR="00C012E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ENMev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2.0” package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Kass&lt;/Author&gt;&lt;Year&gt;2021&lt;/Year&gt;&lt;RecNum&gt;887&lt;/RecNum&gt;&lt;DisplayText&gt;(Kass et al., 2021)&lt;/DisplayText&gt;&lt;record&gt;&lt;rec-number&gt;887&lt;/rec-number&gt;&lt;foreign-keys&gt;&lt;key app="EN" db-id="5sdw5srv95vzx3e5veav52eqaddtvw2paztt" timestamp="1650609830"&gt;887&lt;/key&gt;&lt;/foreign-keys&gt;&lt;ref-type name="Journal Article"&gt;17&lt;/ref-type&gt;&lt;contributors&gt;&lt;authors&gt;&lt;author&gt;Kass, Jamie M.&lt;/author&gt;&lt;author&gt;Muscarella, Robert&lt;/author&gt;&lt;author&gt;Galante, Peter J.&lt;/author&gt;&lt;author&gt;Bohl, Corentin L.&lt;/author&gt;&lt;author&gt;Pinilla-Buitrago, Gonzalo E.&lt;/author&gt;&lt;author&gt;Boria, Robert A.&lt;/author&gt;&lt;author&gt;Soley-Guardia, Mariano&lt;/author&gt;&lt;author&gt;Anderson, Robert P.&lt;/author&gt;&lt;/authors&gt;&lt;/contributors&gt;&lt;titles&gt;&lt;title&gt;ENMeval 2.0: Redesigned for customizable and reproducible modeling of species’ niches and distributions&lt;/title&gt;&lt;secondary-title&gt;Methods in Ecology and Evolution&lt;/secondary-title&gt;&lt;/titles&gt;&lt;periodical&gt;&lt;full-title&gt;Methods in Ecology and Evolution&lt;/full-title&gt;&lt;abbr-1&gt;Methods Ecol. Evol.&lt;/abbr-1&gt;&lt;/periodical&gt;&lt;pages&gt;1602-1608&lt;/pages&gt;&lt;volume&gt;12&lt;/volume&gt;&lt;number&gt;9&lt;/number&gt;&lt;dates&gt;&lt;year&gt;2021&lt;/year&gt;&lt;/dates&gt;&lt;isbn&gt;2041-210X&lt;/isbn&gt;&lt;urls&gt;&lt;related-urls&gt;&lt;url&gt;https://besjournals.onlinelibrary.wiley.com/doi/abs/10.1111/2041-210X.13628&lt;/url&gt;&lt;/related-urls&gt;&lt;/urls&gt;&lt;electronic-resource-num&gt;10.1111/2041-210X.13628&lt;/electronic-resource-num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Kass et al., 2021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 R</w:t>
      </w:r>
      <w:r w:rsidR="00C43D0A">
        <w:rPr>
          <w:rFonts w:ascii="Times New Roman" w:eastAsia="Times New Roman" w:hAnsi="Times New Roman" w:cs="Times New Roman"/>
          <w:sz w:val="24"/>
          <w:szCs w:val="24"/>
        </w:rPr>
        <w:t xml:space="preserve"> version 3.6.0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R Core Team&lt;/Author&gt;&lt;Year&gt;2021&lt;/Year&gt;&lt;RecNum&gt;628&lt;/RecNum&gt;&lt;DisplayText&gt;(R Core Team, 2021)&lt;/DisplayText&gt;&lt;record&gt;&lt;rec-number&gt;628&lt;/rec-number&gt;&lt;foreign-keys&gt;&lt;key app="EN" db-id="5sdw5srv95vzx3e5veav52eqaddtvw2paztt" timestamp="1615489540"&gt;628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/titles&gt;&lt;dates&gt;&lt;year&gt;2021&lt;/year&gt;&lt;/dates&gt;&lt;pub-location&gt;Vienna, Austria&lt;/pub-location&gt;&lt;publisher&gt;R Foundation for Statistical Computing&lt;/publisher&gt;&lt;urls&gt;&lt;related-urls&gt;&lt;url&gt;https://www.R-project.org/&lt;/url&gt;&lt;/related-urls&gt;&lt;/urls&gt;&lt;access-date&gt;18 February 2019&lt;/access-date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R Core Team, 2021)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3A9044B5" w14:textId="52C9B863" w:rsidR="00E46934" w:rsidRDefault="00E46934" w:rsidP="00E46934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</w:pP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2.</w:t>
      </w:r>
      <w:r w:rsidR="00A1582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4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.</w:t>
      </w:r>
      <w:r w:rsidR="00383D6D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5</w:t>
      </w:r>
      <w:r w:rsidRPr="0062105A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>Variable importance</w:t>
      </w:r>
      <w:r w:rsidR="00C76AAC">
        <w:rPr>
          <w:rFonts w:ascii="Times New Roman" w:eastAsia="Times New Roman" w:hAnsi="Times New Roman" w:cs="Times New Roman"/>
          <w:b/>
          <w:color w:val="1B1B1B"/>
          <w:sz w:val="24"/>
          <w:szCs w:val="24"/>
          <w:shd w:val="clear" w:color="auto" w:fill="FFFFFF"/>
        </w:rPr>
        <w:t xml:space="preserve"> and model output</w:t>
      </w:r>
    </w:p>
    <w:p w14:paraId="5441D9DC" w14:textId="2B92DA39" w:rsidR="00371815" w:rsidRDefault="00371815" w:rsidP="00E46934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examined multiple </w:t>
      </w:r>
      <w:r w:rsidR="00B26DF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odel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utputs on variable importance comprehensively 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o gain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etter insight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n budworm biology and its</w:t>
      </w:r>
      <w:r w:rsidR="009C70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elationship to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26DF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ost environment. </w:t>
      </w:r>
      <w:r w:rsidR="00D37D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irst, we extracted</w:t>
      </w:r>
      <w:r w:rsidR="00B26DF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D37D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ercent contribution and permutation importance from the optimal model. </w:t>
      </w:r>
      <w:r w:rsidR="00C0746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ercent contribution estimates the increase of regularized gain when the corresponding variable is added, whereas permutation importance measures the drop in training AUC when the corresponding variable is randomly permuted. </w:t>
      </w:r>
      <w:r w:rsidR="00D37DD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cond, w</w:t>
      </w:r>
      <w:r w:rsidR="009C70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 </w:t>
      </w:r>
      <w:r w:rsidR="00B26DF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uilt </w:t>
      </w:r>
      <w:r w:rsidR="009C70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elationship </w:t>
      </w:r>
      <w:r w:rsidR="00B26DF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urve</w:t>
      </w:r>
      <w:r w:rsidR="001712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B26DF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712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howing how </w:t>
      </w:r>
      <w:r w:rsidR="00171234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dicted probability of presence changes as each t</w:t>
      </w:r>
      <w:r w:rsidR="001E5077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p-ranked</w:t>
      </w:r>
      <w:r w:rsidR="00171234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B5CD3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based on percent contribution and permutation importance)</w:t>
      </w:r>
      <w:r w:rsidR="00BB5CD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71234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dictor </w:t>
      </w:r>
      <w:proofErr w:type="gramStart"/>
      <w:r w:rsidR="00171234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variable  is</w:t>
      </w:r>
      <w:proofErr w:type="gramEnd"/>
      <w:r w:rsidR="00171234" w:rsidRP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varied, keeping all other predictor variables at their average value.</w:t>
      </w:r>
      <w:r w:rsidR="001712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urthermore, </w:t>
      </w:r>
      <w:r w:rsidR="009141E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rer</w:t>
      </w:r>
      <w:r w:rsidR="00EC0CE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</w:t>
      </w:r>
      <w:r w:rsidR="009141E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 the optimal model with the jackknife </w:t>
      </w:r>
      <w:r w:rsidR="00BB5CD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st</w:t>
      </w:r>
      <w:r w:rsidR="00B6701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Shcheglovitova&lt;/Author&gt;&lt;Year&gt;2013&lt;/Year&gt;&lt;RecNum&gt;888&lt;/RecNum&gt;&lt;DisplayText&gt;(Shcheglovitova &amp;amp; Anderson, 2013)&lt;/DisplayText&gt;&lt;record&gt;&lt;rec-number&gt;888&lt;/rec-number&gt;&lt;foreign-keys&gt;&lt;key app="EN" db-id="5sdw5srv95vzx3e5veav52eqaddtvw2paztt" timestamp="1650614184"&gt;888&lt;/key&gt;&lt;/foreign-keys&gt;&lt;ref-type name="Journal Article"&gt;17&lt;/ref-type&gt;&lt;contributors&gt;&lt;authors&gt;&lt;author&gt;Shcheglovitova, Mariya&lt;/author&gt;&lt;author&gt;Anderson, Robert P.&lt;/author&gt;&lt;/authors&gt;&lt;/contributors&gt;&lt;titles&gt;&lt;title&gt;Estimating optimal complexity for ecological niche models: A jackknife approach for species with small sample sizes&lt;/title&gt;&lt;secondary-title&gt;Ecological Modelling&lt;/secondary-title&gt;&lt;/titles&gt;&lt;periodical&gt;&lt;full-title&gt;Ecological Modelling&lt;/full-title&gt;&lt;abbr-1&gt;Ecol. Model.&lt;/abbr-1&gt;&lt;abbr-2&gt;Ecol Model&lt;/abbr-2&gt;&lt;/periodical&gt;&lt;pages&gt;9-17&lt;/pages&gt;&lt;volume&gt;269&lt;/volume&gt;&lt;keywords&gt;&lt;keyword&gt;Ecological niche model&lt;/keyword&gt;&lt;keyword&gt;Feature class&lt;/keyword&gt;&lt;keyword&gt;Jackknife&lt;/keyword&gt;&lt;keyword&gt;Maxent&lt;/keyword&gt;&lt;keyword&gt;Species distribution model&lt;/keyword&gt;&lt;keyword&gt;Tuning&lt;/keyword&gt;&lt;/keywords&gt;&lt;dates&gt;&lt;year&gt;2013&lt;/year&gt;&lt;pub-dates&gt;&lt;date&gt;2013/11/10/&lt;/date&gt;&lt;/pub-dates&gt;&lt;/dates&gt;&lt;isbn&gt;0304-3800&lt;/isbn&gt;&lt;urls&gt;&lt;related-urls&gt;&lt;url&gt;https://www.sciencedirect.com/science/article/pii/S0304380013004043&lt;/url&gt;&lt;/related-urls&gt;&lt;/urls&gt;&lt;electronic-resource-num&gt;10.1016/j.ecolmodel.2013.08.011&lt;/electronic-resource-num&gt;&lt;/record&gt;&lt;/Cite&gt;&lt;/EndNote&gt;</w:instrTex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Shcheglovitova &amp; Anderson, 2013)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B6701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Jackknife measures </w:t>
      </w:r>
      <w:r w:rsidR="00E50D6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odel gains 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y</w:t>
      </w:r>
      <w:r w:rsidR="00BB5CD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50D6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raining</w:t>
      </w:r>
      <w:r w:rsidR="006114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 series of models with each variable first omitted, then used in isolation. </w:t>
      </w:r>
    </w:p>
    <w:p w14:paraId="0316807A" w14:textId="5A4831AF" w:rsidR="00C76AAC" w:rsidRDefault="00EF38B7" w:rsidP="00E46934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plotted and inspected the model prediction with the default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loglog</w:t>
      </w:r>
      <w:proofErr w:type="spellEnd"/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c</w:t>
      </w:r>
      <w:r w:rsidR="00483D40" w:rsidRP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mplementary 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</w:t>
      </w:r>
      <w:r w:rsidR="00483D40" w:rsidRP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g-log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utput format.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loglog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s a logistic transformation of the estimated probability of presence in each grid cell, with a </w:t>
      </w:r>
      <w:r w:rsidRPr="00EF38B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ounded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value </w:t>
      </w:r>
      <w:r w:rsidRPr="00EF38B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etween 0 and 1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Phillips&lt;/Author&gt;&lt;Year&gt;2017&lt;/Year&gt;&lt;RecNum&gt;889&lt;/RecNum&gt;&lt;DisplayText&gt;(Phillips et al., 2017)&lt;/DisplayText&gt;&lt;record&gt;&lt;rec-number&gt;889&lt;/rec-number&gt;&lt;foreign-keys&gt;&lt;key app="EN" db-id="5sdw5srv95vzx3e5veav52eqaddtvw2paztt" timestamp="1650615376"&gt;889&lt;/key&gt;&lt;/foreign-keys&gt;&lt;ref-type name="Journal Article"&gt;17&lt;/ref-type&gt;&lt;contributors&gt;&lt;authors&gt;&lt;author&gt;Phillips, Steven J.&lt;/author&gt;&lt;author&gt;Anderson, Robert P.&lt;/author&gt;&lt;author&gt;Dudík, Miroslav&lt;/author&gt;&lt;author&gt;Schapire, Robert E.&lt;/author&gt;&lt;author&gt;Blair, Mary E.&lt;/author&gt;&lt;/authors&gt;&lt;/contributors&gt;&lt;titles&gt;&lt;title&gt;Opening the black box: an open-source release of Maxent&lt;/title&gt;&lt;secondary-title&gt;Ecography&lt;/secondary-title&gt;&lt;/titles&gt;&lt;periodical&gt;&lt;full-title&gt;Ecography&lt;/full-title&gt;&lt;abbr-1&gt;Ecography&lt;/abbr-1&gt;&lt;abbr-2&gt;Ecography&lt;/abbr-2&gt;&lt;/periodical&gt;&lt;pages&gt;887-893&lt;/pages&gt;&lt;volume&gt;40&lt;/volume&gt;&lt;number&gt;7&lt;/number&gt;&lt;dates&gt;&lt;year&gt;2017&lt;/year&gt;&lt;/dates&gt;&lt;isbn&gt;0906-7590&lt;/isbn&gt;&lt;urls&gt;&lt;related-urls&gt;&lt;url&gt;https://onlinelibrary.wiley.com/doi/abs/10.1111/ecog.03049&lt;/url&gt;&lt;/related-urls&gt;&lt;/urls&gt;&lt;electronic-resource-num&gt;10.1111/ecog.03049&lt;/electronic-resource-num&gt;&lt;/record&gt;&lt;/Cite&gt;&lt;/EndNote&gt;</w:instrTex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Phillips et al., 2017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rom the prediction, 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 xml:space="preserve">we </w:t>
      </w:r>
      <w:r w:rsidR="007A5F9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urther 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xamined the estimated probability of presence, i.e., probability of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vere defoliation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in </w:t>
      </w:r>
      <w:r w:rsidR="00784F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alsam fir and </w:t>
      </w:r>
      <w:r w:rsidR="00483D4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ack spruce cells.</w:t>
      </w:r>
    </w:p>
    <w:p w14:paraId="7A60DB36" w14:textId="77777777" w:rsidR="00235E7C" w:rsidRDefault="00235E7C" w:rsidP="00235E7C">
      <w:pPr>
        <w:spacing w:before="240" w:after="0" w:line="480" w:lineRule="auto"/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  <w:t>3 Results</w:t>
      </w:r>
    </w:p>
    <w:p w14:paraId="2AAFF23B" w14:textId="173D036B" w:rsidR="00924DE3" w:rsidRDefault="0056743A" w:rsidP="001E5077">
      <w:pPr>
        <w:spacing w:after="0" w:line="480" w:lineRule="auto"/>
        <w:ind w:firstLine="720"/>
        <w:jc w:val="both"/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identified 12.5% (</w:t>
      </w:r>
      <w:r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2964 cells, 1.19 million ha.)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 the </w:t>
      </w:r>
      <w:r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forest layer (23782 cells, 9.51 million ha.) with at least three</w:t>
      </w:r>
      <w:r w:rsidRPr="0056743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consecutive years of moderate to severe </w:t>
      </w:r>
      <w:proofErr w:type="gramStart"/>
      <w:r w:rsidR="007A5F95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aerial</w:t>
      </w:r>
      <w:r w:rsidR="00C755D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ly</w:t>
      </w:r>
      <w:r w:rsidR="007A5F95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-</w:t>
      </w:r>
      <w:r w:rsidR="007A5F95" w:rsidRPr="007A5F95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surveyed</w:t>
      </w:r>
      <w:proofErr w:type="gramEnd"/>
      <w:r w:rsidR="007A5F95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</w:t>
      </w:r>
      <w:r w:rsidRPr="0056743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defoliation</w:t>
      </w:r>
      <w:r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.</w:t>
      </w:r>
      <w:r w:rsidR="001B1FB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See Appendix </w:t>
      </w:r>
      <w:r w:rsidR="00985B86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S1</w:t>
      </w:r>
      <w:r w:rsidR="001B1FB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for a summary of predictor variables in our study region.</w:t>
      </w:r>
      <w:r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</w:t>
      </w:r>
    </w:p>
    <w:p w14:paraId="0350912C" w14:textId="468AAC92" w:rsidR="00397BD4" w:rsidRDefault="00397BD4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.</w:t>
      </w:r>
      <w:r w:rsidR="001E5077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1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Strong influence from climatic predictors</w:t>
      </w:r>
    </w:p>
    <w:p w14:paraId="4B0D84E8" w14:textId="50138052" w:rsidR="001E5077" w:rsidRPr="00E11221" w:rsidRDefault="00E11221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ab/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ase</w:t>
      </w:r>
      <w:r w:rsidR="009F2FB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 on AUC, CBI, </w:t>
      </w:r>
      <w:proofErr w:type="spellStart"/>
      <w:r w:rsidR="009F2FB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ICc</w:t>
      </w:r>
      <w:proofErr w:type="spellEnd"/>
      <w:r w:rsidR="009F2FB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model complexity (feature class and </w:t>
      </w:r>
      <w:r w:rsidRPr="006B288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egularization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ultiplier), </w:t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ur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ptimal</w:t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odel was LQHPT-3.5 (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 combination of linear, quadratic, product, threshold, and hinge feature classes, regularization multiplier = 3.5</w:t>
      </w:r>
      <w:proofErr w:type="gram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 </w:t>
      </w:r>
      <w:r w:rsid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e</w:t>
      </w:r>
      <w:proofErr w:type="gramEnd"/>
      <w:r w:rsidR="0076498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</w:t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ble </w:t>
      </w:r>
      <w:r w:rsidR="0076498F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.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3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appendix</w:t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r </w:t>
      </w:r>
      <w:r w:rsidR="00D9225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top 20 of</w:t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D9225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35 </w:t>
      </w:r>
      <w:r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ndidate models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The optimal model produced the smallest decrease of AUC-training to AUC-testing (0.105), yielded the largest CBI value from testing data (0.698)</w:t>
      </w:r>
      <w:r w:rsidR="009B623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and was ranked 10th by </w:t>
      </w:r>
      <w:proofErr w:type="spellStart"/>
      <w:r w:rsidR="009B623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ICc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mong the top 20 models.</w:t>
      </w:r>
      <w:r w:rsidR="000F249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lso, </w:t>
      </w:r>
      <w:r w:rsidR="000F249A" w:rsidRPr="000F249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QHPT-3.5 adopted the largest regulation multiplier among the top 10 models, suggesting lower complexity, simpler model prediction, and higher transferability in novel environments</w:t>
      </w:r>
      <w:r w:rsidR="000F249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</w:p>
    <w:p w14:paraId="39C16215" w14:textId="5668DD14" w:rsidR="00567E50" w:rsidRDefault="00A045A6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ab/>
      </w:r>
      <w:r w:rsidR="009F2FB5" w:rsidRPr="009F2FB5">
        <w:rPr>
          <w:rFonts w:ascii="Times New Roman" w:eastAsia="Times New Roman" w:hAnsi="Times New Roman" w:cs="Times New Roman"/>
          <w:bCs/>
          <w:color w:val="1B1B1B"/>
          <w:sz w:val="24"/>
          <w:szCs w:val="24"/>
          <w:shd w:val="clear" w:color="auto" w:fill="FFFFFF"/>
        </w:rPr>
        <w:t>T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e 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percent contribution and permutation importance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ssessments </w:t>
      </w:r>
      <w:r w:rsidR="009B623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 w:rsidR="009B623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ntif</w:t>
      </w:r>
      <w:r w:rsidR="002F17A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</w:t>
      </w:r>
      <w:r w:rsidR="009B623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d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 same six </w:t>
      </w:r>
      <w:r w:rsidR="009F2FB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op 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variables</w:t>
      </w:r>
      <w:r w:rsidR="00E11221" w:rsidRP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F2FB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mong the 13 predictor variables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but with a slightly different ranking (Ta</w:t>
      </w:r>
      <w:r w:rsidR="00E11221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e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: precipitation in May and June (P</w:t>
      </w:r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cp0506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, </w:t>
      </w:r>
      <w:r w:rsidR="00FC1A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imum</w:t>
      </w:r>
      <w:r w:rsidR="00FC1A82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11221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mperature</w:t>
      </w:r>
      <w:r w:rsidR="00E11221" w:rsidRP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 June and July</w:t>
      </w:r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T0607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distance to roads (</w:t>
      </w:r>
      <w:proofErr w:type="spellStart"/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_road</w:t>
      </w:r>
      <w:proofErr w:type="spellEnd"/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el</w:t>
      </w:r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vation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precipitation in July and August (P</w:t>
      </w:r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cp0708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, and distance to rivers</w:t>
      </w:r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proofErr w:type="spellStart"/>
      <w:r w:rsidR="00E1122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_river</w:t>
      </w:r>
      <w:proofErr w:type="spellEnd"/>
      <w:r w:rsidR="00E1122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.</w:t>
      </w:r>
      <w:r w:rsidR="009B623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oth 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etrics</w:t>
      </w:r>
      <w:r w:rsidR="00483B0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dicate</w:t>
      </w:r>
      <w:r w:rsidR="00A21DA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at 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cipitation in May and June (</w:t>
      </w:r>
      <w:r w:rsidR="008530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cp0506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755D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as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</w:t>
      </w:r>
      <w:r w:rsidR="00A21DA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ost influential variable for predicting probability of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evere </w:t>
      </w:r>
      <w:r w:rsidR="00174D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BW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oliation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A21DA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jackknife procedure</w:t>
      </w:r>
      <w:r w:rsidR="0091773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howed that 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cipitation in July and August (</w:t>
      </w:r>
      <w:r w:rsidR="008530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</w:t>
      </w:r>
      <w:r w:rsidR="0091773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cp0708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91773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generated the highest model gain when each variable was modeled in isolation, indicating that </w:t>
      </w:r>
      <w:r w:rsidR="008530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</w:t>
      </w:r>
      <w:r w:rsidR="0091773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cp0708 has the most useful </w:t>
      </w:r>
      <w:r w:rsidR="0091773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>information by itself</w:t>
      </w:r>
      <w:r w:rsidR="008530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r w:rsidR="008530E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igure </w:t>
      </w:r>
      <w:r w:rsidR="007318F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</w:t>
      </w:r>
      <w:r w:rsidR="008530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91773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C14B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 the other hand, </w:t>
      </w:r>
      <w:r w:rsidR="00C14B0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nce to </w:t>
      </w:r>
      <w:r w:rsidR="00C14B01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iver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C14B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proofErr w:type="spellStart"/>
      <w:r w:rsidR="00A17C22" w:rsidRPr="007D3AB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_river</w:t>
      </w:r>
      <w:proofErr w:type="spellEnd"/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</w:t>
      </w:r>
      <w:r w:rsidR="00C14B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caused the largest decrease in gain when it was omitted, </w:t>
      </w:r>
      <w:r w:rsidR="00C755D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uggesting </w:t>
      </w:r>
      <w:r w:rsidR="008530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at it carried the most information that was not present in other variables.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rest species did not </w:t>
      </w:r>
      <w:r w:rsidR="00174D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ank 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 an important predictor (Table </w:t>
      </w:r>
      <w:r w:rsidR="00F85DA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</w:t>
      </w:r>
      <w:r w:rsidR="00A17C22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Figure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.</w:t>
      </w:r>
    </w:p>
    <w:p w14:paraId="39546E3F" w14:textId="272C7435" w:rsidR="00D56668" w:rsidRDefault="009E78EE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ab/>
      </w:r>
      <w:r w:rsidR="00EC50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obability of predicted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evere </w:t>
      </w:r>
      <w:r w:rsidR="008615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BW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oliation</w:t>
      </w:r>
      <w:r w:rsidR="00EC508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as below 0.</w:t>
      </w:r>
      <w:r w:rsidR="0052790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5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efore </w:t>
      </w:r>
      <w:r w:rsidR="00174DF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cipitation in May and June (Prcp0506)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172F3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eaching</w:t>
      </w:r>
      <w:r w:rsidR="00EC508D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70 mm, and rapidly increase</w:t>
      </w:r>
      <w:r w:rsidR="007172F3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 w:rsidR="0059710E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&gt; 0.70</w:t>
      </w:r>
      <w:r w:rsidR="00EC508D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hen Prcp0506</w:t>
      </w:r>
      <w:r w:rsidR="006E28CE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172F3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a</w:t>
      </w:r>
      <w:r w:rsidR="006E28CE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 at the range of</w:t>
      </w:r>
      <w:r w:rsidR="00EC508D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E28CE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75.0 mm – 91.0 mm,</w:t>
      </w:r>
      <w:r w:rsidR="006E28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efore declining gradually (</w:t>
      </w:r>
      <w:r w:rsidR="006E28CE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igure </w:t>
      </w:r>
      <w:r w:rsid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3</w:t>
      </w:r>
      <w:r w:rsidR="004273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A</w:t>
      </w:r>
      <w:r w:rsidR="006E28C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. </w:t>
      </w:r>
      <w:r w:rsidR="003C464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obability of severe defoliation increased with </w:t>
      </w:r>
      <w:r w:rsidR="00FC1A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imum</w:t>
      </w:r>
      <w:r w:rsidR="00FC1A82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17C22" w:rsidRPr="00235E7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mperature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June and July (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T0607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755D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until </w:t>
      </w:r>
      <w:r w:rsidR="00A40D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emperature reache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 w:rsidR="00A40D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18.0 </w:t>
      </w:r>
      <w:r w:rsidR="00A40DC0" w:rsidRPr="00A17F79">
        <w:rPr>
          <w:rFonts w:ascii="Times New Roman" w:hAnsi="Times New Roman" w:cs="Times New Roman"/>
        </w:rPr>
        <w:t>°C</w:t>
      </w:r>
      <w:r w:rsidR="003C4647">
        <w:rPr>
          <w:rFonts w:ascii="Times New Roman" w:hAnsi="Times New Roman" w:cs="Times New Roman"/>
        </w:rPr>
        <w:t xml:space="preserve"> </w:t>
      </w:r>
      <w:r w:rsidR="003C4647" w:rsidRPr="003C464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(peak probability 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= 0.88</w:t>
      </w:r>
      <w:r w:rsidR="003C4647" w:rsidRPr="003C464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A40D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and then 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tarted</w:t>
      </w:r>
      <w:r w:rsidR="00A40D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172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creasing</w:t>
      </w:r>
      <w:r w:rsidR="003C464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A40D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oth </w:t>
      </w:r>
      <w:r w:rsidR="000F249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ance to road (</w:t>
      </w:r>
      <w:proofErr w:type="spellStart"/>
      <w:r w:rsidR="000F249A" w:rsidRP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_road</w:t>
      </w:r>
      <w:proofErr w:type="spellEnd"/>
      <w:r w:rsidR="000F249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and </w:t>
      </w:r>
      <w:r w:rsidR="008615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ance to river (</w:t>
      </w:r>
      <w:proofErr w:type="spellStart"/>
      <w:r w:rsidR="00796D68" w:rsidRPr="007C649D">
        <w:rPr>
          <w:rFonts w:ascii="Times New Roman" w:hAnsi="Times New Roman" w:cs="Times New Roman"/>
        </w:rPr>
        <w:t>Dist_river</w:t>
      </w:r>
      <w:proofErr w:type="spellEnd"/>
      <w:r w:rsidR="00861501">
        <w:rPr>
          <w:rFonts w:ascii="Times New Roman" w:hAnsi="Times New Roman" w:cs="Times New Roman"/>
        </w:rPr>
        <w:t>)</w:t>
      </w:r>
      <w:r w:rsidR="00796D68" w:rsidRP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how</w:t>
      </w:r>
      <w:r w:rsidR="009A604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d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negative correlations with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evere defoliation 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obability, suggesting that forests closer to major roads and rivers are more susceptible to budworm outbreak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Fig</w:t>
      </w:r>
      <w:r w:rsidR="00C65DCD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ure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3</w:t>
      </w:r>
      <w:r w:rsidR="004273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D and Figure 3.E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8615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dicted p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obability dropped to about 0.50</w:t>
      </w:r>
      <w:r w:rsidR="007746A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hen 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</w:t>
      </w:r>
      <w:r w:rsidR="007746A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ocation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535BC" w:rsidRP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as 29 km and 85 km</w:t>
      </w:r>
      <w:r w:rsidR="007746A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way </w:t>
      </w:r>
      <w:r w:rsidR="007746A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rom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ajor </w:t>
      </w:r>
      <w:r w:rsid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oads 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d</w:t>
      </w:r>
      <w:r w:rsidR="007746A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ajor</w:t>
      </w:r>
      <w:r w:rsidR="00B535B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rivers</w:t>
      </w:r>
      <w:r w:rsidR="00C65DC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respectively. 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igh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evere defoliation 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obability 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&gt; 0.80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 was predicted for</w:t>
      </w:r>
      <w:r w:rsidR="00796D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elevation </w:t>
      </w:r>
      <w:r w:rsidR="00C755D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anging between 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37.4</w:t>
      </w:r>
      <w:r w:rsidR="007318F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m 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-</w:t>
      </w:r>
      <w:r w:rsidR="007318F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197.7 m, whereas slope and aspect did not show strong influence. We observed </w:t>
      </w:r>
      <w:r w:rsidR="00C755D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complex relationship between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vere defoliation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probability and </w:t>
      </w:r>
      <w:r w:rsidR="008615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cipitation in July and August (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cp0708</w:t>
      </w:r>
      <w:r w:rsidR="00861501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D56668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Figure </w:t>
      </w:r>
      <w:r w:rsidR="00B535BC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3</w:t>
      </w:r>
      <w:r w:rsidR="004273D8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B</w:t>
      </w:r>
      <w:r w:rsidR="00D5666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C71B4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215586BE" w14:textId="4E769449" w:rsidR="00397BD4" w:rsidRDefault="00397BD4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.</w:t>
      </w:r>
      <w:r w:rsidR="001E5077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2 </w:t>
      </w:r>
      <w:r w:rsidR="00FD0C5E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Prediction of </w:t>
      </w:r>
      <w:r w:rsidR="00A1582A" w:rsidRPr="00A1582A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evere defoliation</w:t>
      </w:r>
      <w:r w:rsidR="00A17C22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area</w:t>
      </w:r>
    </w:p>
    <w:p w14:paraId="7DC646E5" w14:textId="3A7D6C12" w:rsidR="00936FD6" w:rsidRPr="006E7878" w:rsidRDefault="00936FD6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ab/>
      </w:r>
      <w:r w:rsidR="004C787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o predict areas of severe defoliation, w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 classified the probability from </w:t>
      </w:r>
      <w:r w:rsidR="00DE17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-1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to five categories by </w:t>
      </w:r>
      <w:r w:rsidR="007E043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</w:t>
      </w:r>
      <w:r w:rsidR="00DE17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0.2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tep. Examining the </w:t>
      </w:r>
      <w:r w:rsidR="007318F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aster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ata of probability of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vere defoliation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most cells (9485) were predicted to have &lt; </w:t>
      </w:r>
      <w:r w:rsidR="00A17C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.2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probability. The 1947 cells with the highest probability (</w:t>
      </w:r>
      <w:r w:rsidR="00DE17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.8</w:t>
      </w:r>
      <w:r w:rsidR="0059710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are concentrated mainly </w:t>
      </w:r>
      <w:r w:rsidR="00C755D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northeast where </w:t>
      </w:r>
      <w:r w:rsidR="004C787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ack spruce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dominates the forest 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andscape</w:t>
      </w:r>
      <w:r w:rsidR="007318FE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Figure </w:t>
      </w:r>
      <w:r w:rsidR="007318FE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>1)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northwest (Northern peninsula) and southern part of Newfoundland (South coast, Burin peninsula, Avalon </w:t>
      </w:r>
      <w:r w:rsidR="00A17C22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eninsula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showed low probability </w:t>
      </w:r>
      <w:r w:rsidR="00A17C22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f severe defoliation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</w:p>
    <w:p w14:paraId="6FC9E240" w14:textId="25444565" w:rsidR="0016621B" w:rsidRPr="006E7878" w:rsidRDefault="00FD0C5E" w:rsidP="00397BD4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6E7878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.</w:t>
      </w:r>
      <w:r w:rsidR="001E5077" w:rsidRPr="006E7878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</w:t>
      </w:r>
      <w:r w:rsidRPr="006E7878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Black spruce is m</w:t>
      </w:r>
      <w:r w:rsidR="00A17C22" w:rsidRPr="006E7878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ore susceptible than balsam fir</w:t>
      </w:r>
    </w:p>
    <w:p w14:paraId="6264E4FF" w14:textId="2B461896" w:rsidR="00B85EC7" w:rsidRDefault="00B85EC7" w:rsidP="00397BD4">
      <w:pPr>
        <w:spacing w:after="0" w:line="480" w:lineRule="auto"/>
        <w:jc w:val="both"/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</w:pPr>
      <w:r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ab/>
      </w:r>
      <w:proofErr w:type="gramStart"/>
      <w:r w:rsidR="004C787A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The m</w:t>
      </w:r>
      <w:r w:rsidR="00A345AA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ajority of</w:t>
      </w:r>
      <w:proofErr w:type="gramEnd"/>
      <w:r w:rsidR="00A345AA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balsam fir forests (61.1%, 2.5 million ha.) showed low probability of </w:t>
      </w:r>
      <w:r w:rsidR="00DE1774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.2</w:t>
      </w:r>
      <w:r w:rsidR="0059710E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</w:t>
      </w:r>
      <w:r w:rsidR="00A345AA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to severe spruce </w:t>
      </w:r>
      <w:r w:rsidR="0059710E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budworm defoliation, whereas only</w:t>
      </w:r>
      <w:r w:rsidR="00A345AA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</w:t>
      </w:r>
      <w:r w:rsidR="0059710E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30.9% of black spruce forests were in the low probability bin</w:t>
      </w:r>
      <w:r w:rsidR="00A345AA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(</w:t>
      </w:r>
      <w:r w:rsidR="00B535BC" w:rsidRPr="006E787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Figure 4,</w:t>
      </w:r>
      <w:r w:rsidR="00B535B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also see details in Table A.</w:t>
      </w:r>
      <w:r w:rsidR="00090B63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4</w:t>
      </w:r>
      <w:r w:rsidR="00B535B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in appendix</w:t>
      </w:r>
      <w:r w:rsidR="00A345A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). 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In 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.4</w:t>
      </w:r>
      <w:r w:rsidR="0059710E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-0.6</w:t>
      </w:r>
      <w:r w:rsidR="0059710E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, 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.6</w:t>
      </w:r>
      <w:r w:rsidR="0059710E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-0.8</w:t>
      </w:r>
      <w:r w:rsidR="0059710E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, and 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.8</w:t>
      </w:r>
      <w:r w:rsidR="0059710E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-1</w:t>
      </w:r>
      <w:r w:rsidR="0059710E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.0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probability bins, </w:t>
      </w:r>
      <w:r w:rsidR="00C755D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the 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percentage of black spruce forests (19.1%, 21.7%, and 8.3%, respectively) was almost double the percentage of balsam fir forests (10.0%, 11.1%, and 4.1%, respectively) in each bin. Area of predicted 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evere defoliation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for </w:t>
      </w:r>
      <w:r w:rsidR="004C787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black spruce </w:t>
      </w:r>
      <w:r w:rsidR="001378C7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was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larger than for </w:t>
      </w:r>
      <w:r w:rsidR="004C787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balsam fir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in all bins except 0-</w:t>
      </w:r>
      <w:r w:rsidR="00DE1774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0.2</w:t>
      </w:r>
      <w:r w:rsidR="00E4723D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. </w:t>
      </w:r>
      <w:r w:rsidR="00B535B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S</w:t>
      </w:r>
      <w:r w:rsidR="00A158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vere defoliation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area </w:t>
      </w:r>
      <w:r w:rsidR="00B535B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(0.4-1.0 bins) 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for </w:t>
      </w:r>
      <w:r w:rsidR="004C787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black spruce</w:t>
      </w:r>
      <w:r w:rsidR="001378C7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wa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s 1.4 times of the area for </w:t>
      </w:r>
      <w:r w:rsidR="004C787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balsam fir</w:t>
      </w:r>
      <w:r w:rsidR="00D07163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(Table A.</w:t>
      </w:r>
      <w:r w:rsidR="00090B63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4</w:t>
      </w:r>
      <w:r w:rsidR="00D07163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in appendix)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, indicating high</w:t>
      </w:r>
      <w:r w:rsidR="00090A75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er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susceptibility of </w:t>
      </w:r>
      <w:r w:rsidR="004C787A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black spruce 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to spruce budworm than other tree species </w:t>
      </w:r>
      <w:r w:rsidR="00A17C22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>on the island of</w:t>
      </w:r>
      <w:r w:rsidR="00086AB8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 Newfoundland. </w:t>
      </w:r>
    </w:p>
    <w:p w14:paraId="09EAFBBA" w14:textId="77777777" w:rsidR="00235E7C" w:rsidRDefault="00235E7C" w:rsidP="00235E7C">
      <w:pPr>
        <w:spacing w:before="240" w:after="0" w:line="480" w:lineRule="auto"/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</w:pPr>
      <w:r w:rsidRPr="00235E7C"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  <w:t>4 Discussion</w:t>
      </w:r>
    </w:p>
    <w:p w14:paraId="409C06B8" w14:textId="697D0F95" w:rsidR="001378C7" w:rsidRPr="00BE76C1" w:rsidRDefault="00A17C22" w:rsidP="00DE1774">
      <w:pPr>
        <w:spacing w:before="240"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Predicting spatial patterns of insect outbreaks over large geographical area</w:t>
      </w:r>
      <w:r w:rsidR="00C755DA">
        <w:rPr>
          <w:rFonts w:ascii="Times New Roman" w:eastAsia="Times New Roman" w:hAnsi="Times New Roman" w:cs="Times New Roman"/>
          <w:sz w:val="24"/>
          <w:szCs w:val="24"/>
        </w:rPr>
        <w:t>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s difficult due to complex relationships between insect distributions and their host environment. 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 xml:space="preserve">Indeed, there is little agreement </w:t>
      </w:r>
      <w:r w:rsidR="00C755DA">
        <w:rPr>
          <w:rFonts w:ascii="Times New Roman" w:eastAsia="Times New Roman" w:hAnsi="Times New Roman" w:cs="Times New Roman"/>
          <w:sz w:val="24"/>
          <w:szCs w:val="24"/>
        </w:rPr>
        <w:t xml:space="preserve">on 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>the top biotic and abiotic predictors of outbreak patte</w:t>
      </w:r>
      <w:r w:rsidR="00090A75">
        <w:rPr>
          <w:rFonts w:ascii="Times New Roman" w:eastAsia="Times New Roman" w:hAnsi="Times New Roman" w:cs="Times New Roman"/>
          <w:sz w:val="24"/>
          <w:szCs w:val="24"/>
        </w:rPr>
        <w:t>rns across study areas and mode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 xml:space="preserve">ling platforms (reviewed </w:t>
      </w:r>
      <w:r w:rsidR="005D6FBA" w:rsidRPr="006E7878">
        <w:rPr>
          <w:rFonts w:ascii="Times New Roman" w:eastAsia="Times New Roman" w:hAnsi="Times New Roman" w:cs="Times New Roman"/>
          <w:sz w:val="24"/>
          <w:szCs w:val="24"/>
        </w:rPr>
        <w:t xml:space="preserve">in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a</w:t>
      </w:r>
      <w:r w:rsidR="00090B63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e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.1 in</w:t>
      </w:r>
      <w:r w:rsidR="00090B63" w:rsidRP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ppendix S1</w:t>
      </w:r>
      <w:r w:rsidR="005D6FBA" w:rsidRPr="006E7878">
        <w:rPr>
          <w:rFonts w:ascii="Times New Roman" w:eastAsia="Times New Roman" w:hAnsi="Times New Roman" w:cs="Times New Roman"/>
          <w:sz w:val="24"/>
          <w:szCs w:val="24"/>
        </w:rPr>
        <w:t>). We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 xml:space="preserve"> fit</w:t>
      </w:r>
      <w:r w:rsidR="00E42106">
        <w:rPr>
          <w:rFonts w:ascii="Times New Roman" w:eastAsia="Times New Roman" w:hAnsi="Times New Roman" w:cs="Times New Roman"/>
          <w:sz w:val="24"/>
          <w:szCs w:val="24"/>
        </w:rPr>
        <w:t>ted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 xml:space="preserve"> a machine learning species distribution model to identify top predictors of </w:t>
      </w:r>
      <w:r w:rsidR="00937CB4">
        <w:rPr>
          <w:rFonts w:ascii="Times New Roman" w:eastAsia="Times New Roman" w:hAnsi="Times New Roman" w:cs="Times New Roman"/>
          <w:sz w:val="24"/>
          <w:szCs w:val="24"/>
        </w:rPr>
        <w:t xml:space="preserve">spruce 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 xml:space="preserve">budworm defoliation on the island of Newfoundland - the leading edge of </w:t>
      </w:r>
      <w:r w:rsidR="00C755DA">
        <w:rPr>
          <w:rFonts w:ascii="Times New Roman" w:eastAsia="Times New Roman" w:hAnsi="Times New Roman" w:cs="Times New Roman"/>
          <w:sz w:val="24"/>
          <w:szCs w:val="24"/>
        </w:rPr>
        <w:t xml:space="preserve">the current </w:t>
      </w:r>
      <w:r w:rsidR="005D6FBA">
        <w:rPr>
          <w:rFonts w:ascii="Times New Roman" w:eastAsia="Times New Roman" w:hAnsi="Times New Roman" w:cs="Times New Roman"/>
          <w:sz w:val="24"/>
          <w:szCs w:val="24"/>
        </w:rPr>
        <w:t xml:space="preserve">budworm outbreak. </w:t>
      </w:r>
      <w:r w:rsidR="001378C7">
        <w:rPr>
          <w:rFonts w:ascii="Times New Roman" w:eastAsia="Times New Roman" w:hAnsi="Times New Roman" w:cs="Times New Roman"/>
          <w:sz w:val="24"/>
          <w:szCs w:val="24"/>
        </w:rPr>
        <w:t xml:space="preserve">As expected, we found 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climatic predictors (especially precipitation and temperature) were more influential than forest stand characteristics in describing SBW outbreak across </w:t>
      </w:r>
      <w:r w:rsidR="00D51B9E">
        <w:rPr>
          <w:rFonts w:ascii="Times New Roman" w:eastAsia="Times New Roman" w:hAnsi="Times New Roman" w:cs="Times New Roman"/>
          <w:sz w:val="24"/>
          <w:szCs w:val="24"/>
        </w:rPr>
        <w:t xml:space="preserve">the island 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landscape. Black spruce </w:t>
      </w:r>
      <w:r w:rsidR="000C336B">
        <w:rPr>
          <w:rFonts w:ascii="Times New Roman" w:eastAsia="Times New Roman" w:hAnsi="Times New Roman" w:cs="Times New Roman"/>
          <w:sz w:val="24"/>
          <w:szCs w:val="24"/>
        </w:rPr>
        <w:t>stands were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 more susceptible than balsam fir </w:t>
      </w:r>
      <w:r w:rsidR="000C336B">
        <w:rPr>
          <w:rFonts w:ascii="Times New Roman" w:eastAsia="Times New Roman" w:hAnsi="Times New Roman" w:cs="Times New Roman"/>
          <w:sz w:val="24"/>
          <w:szCs w:val="24"/>
        </w:rPr>
        <w:t xml:space="preserve">stands 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due to the unique combination of climatic condition 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and geographical distribution of two species on the island. </w:t>
      </w:r>
      <w:r w:rsidR="00D51B9E">
        <w:rPr>
          <w:rFonts w:ascii="Times New Roman" w:eastAsia="Times New Roman" w:hAnsi="Times New Roman" w:cs="Times New Roman"/>
          <w:sz w:val="24"/>
          <w:szCs w:val="24"/>
        </w:rPr>
        <w:t>Surprisingly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gramStart"/>
      <w:r w:rsidR="00372ABD">
        <w:rPr>
          <w:rFonts w:ascii="Times New Roman" w:eastAsia="Times New Roman" w:hAnsi="Times New Roman" w:cs="Times New Roman"/>
          <w:sz w:val="24"/>
          <w:szCs w:val="24"/>
        </w:rPr>
        <w:t>all of</w:t>
      </w:r>
      <w:proofErr w:type="gramEnd"/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 our variable importance assessments suggest little importance of forest tree </w:t>
      </w:r>
      <w:r w:rsidR="00372ABD" w:rsidRPr="00362AD0">
        <w:rPr>
          <w:rFonts w:ascii="Times New Roman" w:eastAsia="Times New Roman" w:hAnsi="Times New Roman" w:cs="Times New Roman"/>
          <w:sz w:val="24"/>
          <w:szCs w:val="24"/>
        </w:rPr>
        <w:t>species composition to probability of</w:t>
      </w:r>
      <w:r w:rsidR="00372ABD">
        <w:rPr>
          <w:rFonts w:ascii="Times New Roman" w:eastAsia="Times New Roman" w:hAnsi="Times New Roman" w:cs="Times New Roman"/>
          <w:sz w:val="24"/>
          <w:szCs w:val="24"/>
        </w:rPr>
        <w:t xml:space="preserve"> severe defoliation.</w:t>
      </w:r>
    </w:p>
    <w:p w14:paraId="09831C12" w14:textId="74C1C47E" w:rsidR="00805C3B" w:rsidRDefault="00805C3B" w:rsidP="00235E7C">
      <w:pPr>
        <w:spacing w:before="240" w:after="0" w:line="480" w:lineRule="auto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805C3B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4.1</w:t>
      </w:r>
      <w:r w:rsidR="008B15F7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Climate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and </w:t>
      </w:r>
      <w:r w:rsidR="008B15F7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distance to corridors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were strong predictors for severe defoliation</w:t>
      </w:r>
    </w:p>
    <w:p w14:paraId="1960480B" w14:textId="2ECE8D41" w:rsidR="005B3D88" w:rsidRDefault="005B3D88" w:rsidP="004C5FBE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ecipitation, temperature, bathymetry, distance to water, and habitat characteristics</w:t>
      </w:r>
      <w:r w:rsidR="0071319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e.g., vegetation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4C5FB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urfaced a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 most important variables among over 400 predictors 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 species distribution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a review of 2040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DMs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Bradie&lt;/Author&gt;&lt;Year&gt;2017&lt;/Year&gt;&lt;RecNum&gt;788&lt;/RecNum&gt;&lt;DisplayText&gt;(Bradie &amp;amp; Leung, 2017)&lt;/DisplayText&gt;&lt;record&gt;&lt;rec-number&gt;788&lt;/rec-number&gt;&lt;foreign-keys&gt;&lt;key app="EN" db-id="5sdw5srv95vzx3e5veav52eqaddtvw2paztt" timestamp="1636445426"&gt;788&lt;/key&gt;&lt;/foreign-keys&gt;&lt;ref-type name="Journal Article"&gt;17&lt;/ref-type&gt;&lt;contributors&gt;&lt;authors&gt;&lt;author&gt;Bradie, Johanna&lt;/author&gt;&lt;author&gt;Leung, Brian&lt;/author&gt;&lt;/authors&gt;&lt;/contributors&gt;&lt;titles&gt;&lt;title&gt;A quantitative synthesis of the importance of variables used in MaxEnt species distribution models&lt;/title&gt;&lt;secondary-title&gt;Journal of Biogeography&lt;/secondary-title&gt;&lt;/titles&gt;&lt;periodical&gt;&lt;full-title&gt;Journal of Biogeography&lt;/full-title&gt;&lt;abbr-1&gt;J. Biogeogr.&lt;/abbr-1&gt;&lt;abbr-2&gt;J Biogeogr&lt;/abbr-2&gt;&lt;/periodical&gt;&lt;pages&gt;1344-1361&lt;/pages&gt;&lt;volume&gt;44&lt;/volume&gt;&lt;number&gt;6&lt;/number&gt;&lt;dates&gt;&lt;year&gt;2017&lt;/year&gt;&lt;/dates&gt;&lt;isbn&gt;0305-0270&lt;/isbn&gt;&lt;urls&gt;&lt;related-urls&gt;&lt;url&gt;https://onlinelibrary.wiley.com/doi/abs/10.1111/jbi.12894&lt;/url&gt;&lt;/related-urls&gt;&lt;/urls&gt;&lt;electronic-resource-num&gt;10.1111/jbi.12894&lt;/electronic-resource-num&gt;&lt;/record&gt;&lt;/Cite&gt;&lt;/EndNote&gt;</w:instrTex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Bradie &amp; Leung, 2017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In spruce budworm literature, a variety of climatic variables showed strong influence on budworm defoliation in different regions (as 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ummarized in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a</w:t>
      </w:r>
      <w:r w:rsidR="00090B63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e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.1 in</w:t>
      </w:r>
      <w:r w:rsidR="00090B63" w:rsidRP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ppendix S1</w:t>
      </w: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. </w:t>
      </w:r>
      <w:r w:rsidR="006B457D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or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example, spring temperature influenced budworm defoliation positively in New Brunswick, Canada 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Li&lt;/Author&gt;&lt;Year&gt;2020&lt;/Year&gt;&lt;RecNum&gt;498&lt;/RecNum&gt;&lt;DisplayText&gt;(Li et al., 2020)&lt;/DisplayText&gt;&lt;record&gt;&lt;rec-number&gt;498&lt;/rec-number&gt;&lt;foreign-keys&gt;&lt;key app="EN" db-id="5sdw5srv95vzx3e5veav52eqaddtvw2paztt" timestamp="1615489450"&gt;498&lt;/key&gt;&lt;key app="ENWeb" db-id=""&gt;0&lt;/key&gt;&lt;/foreign-keys&gt;&lt;ref-type name="Journal Article"&gt;17&lt;/ref-type&gt;&lt;contributors&gt;&lt;authors&gt;&lt;author&gt;Li, Mingke&lt;/author&gt;&lt;author&gt;MacLean, David A.&lt;/author&gt;&lt;author&gt;Hennigar, Chris R.&lt;/author&gt;&lt;author&gt;Ogilvie, Jae&lt;/author&gt;&lt;/authors&gt;&lt;/contributors&gt;&lt;titles&gt;&lt;title&gt;Previous year outbreak conditions and spring climate predict spruce budworm population changes in the following year&lt;/title&gt;&lt;secondary-title&gt;Forest Ecology and Management&lt;/secondary-title&gt;&lt;/titles&gt;&lt;periodical&gt;&lt;full-title&gt;Forest Ecology and Management&lt;/full-title&gt;&lt;abbr-1&gt;For. Ecol. Manage.&lt;/abbr-1&gt;&lt;abbr-2&gt;For Ecol Manage&lt;/abbr-2&gt;&lt;/periodical&gt;&lt;pages&gt;117737&lt;/pages&gt;&lt;volume&gt;458&lt;/volume&gt;&lt;keywords&gt;&lt;keyword&gt;Population prediction&lt;/keyword&gt;&lt;keyword&gt;Outbreak initiation&lt;/keyword&gt;&lt;keyword&gt;Simultaneous autoregression&lt;/keyword&gt;&lt;keyword&gt;Spatial autocorrelation&lt;/keyword&gt;&lt;/keywords&gt;&lt;dates&gt;&lt;year&gt;2020&lt;/year&gt;&lt;pub-dates&gt;&lt;date&gt;2020/02/15/&lt;/date&gt;&lt;/pub-dates&gt;&lt;/dates&gt;&lt;isbn&gt;0378-1127&lt;/isbn&gt;&lt;urls&gt;&lt;related-urls&gt;&lt;url&gt;http://www.sciencedirect.com/science/article/pii/S0378112719318262&lt;/url&gt;&lt;/related-urls&gt;&lt;/urls&gt;&lt;electronic-resource-num&gt;10.1016/j.foreco.2019.117737&lt;/electronic-resource-num&gt;&lt;/record&gt;&lt;/Cite&gt;&lt;/EndNote&gt;</w:instrTex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Li et al., 2020)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hile summer precipitation showed negative effects in Ontario, Canada 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Candau&lt;/Author&gt;&lt;Year&gt;2005&lt;/Year&gt;&lt;RecNum&gt;610&lt;/RecNum&gt;&lt;DisplayText&gt;(Candau &amp;amp; Fleming, 2005)&lt;/DisplayText&gt;&lt;record&gt;&lt;rec-number&gt;610&lt;/rec-number&gt;&lt;foreign-keys&gt;&lt;key app="EN" db-id="5sdw5srv95vzx3e5veav52eqaddtvw2paztt" timestamp="1615489527"&gt;610&lt;/key&gt;&lt;key app="ENWeb" db-id=""&gt;0&lt;/key&gt;&lt;/foreign-keys&gt;&lt;ref-type name="Journal Article"&gt;17&lt;/ref-type&gt;&lt;contributors&gt;&lt;authors&gt;&lt;author&gt;Candau, Jean. Noël&lt;/author&gt;&lt;author&gt;Fleming, Richard A.&lt;/author&gt;&lt;/authors&gt;&lt;/contributors&gt;&lt;titles&gt;&lt;title&gt;Landscape-scale spatial distribution of spruce budworm defoliation in relation to bioclimatic conditions&lt;/title&gt;&lt;secondary-title&gt;Canadian Journal of Forest Research&lt;/secondary-title&gt;&lt;/titles&gt;&lt;periodical&gt;&lt;full-title&gt;Canadian Journal of Forest Research&lt;/full-title&gt;&lt;abbr-1&gt;Can. J. For. Res.&lt;/abbr-1&gt;&lt;abbr-2&gt;Can J For Res&lt;/abbr-2&gt;&lt;/periodical&gt;&lt;pages&gt;2218-2232&lt;/pages&gt;&lt;volume&gt;35&lt;/volume&gt;&lt;number&gt;9&lt;/number&gt;&lt;dates&gt;&lt;year&gt;2005&lt;/year&gt;&lt;pub-dates&gt;&lt;date&gt;2005/09/01&lt;/date&gt;&lt;/pub-dates&gt;&lt;/dates&gt;&lt;publisher&gt;NRC Research Press&lt;/publisher&gt;&lt;isbn&gt;0045-5067&lt;/isbn&gt;&lt;urls&gt;&lt;related-urls&gt;&lt;url&gt;https://doi.org/10.1139/x05-078&lt;/url&gt;&lt;/related-urls&gt;&lt;/urls&gt;&lt;electronic-resource-num&gt;10.1139/x05-078&lt;/electronic-resource-num&gt;&lt;research-notes&gt;reg tree citation&lt;/research-notes&gt;&lt;access-date&gt;2018/04/17&lt;/access-date&gt;&lt;/record&gt;&lt;/Cite&gt;&lt;/EndNote&gt;</w:instrTex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Candau &amp; Fleming, 2005)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6434B24D" w14:textId="178D8A4F" w:rsidR="00594F8B" w:rsidRDefault="006E4EA8" w:rsidP="009E619E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Our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>MaxEnt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model </w:t>
      </w:r>
      <w:r w:rsidR="004773BD">
        <w:rPr>
          <w:rFonts w:ascii="Times New Roman" w:eastAsia="Times New Roman" w:hAnsi="Times New Roman" w:cs="Times New Roman"/>
          <w:color w:val="1B1B1B"/>
          <w:sz w:val="24"/>
          <w:szCs w:val="24"/>
        </w:rPr>
        <w:t>identified three climatic variables that strongly influenced spruce budworm defoliation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on the island of Newfoundland</w:t>
      </w:r>
      <w:r w:rsidR="004773BD">
        <w:rPr>
          <w:rFonts w:ascii="Times New Roman" w:eastAsia="Times New Roman" w:hAnsi="Times New Roman" w:cs="Times New Roman"/>
          <w:color w:val="1B1B1B"/>
          <w:sz w:val="24"/>
          <w:szCs w:val="24"/>
        </w:rPr>
        <w:t>: spring precipitation</w:t>
      </w:r>
      <w:r w:rsidR="00FC1A82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(Prcp0506)</w:t>
      </w:r>
      <w:r w:rsidR="004773BD">
        <w:rPr>
          <w:rFonts w:ascii="Times New Roman" w:eastAsia="Times New Roman" w:hAnsi="Times New Roman" w:cs="Times New Roman"/>
          <w:color w:val="1B1B1B"/>
          <w:sz w:val="24"/>
          <w:szCs w:val="24"/>
        </w:rPr>
        <w:t>, fall precipitation</w:t>
      </w:r>
      <w:r w:rsidR="00FC1A82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(Prcp0708)</w:t>
      </w:r>
      <w:r w:rsidR="004773B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, and summer </w:t>
      </w:r>
      <w:r w:rsidR="00FC1A82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maximum </w:t>
      </w:r>
      <w:r w:rsidR="004773BD">
        <w:rPr>
          <w:rFonts w:ascii="Times New Roman" w:eastAsia="Times New Roman" w:hAnsi="Times New Roman" w:cs="Times New Roman"/>
          <w:color w:val="1B1B1B"/>
          <w:sz w:val="24"/>
          <w:szCs w:val="24"/>
        </w:rPr>
        <w:t>temperature</w:t>
      </w:r>
      <w:r w:rsidR="00FC1A82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(MaxT0607)</w:t>
      </w:r>
      <w:r w:rsidR="004773BD">
        <w:rPr>
          <w:rFonts w:ascii="Times New Roman" w:eastAsia="Times New Roman" w:hAnsi="Times New Roman" w:cs="Times New Roman"/>
          <w:color w:val="1B1B1B"/>
          <w:sz w:val="24"/>
          <w:szCs w:val="24"/>
        </w:rPr>
        <w:t>.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212601">
        <w:rPr>
          <w:rFonts w:ascii="Times New Roman" w:eastAsia="Times New Roman" w:hAnsi="Times New Roman" w:cs="Times New Roman"/>
          <w:color w:val="1B1B1B"/>
          <w:sz w:val="24"/>
          <w:szCs w:val="24"/>
        </w:rPr>
        <w:t>F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w spatial models </w:t>
      </w:r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cluded or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eport</w:t>
      </w:r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d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ignificant effects 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f spring precipitation on defoliation patterns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 AuthorYear="1"&gt;&lt;Author&gt;Li&lt;/Author&gt;&lt;Year&gt;2020&lt;/Year&gt;&lt;RecNum&gt;498&lt;/RecNum&gt;&lt;DisplayText&gt;Li et al. (2020)&lt;/DisplayText&gt;&lt;record&gt;&lt;rec-number&gt;498&lt;/rec-number&gt;&lt;foreign-keys&gt;&lt;key app="EN" db-id="5sdw5srv95vzx3e5veav52eqaddtvw2paztt" timestamp="1615489450"&gt;498&lt;/key&gt;&lt;key app="ENWeb" db-id=""&gt;0&lt;/key&gt;&lt;/foreign-keys&gt;&lt;ref-type name="Journal Article"&gt;17&lt;/ref-type&gt;&lt;contributors&gt;&lt;authors&gt;&lt;author&gt;Li, Mingke&lt;/author&gt;&lt;author&gt;MacLean, David A.&lt;/author&gt;&lt;author&gt;Hennigar, Chris R.&lt;/author&gt;&lt;author&gt;Ogilvie, Jae&lt;/author&gt;&lt;/authors&gt;&lt;/contributors&gt;&lt;titles&gt;&lt;title&gt;Previous year outbreak conditions and spring climate predict spruce budworm population changes in the following year&lt;/title&gt;&lt;secondary-title&gt;Forest Ecology and Management&lt;/secondary-title&gt;&lt;/titles&gt;&lt;periodical&gt;&lt;full-title&gt;Forest Ecology and Management&lt;/full-title&gt;&lt;abbr-1&gt;For. Ecol. Manage.&lt;/abbr-1&gt;&lt;abbr-2&gt;For Ecol Manage&lt;/abbr-2&gt;&lt;/periodical&gt;&lt;pages&gt;117737&lt;/pages&gt;&lt;volume&gt;458&lt;/volume&gt;&lt;keywords&gt;&lt;keyword&gt;Population prediction&lt;/keyword&gt;&lt;keyword&gt;Outbreak initiation&lt;/keyword&gt;&lt;keyword&gt;Simultaneous autoregression&lt;/keyword&gt;&lt;keyword&gt;Spatial autocorrelation&lt;/keyword&gt;&lt;/keywords&gt;&lt;dates&gt;&lt;year&gt;2020&lt;/year&gt;&lt;pub-dates&gt;&lt;date&gt;2020/02/15/&lt;/date&gt;&lt;/pub-dates&gt;&lt;/dates&gt;&lt;isbn&gt;0378-1127&lt;/isbn&gt;&lt;urls&gt;&lt;related-urls&gt;&lt;url&gt;http://www.sciencedirect.com/science/article/pii/S0378112719318262&lt;/url&gt;&lt;/related-urls&gt;&lt;/urls&gt;&lt;electronic-resource-num&gt;10.1016/j.foreco.2019.117737&lt;/electronic-resource-num&gt;&lt;/record&gt;&lt;/Cite&gt;&lt;/EndNote&gt;</w:instrTex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Li et al. (2020)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cluded fall precipitation in a predictive model for New Brunswick, Canada but did not f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d it 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as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ignificantly 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elated to spatial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oliation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patterns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</w:rPr>
        <w:t>The climate on the island of Newfound</w:t>
      </w:r>
      <w:r w:rsidR="0063702C">
        <w:rPr>
          <w:rFonts w:ascii="Times New Roman" w:eastAsia="Times New Roman" w:hAnsi="Times New Roman" w:cs="Times New Roman"/>
          <w:color w:val="1B1B1B"/>
          <w:sz w:val="24"/>
          <w:szCs w:val="24"/>
        </w:rPr>
        <w:t>land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is unique for spruce budworm: cold and wet summer climate on the west coast creates </w:t>
      </w:r>
      <w:r w:rsidR="0063702C" w:rsidRPr="0063702C">
        <w:rPr>
          <w:rFonts w:ascii="Times New Roman" w:eastAsia="Times New Roman" w:hAnsi="Times New Roman" w:cs="Times New Roman"/>
          <w:color w:val="1B1B1B"/>
          <w:sz w:val="24"/>
          <w:szCs w:val="24"/>
        </w:rPr>
        <w:t>adverse</w:t>
      </w:r>
      <w:r w:rsidR="0063702C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</w:rPr>
        <w:t>condition</w:t>
      </w:r>
      <w:r w:rsidR="0063702C">
        <w:rPr>
          <w:rFonts w:ascii="Times New Roman" w:eastAsia="Times New Roman" w:hAnsi="Times New Roman" w:cs="Times New Roman"/>
          <w:color w:val="1B1B1B"/>
          <w:sz w:val="24"/>
          <w:szCs w:val="24"/>
        </w:rPr>
        <w:t>s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for budworm activities whereas in the inland area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</w:rPr>
        <w:t>s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, warm and dry summer is ideal for budworm infestation.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</w:rPr>
        <w:t>This regional variation in climate condition</w:t>
      </w:r>
      <w:r w:rsidR="00191434">
        <w:rPr>
          <w:rFonts w:ascii="Times New Roman" w:eastAsia="Times New Roman" w:hAnsi="Times New Roman" w:cs="Times New Roman"/>
          <w:color w:val="1B1B1B"/>
          <w:sz w:val="24"/>
          <w:szCs w:val="24"/>
        </w:rPr>
        <w:t>s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shaped our model prediction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. Specifically, </w:t>
      </w:r>
      <w:r w:rsidR="00BE76C1">
        <w:rPr>
          <w:rFonts w:ascii="Times New Roman" w:eastAsia="Times New Roman" w:hAnsi="Times New Roman" w:cs="Times New Roman"/>
          <w:color w:val="1B1B1B"/>
          <w:sz w:val="24"/>
          <w:szCs w:val="24"/>
        </w:rPr>
        <w:t>t</w:t>
      </w:r>
      <w:r w:rsidR="00E04C6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he model 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</w:rPr>
        <w:t>predicted</w:t>
      </w:r>
      <w:r w:rsidR="00E04C6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7549E5">
        <w:rPr>
          <w:rFonts w:ascii="Times New Roman" w:eastAsia="Times New Roman" w:hAnsi="Times New Roman" w:cs="Times New Roman"/>
          <w:color w:val="1B1B1B"/>
          <w:sz w:val="24"/>
          <w:szCs w:val="24"/>
        </w:rPr>
        <w:t>a</w:t>
      </w:r>
      <w:r w:rsidR="00E04C6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E04C6E"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t>high probability of severe defoliation associated with spring precipitation</w:t>
      </w:r>
      <w:r w:rsidR="00FC1A82"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(Prcp0506)</w:t>
      </w:r>
      <w:r w:rsidR="00E04C6E"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63702C"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t>ranging from</w:t>
      </w:r>
      <w:r w:rsidR="00E04C6E"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E04C6E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75.0 mm – 91.0 mm</w:t>
      </w:r>
      <w:r w:rsidR="007549E5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Figure </w:t>
      </w:r>
      <w:r w:rsidR="00362AD0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3</w:t>
      </w:r>
      <w:r w:rsidR="004273D8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A</w:t>
      </w:r>
      <w:r w:rsidR="007549E5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E04C6E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CB0DAD"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t>During the transition period from winter to spring, temperature is critical</w:t>
      </w:r>
      <w:r w:rsidR="00CB0DAD" w:rsidRPr="0067622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to </w:t>
      </w:r>
      <w:r w:rsidR="00136C4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the </w:t>
      </w:r>
      <w:r w:rsidR="00CB0DAD" w:rsidRPr="0000099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metamorphosis </w:t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lastRenderedPageBreak/>
        <w:t xml:space="preserve">and </w:t>
      </w:r>
      <w:r w:rsidR="00CB0DAD" w:rsidRPr="0067622D">
        <w:rPr>
          <w:rFonts w:ascii="Times New Roman" w:eastAsia="Times New Roman" w:hAnsi="Times New Roman" w:cs="Times New Roman"/>
          <w:color w:val="1B1B1B"/>
          <w:sz w:val="24"/>
          <w:szCs w:val="24"/>
        </w:rPr>
        <w:t>metaboli</w:t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sm </w:t>
      </w:r>
      <w:r w:rsidR="00CB0DAD" w:rsidRPr="0067622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for ectothermic insects </w:t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begin"/>
      </w:r>
      <w:r w:rsidR="00E53B32">
        <w:rPr>
          <w:rFonts w:ascii="Times New Roman" w:eastAsia="Times New Roman" w:hAnsi="Times New Roman" w:cs="Times New Roman"/>
          <w:color w:val="1B1B1B"/>
          <w:sz w:val="24"/>
          <w:szCs w:val="24"/>
        </w:rPr>
        <w:instrText xml:space="preserve"> ADDIN EN.CITE &lt;EndNote&gt;&lt;Cite&gt;&lt;Author&gt;Lemoine&lt;/Author&gt;&lt;Year&gt;2012&lt;/Year&gt;&lt;RecNum&gt;897&lt;/RecNum&gt;&lt;DisplayText&gt;(Lemoine &amp;amp; Burkepile, 2012)&lt;/DisplayText&gt;&lt;record&gt;&lt;rec-number&gt;897&lt;/rec-number&gt;&lt;foreign-keys&gt;&lt;key app="EN" db-id="5sdw5srv95vzx3e5veav52eqaddtvw2paztt" timestamp="1652682422"&gt;897&lt;/key&gt;&lt;/foreign-keys&gt;&lt;ref-type name="Journal Article"&gt;17&lt;/ref-type&gt;&lt;contributors&gt;&lt;authors&gt;&lt;author&gt;Lemoine, Nathan P.&lt;/author&gt;&lt;author&gt;Burkepile, Deron E.&lt;/author&gt;&lt;/authors&gt;&lt;/contributors&gt;&lt;titles&gt;&lt;title&gt;Temperature-induced mismatches between consumption and metabolism reduce consumer fitness&lt;/title&gt;&lt;secondary-title&gt;Ecology&lt;/secondary-title&gt;&lt;/titles&gt;&lt;periodical&gt;&lt;full-title&gt;Ecology&lt;/full-title&gt;&lt;abbr-1&gt;Ecology&lt;/abbr-1&gt;&lt;abbr-2&gt;Ecology&lt;/abbr-2&gt;&lt;/periodical&gt;&lt;pages&gt;2483-2489&lt;/pages&gt;&lt;volume&gt;93&lt;/volume&gt;&lt;number&gt;11&lt;/number&gt;&lt;dates&gt;&lt;year&gt;2012&lt;/year&gt;&lt;/dates&gt;&lt;isbn&gt;0012-9658&lt;/isbn&gt;&lt;urls&gt;&lt;related-urls&gt;&lt;url&gt;https://esajournals.onlinelibrary.wiley.com/doi/abs/10.1890/12-0375.1&lt;/url&gt;&lt;/related-urls&gt;&lt;/urls&gt;&lt;electronic-resource-num&gt;10.1890/12-0375.1&lt;/electronic-resource-num&gt;&lt;/record&gt;&lt;/Cite&gt;&lt;/EndNote&gt;</w:instrText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separate"/>
      </w:r>
      <w:r w:rsidR="00E53B32">
        <w:rPr>
          <w:rFonts w:ascii="Times New Roman" w:eastAsia="Times New Roman" w:hAnsi="Times New Roman" w:cs="Times New Roman"/>
          <w:noProof/>
          <w:color w:val="1B1B1B"/>
          <w:sz w:val="24"/>
          <w:szCs w:val="24"/>
        </w:rPr>
        <w:t>(Lemoine &amp; Burkepile, 2012)</w:t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end"/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. Precipitation is </w:t>
      </w:r>
      <w:r w:rsidR="00EE684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an </w:t>
      </w:r>
      <w:r w:rsidR="00CB0DAD">
        <w:rPr>
          <w:rFonts w:ascii="Times New Roman" w:eastAsia="Times New Roman" w:hAnsi="Times New Roman" w:cs="Times New Roman"/>
          <w:color w:val="1B1B1B"/>
          <w:sz w:val="24"/>
          <w:szCs w:val="24"/>
        </w:rPr>
        <w:t>important co-dominating factor to temperature</w:t>
      </w:r>
      <w:r w:rsidR="00EE684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on insect phenology and survival. </w:t>
      </w:r>
      <w:r w:rsid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>Spruce budworm</w:t>
      </w:r>
      <w:r w:rsidR="002B6C7B" w:rsidRP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second-instar larvae </w:t>
      </w:r>
      <w:r w:rsidR="007F3A38">
        <w:rPr>
          <w:rFonts w:ascii="Times New Roman" w:eastAsia="Times New Roman" w:hAnsi="Times New Roman" w:cs="Times New Roman"/>
          <w:color w:val="1B1B1B"/>
          <w:sz w:val="24"/>
          <w:szCs w:val="24"/>
        </w:rPr>
        <w:t>emerge</w:t>
      </w:r>
      <w:r w:rsid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from winter diapause and</w:t>
      </w:r>
      <w:r w:rsidR="006B457D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subsequently</w:t>
      </w:r>
      <w:r w:rsid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dispers</w:t>
      </w:r>
      <w:r w:rsidR="00136C4A">
        <w:rPr>
          <w:rFonts w:ascii="Times New Roman" w:eastAsia="Times New Roman" w:hAnsi="Times New Roman" w:cs="Times New Roman"/>
          <w:color w:val="1B1B1B"/>
          <w:sz w:val="24"/>
          <w:szCs w:val="24"/>
        </w:rPr>
        <w:t>e on silk threads in spring</w:t>
      </w:r>
      <w:r w:rsidR="0063702C">
        <w:rPr>
          <w:rFonts w:ascii="Times New Roman" w:eastAsia="Times New Roman" w:hAnsi="Times New Roman" w:cs="Times New Roman"/>
          <w:color w:val="1B1B1B"/>
          <w:sz w:val="24"/>
          <w:szCs w:val="24"/>
        </w:rPr>
        <w:t>,</w:t>
      </w:r>
      <w:r w:rsidR="00136C4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>search</w:t>
      </w:r>
      <w:r w:rsidR="00136C4A">
        <w:rPr>
          <w:rFonts w:ascii="Times New Roman" w:eastAsia="Times New Roman" w:hAnsi="Times New Roman" w:cs="Times New Roman"/>
          <w:color w:val="1B1B1B"/>
          <w:sz w:val="24"/>
          <w:szCs w:val="24"/>
        </w:rPr>
        <w:t>ing</w:t>
      </w:r>
      <w:r w:rsidR="002B6C7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for suitable feeding sites. </w: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Second-instar dispersal survival is </w:t>
      </w:r>
      <w:r w:rsidR="00A8045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a major mortality event </w:t>
      </w:r>
      <w:r w:rsidR="000D02AC">
        <w:rPr>
          <w:rFonts w:ascii="Times New Roman" w:eastAsia="Times New Roman" w:hAnsi="Times New Roman" w:cs="Times New Roman"/>
          <w:color w:val="1B1B1B"/>
          <w:sz w:val="24"/>
          <w:szCs w:val="24"/>
        </w:rPr>
        <w:t>in</w:t>
      </w:r>
      <w:r w:rsidR="00A8045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191434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the </w:t>
      </w:r>
      <w:r w:rsidR="00A80450">
        <w:rPr>
          <w:rFonts w:ascii="Times New Roman" w:eastAsia="Times New Roman" w:hAnsi="Times New Roman" w:cs="Times New Roman"/>
          <w:color w:val="1B1B1B"/>
          <w:sz w:val="24"/>
          <w:szCs w:val="24"/>
        </w:rPr>
        <w:t>budworm life</w:t>
      </w:r>
      <w:r w:rsidR="00191434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A8045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cycle and it is </w: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critical </w:t>
      </w:r>
      <w:r w:rsidR="00A80450">
        <w:rPr>
          <w:rFonts w:ascii="Times New Roman" w:eastAsia="Times New Roman" w:hAnsi="Times New Roman" w:cs="Times New Roman"/>
          <w:color w:val="1B1B1B"/>
          <w:sz w:val="24"/>
          <w:szCs w:val="24"/>
        </w:rPr>
        <w:t>to the</w: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D459EF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population size in </w: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subsequent feeding stages </w: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</w:rPr>
        <w:instrText xml:space="preserve"> ADDIN EN.CITE &lt;EndNote&gt;&lt;Cite&gt;&lt;Author&gt;Zhang&lt;/Author&gt;&lt;Year&gt;2020&lt;/Year&gt;&lt;RecNum&gt;500&lt;/RecNum&gt;&lt;DisplayText&gt;(Zhang et al., 2020)&lt;/DisplayText&gt;&lt;record&gt;&lt;rec-number&gt;500&lt;/rec-number&gt;&lt;foreign-keys&gt;&lt;key app="EN" db-id="5sdw5srv95vzx3e5veav52eqaddtvw2paztt" timestamp="1615489452"&gt;500&lt;/key&gt;&lt;key app="ENWeb" db-id=""&gt;0&lt;/key&gt;&lt;/foreign-keys&gt;&lt;ref-type name="Journal Article"&gt;17&lt;/ref-type&gt;&lt;contributors&gt;&lt;authors&gt;&lt;author&gt;Zhang, Bo&lt;/author&gt;&lt;author&gt;MacLean, David A.&lt;/author&gt;&lt;author&gt;Johns, Rob C.&lt;/author&gt;&lt;author&gt;Eveleigh, Eldon S.&lt;/author&gt;&lt;author&gt;Edwards, Sara&lt;/author&gt;&lt;/authors&gt;&lt;/contributors&gt;&lt;titles&gt;&lt;title&gt;Hardwood-softwood composition influences early-instar larval dispersal mortality during a spruce budworm outbreak&lt;/title&gt;&lt;secondary-title&gt;Forest Ecology and Management&lt;/secondary-title&gt;&lt;/titles&gt;&lt;periodical&gt;&lt;full-title&gt;Forest Ecology and Management&lt;/full-title&gt;&lt;abbr-1&gt;For. Ecol. Manage.&lt;/abbr-1&gt;&lt;abbr-2&gt;For Ecol Manage&lt;/abbr-2&gt;&lt;/periodical&gt;&lt;pages&gt;118035&lt;/pages&gt;&lt;volume&gt;463&lt;/volume&gt;&lt;keywords&gt;&lt;keyword&gt;Defoliation&lt;/keyword&gt;&lt;keyword&gt;Parasitoids&lt;/keyword&gt;&lt;keyword&gt;Habitat fragmentation&lt;/keyword&gt;&lt;/keywords&gt;&lt;dates&gt;&lt;year&gt;2020&lt;/year&gt;&lt;pub-dates&gt;&lt;date&gt;2020/05/01/&lt;/date&gt;&lt;/pub-dates&gt;&lt;/dates&gt;&lt;isbn&gt;0378-1127&lt;/isbn&gt;&lt;urls&gt;&lt;related-urls&gt;&lt;url&gt;http://www.sciencedirect.com/science/article/pii/S0378112719325162&lt;/url&gt;&lt;/related-urls&gt;&lt;/urls&gt;&lt;electronic-resource-num&gt;10.1016/j.foreco.2020.118035&lt;/electronic-resource-num&gt;&lt;/record&gt;&lt;/Cite&gt;&lt;/EndNote&gt;</w:instrTex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</w:rPr>
        <w:t>(Zhang et al., 2020)</w:t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end"/>
      </w:r>
      <w:r w:rsidR="00114EC5">
        <w:rPr>
          <w:rFonts w:ascii="Times New Roman" w:eastAsia="Times New Roman" w:hAnsi="Times New Roman" w:cs="Times New Roman"/>
          <w:color w:val="1B1B1B"/>
          <w:sz w:val="24"/>
          <w:szCs w:val="24"/>
        </w:rPr>
        <w:t>.</w:t>
      </w:r>
      <w:r w:rsidR="00DC063C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</w:rPr>
        <w:t>A lack of water could result in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high mortality 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</w:rPr>
        <w:t>for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newly-emerged insects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</w:rPr>
        <w:t>, particularly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if under high temperature 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</w:rPr>
        <w:instrText xml:space="preserve"> ADDIN EN.CITE &lt;EndNote&gt;&lt;Cite&gt;&lt;Author&gt;Eskafi&lt;/Author&gt;&lt;Year&gt;1990&lt;/Year&gt;&lt;RecNum&gt;900&lt;/RecNum&gt;&lt;DisplayText&gt;(Eskafi &amp;amp; Fernandez, 1990)&lt;/DisplayText&gt;&lt;record&gt;&lt;rec-number&gt;900&lt;/rec-number&gt;&lt;foreign-keys&gt;&lt;key app="EN" db-id="5sdw5srv95vzx3e5veav52eqaddtvw2paztt" timestamp="1652684241"&gt;900&lt;/key&gt;&lt;/foreign-keys&gt;&lt;ref-type name="Journal Article"&gt;17&lt;/ref-type&gt;&lt;contributors&gt;&lt;authors&gt;&lt;author&gt;Eskafi, Fred M.&lt;/author&gt;&lt;author&gt;Fernandez, Alejandra&lt;/author&gt;&lt;/authors&gt;&lt;/contributors&gt;&lt;titles&gt;&lt;title&gt;Larval–pupal mortality of Mediterranean fruit fly (Diptera: Tephritidae) from interaction of soil, moisture, and temperature&lt;/title&gt;&lt;secondary-title&gt;Environmental Entomology&lt;/secondary-title&gt;&lt;/titles&gt;&lt;periodical&gt;&lt;full-title&gt;Environmental Entomology&lt;/full-title&gt;&lt;abbr-1&gt;Environ. Entomol.&lt;/abbr-1&gt;&lt;abbr-2&gt;Environ Entomol&lt;/abbr-2&gt;&lt;/periodical&gt;&lt;pages&gt;1666-1670&lt;/pages&gt;&lt;volume&gt;19&lt;/volume&gt;&lt;number&gt;6&lt;/number&gt;&lt;dates&gt;&lt;year&gt;1990&lt;/year&gt;&lt;/dates&gt;&lt;isbn&gt;0046-225X&lt;/isbn&gt;&lt;urls&gt;&lt;related-urls&gt;&lt;url&gt;https://doi.org/10.1093/ee/19.6.1666&lt;/url&gt;&lt;/related-urls&gt;&lt;/urls&gt;&lt;electronic-resource-num&gt;10.1093/ee/19.6.1666&lt;/electronic-resource-num&gt;&lt;access-date&gt;5/16/2022&lt;/access-date&gt;&lt;/record&gt;&lt;/Cite&gt;&lt;/EndNote&gt;</w:instrTex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</w:rPr>
        <w:t>(Eskafi &amp; Fernandez, 1990)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end"/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. </w:t>
      </w:r>
      <w:r w:rsidR="009E619E">
        <w:rPr>
          <w:rFonts w:ascii="Times New Roman" w:eastAsia="Times New Roman" w:hAnsi="Times New Roman" w:cs="Times New Roman"/>
          <w:color w:val="1B1B1B"/>
          <w:sz w:val="24"/>
          <w:szCs w:val="24"/>
        </w:rPr>
        <w:t>Low precipitation (&lt; 75</w:t>
      </w:r>
      <w:r w:rsidR="009E619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0 mm</w:t>
      </w:r>
      <w:r w:rsidR="009E619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) may adversely influence spring emergence of second-instar larvae and their synchrony 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</w:rPr>
        <w:t>with</w:t>
      </w:r>
      <w:r w:rsidR="009E619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bud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</w:rPr>
        <w:t>burst</w:t>
      </w:r>
      <w:r w:rsidR="009E619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of the host trees. On the other end, high spring precipitation would inevitably hinder the success of the second-instar larval dispersal via delicate silk threads.</w:t>
      </w:r>
      <w:r w:rsidR="00100554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Wet conditions may also promote pathogens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</w:rPr>
        <w:t>that can cause</w:t>
      </w:r>
      <w:r w:rsidR="00100554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mortality of young larvae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, as found for other forest insects 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begin"/>
      </w:r>
      <w:r w:rsidR="00E53B32">
        <w:rPr>
          <w:rFonts w:ascii="Times New Roman" w:eastAsia="Times New Roman" w:hAnsi="Times New Roman" w:cs="Times New Roman"/>
          <w:color w:val="1B1B1B"/>
          <w:sz w:val="24"/>
          <w:szCs w:val="24"/>
        </w:rPr>
        <w:instrText xml:space="preserve"> ADDIN EN.CITE &lt;EndNote&gt;&lt;Cite&gt;&lt;Author&gt;Hajek&lt;/Author&gt;&lt;Year&gt;2015&lt;/Year&gt;&lt;RecNum&gt;902&lt;/RecNum&gt;&lt;DisplayText&gt;(Hajek et al., 2015)&lt;/DisplayText&gt;&lt;record&gt;&lt;rec-number&gt;902&lt;/rec-number&gt;&lt;foreign-keys&gt;&lt;key app="EN" db-id="5sdw5srv95vzx3e5veav52eqaddtvw2paztt" timestamp="1652684532"&gt;902&lt;/key&gt;&lt;/foreign-keys&gt;&lt;ref-type name="Journal Article"&gt;17&lt;/ref-type&gt;&lt;contributors&gt;&lt;authors&gt;&lt;author&gt;Hajek, Ann E.&lt;/author&gt;&lt;author&gt;Tobin, Patrick C.&lt;/author&gt;&lt;author&gt;Haynes, Kyle J.&lt;/author&gt;&lt;/authors&gt;&lt;/contributors&gt;&lt;titles&gt;&lt;title&gt;Replacement of a dominant viral pathogen by a fungal pathogen does not alter the collapse of a regional forest insect outbreak&lt;/title&gt;&lt;secondary-title&gt;Oecologia&lt;/secondary-title&gt;&lt;/titles&gt;&lt;periodical&gt;&lt;full-title&gt;Oecologia&lt;/full-title&gt;&lt;abbr-1&gt;Oecologia&lt;/abbr-1&gt;&lt;abbr-2&gt;Oecologia&lt;/abbr-2&gt;&lt;/periodical&gt;&lt;pages&gt;785-797&lt;/pages&gt;&lt;volume&gt;177&lt;/volume&gt;&lt;number&gt;3&lt;/number&gt;&lt;dates&gt;&lt;year&gt;2015&lt;/year&gt;&lt;pub-dates&gt;&lt;date&gt;2015/03/01&lt;/date&gt;&lt;/pub-dates&gt;&lt;/dates&gt;&lt;isbn&gt;1432-1939&lt;/isbn&gt;&lt;urls&gt;&lt;related-urls&gt;&lt;url&gt;https://doi.org/10.1007/s00442-014-3164-7&lt;/url&gt;&lt;/related-urls&gt;&lt;/urls&gt;&lt;electronic-resource-num&gt;10.1007/s00442-014-3164-7&lt;/electronic-resource-num&gt;&lt;/record&gt;&lt;/Cite&gt;&lt;/EndNote&gt;</w:instrTex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separate"/>
      </w:r>
      <w:r w:rsidR="00E53B32">
        <w:rPr>
          <w:rFonts w:ascii="Times New Roman" w:eastAsia="Times New Roman" w:hAnsi="Times New Roman" w:cs="Times New Roman"/>
          <w:noProof/>
          <w:color w:val="1B1B1B"/>
          <w:sz w:val="24"/>
          <w:szCs w:val="24"/>
        </w:rPr>
        <w:t>(Hajek et al., 2015)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fldChar w:fldCharType="end"/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100554">
        <w:rPr>
          <w:rFonts w:ascii="Times New Roman" w:eastAsia="Times New Roman" w:hAnsi="Times New Roman" w:cs="Times New Roman"/>
          <w:color w:val="1B1B1B"/>
          <w:sz w:val="24"/>
          <w:szCs w:val="24"/>
        </w:rPr>
        <w:t>.</w:t>
      </w:r>
      <w:r w:rsidR="00A8045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594F8B">
        <w:rPr>
          <w:rFonts w:ascii="Times New Roman" w:eastAsia="Times New Roman" w:hAnsi="Times New Roman" w:cs="Times New Roman"/>
          <w:color w:val="1B1B1B"/>
          <w:sz w:val="24"/>
          <w:szCs w:val="24"/>
        </w:rPr>
        <w:t>The fall precipitation</w:t>
      </w:r>
      <w:r w:rsidR="008448FE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(Prcp0708)</w:t>
      </w:r>
      <w:r w:rsidR="00594F8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594F8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generated the highest model gain in the </w:t>
      </w:r>
      <w:r w:rsidR="00594F8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jackknife analysis indicating that it carried the </w:t>
      </w:r>
      <w:r w:rsidR="00594F8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ost useful information when modeled </w:t>
      </w:r>
      <w:r w:rsidR="00594F8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lone</w:t>
      </w:r>
      <w:r w:rsidR="00B774E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r w:rsidR="00A25C25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igure </w:t>
      </w:r>
      <w:r w:rsidR="00362AD0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2</w:t>
      </w:r>
      <w:r w:rsidR="00B774E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594F8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202878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requent</w:t>
      </w:r>
      <w:r w:rsidR="00202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r heavy rainfall events </w:t>
      </w:r>
      <w:r w:rsidR="00B774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re</w:t>
      </w:r>
      <w:r w:rsidR="00202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likely to adversely affect budworm moth flight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Dickison&lt;/Author&gt;&lt;Year&gt;1983&lt;/Year&gt;&lt;RecNum&gt;924&lt;/RecNum&gt;&lt;DisplayText&gt;(Dickison et al., 1983)&lt;/DisplayText&gt;&lt;record&gt;&lt;rec-number&gt;924&lt;/rec-number&gt;&lt;foreign-keys&gt;&lt;key app="EN" db-id="5sdw5srv95vzx3e5veav52eqaddtvw2paztt" timestamp="1657535703"&gt;924&lt;/key&gt;&lt;/foreign-keys&gt;&lt;ref-type name="Journal Article"&gt;17&lt;/ref-type&gt;&lt;contributors&gt;&lt;authors&gt;&lt;author&gt;Dickison, R. B. B.&lt;/author&gt;&lt;author&gt;Haggis, Margaret J.&lt;/author&gt;&lt;author&gt;Rainey, R. C.&lt;/author&gt;&lt;/authors&gt;&lt;/contributors&gt;&lt;titles&gt;&lt;title&gt;Spruce budworm moth flight and storms: case study of a cold front system&lt;/title&gt;&lt;secondary-title&gt;Journal of Applied Meteorology and Climatology&lt;/secondary-title&gt;&lt;/titles&gt;&lt;pages&gt;278-286&lt;/pages&gt;&lt;volume&gt;22&lt;/volume&gt;&lt;number&gt;2&lt;/number&gt;&lt;dates&gt;&lt;year&gt;1983&lt;/year&gt;&lt;pub-dates&gt;&lt;date&gt;01 Feb. 1983&lt;/date&gt;&lt;/pub-dates&gt;&lt;/dates&gt;&lt;isbn&gt;0733-3021&lt;/isbn&gt;&lt;urls&gt;&lt;related-urls&gt;&lt;url&gt;https://journals.ametsoc.org/view/journals/apme/22/2/1520-0450_1983_022_0278_sbmfas_2_0_co_2.xml&lt;/url&gt;&lt;/related-urls&gt;&lt;/urls&gt;&lt;electronic-resource-num&gt;10.1175/1520-0450(1983)022&amp;lt;0278:sbmfas&amp;gt;2.0.co;2&lt;/electronic-resource-num&gt;&lt;language&gt;English&lt;/language&gt;&lt;/record&gt;&lt;/Cite&gt;&lt;/EndNote&gt;</w:instrTex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Dickison et al., 1983)</w:t>
      </w:r>
      <w:r w:rsidR="00A25C2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202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If the unfavorable weather condition discourages moth dispersal</w:t>
      </w:r>
      <w:r w:rsidR="0053576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female moths may</w:t>
      </w:r>
      <w:r w:rsidR="00202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3576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ave to </w:t>
      </w:r>
      <w:r w:rsidR="00202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ay eggs l</w:t>
      </w:r>
      <w:r w:rsidR="0053576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cally. The large amount of egg deposition would in turn result in high larval density and thus more severe defoliation in the 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ubsequent </w:t>
      </w:r>
      <w:r w:rsidR="0053576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year.</w:t>
      </w:r>
      <w:r w:rsidR="0001030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uture work could test the influence of spring and fall precipitation on budworm survival and egg deposition along a gradient of precipitation intensities in </w:t>
      </w:r>
      <w:r w:rsidR="0019143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01030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natural environment or using artificial rainfall. </w:t>
      </w:r>
    </w:p>
    <w:p w14:paraId="502E8940" w14:textId="7574BB84" w:rsidR="00D402E4" w:rsidRDefault="00D402E4" w:rsidP="00D402E4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observed a peak probability of severe defoliation 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t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ummer temperature</w:t>
      </w:r>
      <w:r w:rsidR="008448F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MaxT0607)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A08C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18.0 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°C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Generally, higher temperature leads to higher metabolism and thus higher consumption of the host foliage.</w:t>
      </w:r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A3B2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owever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gh summer extreme temperatures may be disadvantageous to the natural enemies of budworm if the temperature exceed</w:t>
      </w:r>
      <w:r w:rsidR="009A461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 optimum temperatures for their 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 xml:space="preserve">developmental rates 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Gray&lt;/Author&gt;&lt;Year&gt;2008&lt;/Year&gt;&lt;RecNum&gt;200&lt;/RecNum&gt;&lt;DisplayText&gt;(Gray, 2008)&lt;/DisplayText&gt;&lt;record&gt;&lt;rec-number&gt;200&lt;/rec-number&gt;&lt;foreign-keys&gt;&lt;key app="EN" db-id="5sdw5srv95vzx3e5veav52eqaddtvw2paztt" timestamp="1615489215"&gt;200&lt;/key&gt;&lt;key app="ENWeb" db-id=""&gt;0&lt;/key&gt;&lt;/foreign-keys&gt;&lt;ref-type name="Journal Article"&gt;17&lt;/ref-type&gt;&lt;contributors&gt;&lt;authors&gt;&lt;author&gt;Gray, David R.&lt;/author&gt;&lt;/authors&gt;&lt;/contributors&gt;&lt;titles&gt;&lt;title&gt;The relationship between climate and outbreak characteristics of the spruce budworm in eastern Canada&lt;/title&gt;&lt;secondary-title&gt;Climatic Change&lt;/secondary-title&gt;&lt;/titles&gt;&lt;periodical&gt;&lt;full-title&gt;Climatic Change&lt;/full-title&gt;&lt;abbr-1&gt;Clim. Change&lt;/abbr-1&gt;&lt;abbr-2&gt;Clim Change&lt;/abbr-2&gt;&lt;/periodical&gt;&lt;pages&gt;361-383&lt;/pages&gt;&lt;volume&gt;87&lt;/volume&gt;&lt;number&gt;3-4&lt;/number&gt;&lt;dates&gt;&lt;year&gt;2008&lt;/year&gt;&lt;/dates&gt;&lt;publisher&gt;Springer&lt;/publisher&gt;&lt;accession-num&gt;57&lt;/accession-num&gt;&lt;urls&gt;&lt;/urls&gt;&lt;electronic-resource-num&gt;10.1007/s10584-007-9317-5&lt;/electronic-resource-num&gt;&lt;/record&gt;&lt;/Cite&gt;&lt;/EndNote&gt;</w:instrTex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Gray, 2008)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3E3FB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3E3DA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dicted </w:t>
      </w:r>
      <w:r w:rsidR="003E3FB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obability of severe defoliation</w:t>
      </w:r>
      <w:r w:rsidR="003E3FBD"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0755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tarted decreasing</w:t>
      </w:r>
      <w:r w:rsidR="003E3FBD"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bove </w:t>
      </w:r>
      <w:r w:rsidR="003E3FB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18.0 </w:t>
      </w:r>
      <w:r w:rsidR="003E3FBD"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°C</w:t>
      </w:r>
      <w:r w:rsidR="003E3FB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This decreasing trend may be caused by correlations between other variables</w:t>
      </w:r>
      <w:r w:rsidR="0090755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e.g., summer precipitation (Prcp0607) negatively correlated (-0.74) with maximum summer temperature (MaxT0607).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speculated that </w:t>
      </w:r>
      <w:r w:rsidR="002175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eyond 18.0 </w:t>
      </w:r>
      <w:r w:rsidR="002175E4"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°C</w:t>
      </w:r>
      <w:r w:rsidR="002175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e </w:t>
      </w:r>
      <w:r w:rsidR="002175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ow</w:t>
      </w:r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recipitation </w:t>
      </w:r>
      <w:proofErr w:type="spellStart"/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sscociated</w:t>
      </w:r>
      <w:proofErr w:type="spellEnd"/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ith high </w:t>
      </w:r>
      <w:r w:rsidR="00212601"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emperature 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ay </w:t>
      </w:r>
      <w:r w:rsidR="005A3B2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crease</w:t>
      </w:r>
      <w:r w:rsidR="002175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1260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oliage </w:t>
      </w:r>
      <w:r w:rsidR="002175E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onsumption</w:t>
      </w:r>
      <w:r w:rsidR="005A3B2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therefore defoliation probability</w:t>
      </w:r>
      <w:r w:rsidRPr="00B757B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3D90A9E8" w14:textId="28486ADF" w:rsidR="00D402E4" w:rsidRPr="00B757BA" w:rsidRDefault="0048540A" w:rsidP="00D402E4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rea</w:t>
      </w:r>
      <w:r w:rsidR="0038020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lose to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ajor road networks </w:t>
      </w:r>
      <w:r w:rsidR="0084263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d river channels showed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high probability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evere defoliation. </w:t>
      </w:r>
      <w:r w:rsidR="00AD1429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</w:t>
      </w:r>
      <w:r w:rsid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s</w:t>
      </w:r>
      <w:r w:rsidR="00AD1429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esult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gree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with those of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gQXV0aG9yWWVhcj0iMSI+PEF1dGhvcj5NYWdudXNzZW48L0F1dGhvcj48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</w:fldData>
        </w:fldCha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gQXV0aG9yWWVhcj0iMSI+PEF1dGhvcj5NYWdudXNzZW48L0F1dGhvcj48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</w:fldData>
        </w:fldCha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Magnussen et al. (2004)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who found budworm d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foliation areas are concentrated along rivers in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ritish Columbia, Canada. </w:t>
      </w:r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y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ttributed the effects to the larger tree sizes found in proximity to rivers. Our model analyzed forest properties in 2 km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  <w:vertAlign w:val="superscript"/>
        </w:rPr>
        <w:t>2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ells and we found that </w:t>
      </w:r>
      <w:r w:rsidR="0038020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robability of severe defoliation dropped to about </w:t>
      </w:r>
      <w:r w:rsidR="00D402E4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0.50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 at distances of 29 km </w:t>
      </w:r>
      <w:r w:rsidR="00842638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and 85 km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away from major </w:t>
      </w:r>
      <w:proofErr w:type="spellStart"/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major</w:t>
      </w:r>
      <w:proofErr w:type="spellEnd"/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 roads</w:t>
      </w:r>
      <w:r w:rsidR="00842638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 xml:space="preserve"> and rivers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highlight w:val="white"/>
        </w:rPr>
        <w:t>, respectively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. At these distances,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ree size was unlikely to contribute to the effects. A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ternatively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b</w:t>
      </w:r>
      <w:r w:rsidR="008E1B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th natural and </w:t>
      </w:r>
      <w:r w:rsidR="008E1B82" w:rsidRPr="008E1B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thropogenic corridors</w:t>
      </w:r>
      <w:r w:rsidR="008E1B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an affect the dispersal and movement of avian insects. </w:t>
      </w:r>
      <w:r w:rsidR="003E3DA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or example, </w:t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BB49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 AuthorYear="1"&gt;&lt;Author&gt;Mönkkönen&lt;/Author&gt;&lt;Year&gt;2003&lt;/Year&gt;&lt;RecNum&gt;906&lt;/RecNum&gt;&lt;DisplayText&gt;Mönkkönen and Mutanen (2003)&lt;/DisplayText&gt;&lt;record&gt;&lt;rec-number&gt;906&lt;/rec-number&gt;&lt;foreign-keys&gt;&lt;key app="EN" db-id="5sdw5srv95vzx3e5veav52eqaddtvw2paztt" timestamp="1653298073"&gt;906&lt;/key&gt;&lt;/foreign-keys&gt;&lt;ref-type name="Journal Article"&gt;17&lt;/ref-type&gt;&lt;contributors&gt;&lt;authors&gt;&lt;author&gt;Mönkkönen, Mikko&lt;/author&gt;&lt;author&gt;Mutanen, Marko&lt;/author&gt;&lt;/authors&gt;&lt;/contributors&gt;&lt;titles&gt;&lt;title&gt;Occurrence of moths in boreal forest corridors&lt;/title&gt;&lt;secondary-title&gt;Conservation Biology&lt;/secondary-title&gt;&lt;/titles&gt;&lt;periodical&gt;&lt;full-title&gt;Conservation Biology&lt;/full-title&gt;&lt;abbr-1&gt;Conserv. Biol.&lt;/abbr-1&gt;&lt;abbr-2&gt;Conserv Biol&lt;/abbr-2&gt;&lt;/periodical&gt;&lt;pages&gt;468-475&lt;/pages&gt;&lt;volume&gt;17&lt;/volume&gt;&lt;number&gt;2&lt;/number&gt;&lt;dates&gt;&lt;year&gt;2003&lt;/year&gt;&lt;/dates&gt;&lt;isbn&gt;0888-8892&lt;/isbn&gt;&lt;urls&gt;&lt;related-urls&gt;&lt;url&gt;https://conbio.onlinelibrary.wiley.com/doi/abs/10.1046/j.1523-1739.2003.01414.x&lt;/url&gt;&lt;/related-urls&gt;&lt;/urls&gt;&lt;electronic-resource-num&gt;10.1046/j.1523-1739.2003.01414.x&lt;/electronic-resource-num&gt;&lt;/record&gt;&lt;/Cite&gt;&lt;/EndNote&gt;</w:instrText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C7C74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Mönkkönen and Mutanen (2003)</w:t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und that </w:t>
      </w:r>
      <w:r w:rsidR="004C7C74" w:rsidRPr="00A07B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octuid and geometrid moths</w:t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used </w:t>
      </w:r>
      <w:r w:rsidR="004C7C74" w:rsidRP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iparian corridors in </w:t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innish </w:t>
      </w:r>
      <w:r w:rsidR="004C7C74" w:rsidRP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oreal forest</w:t>
      </w:r>
      <w:r w:rsidR="004C7C7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 </w:t>
      </w:r>
      <w:r w:rsidR="001D75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 </w:t>
      </w:r>
      <w:r w:rsidR="001D755A" w:rsidRPr="008E1B8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reeding habitats or dispersal </w:t>
      </w:r>
      <w:r w:rsidR="001D75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orridors. Similarly, w</w:t>
      </w:r>
      <w:r w:rsidR="00A07B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 speculate that budworm moth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A07B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D75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ould use major roads</w:t>
      </w:r>
      <w:r w:rsidR="0084263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rivers </w:t>
      </w:r>
      <w:r w:rsidR="001D75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s traveling routes and the forests nearby as highly accessible habitats.</w:t>
      </w:r>
      <w:r w:rsidR="00745E6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1D75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frequent visits by moths would likely lead to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 </w:t>
      </w:r>
      <w:r w:rsidR="001D75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igh amount of egg deposition and thus high defoliation in the forests along these corridors.</w:t>
      </w:r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</w:t>
      </w:r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rest “edge effects” can also influence insect egg mass distribution. G</w:t>
      </w:r>
      <w:r w:rsidR="00ED0443" w:rsidRP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ypsy moth, </w:t>
      </w:r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(</w:t>
      </w:r>
      <w:r w:rsidR="00ED0443" w:rsidRPr="00ED0443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 xml:space="preserve">Lymantria </w:t>
      </w:r>
      <w:proofErr w:type="spellStart"/>
      <w:r w:rsidR="00ED0443" w:rsidRPr="00ED0443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>dispar</w:t>
      </w:r>
      <w:proofErr w:type="spellEnd"/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D0443" w:rsidRP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L.) </w:t>
      </w:r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eposited 2.4 times more </w:t>
      </w:r>
      <w:r w:rsidR="00ED0443" w:rsidRP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gg masses</w:t>
      </w:r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on forest edges than in the interior</w:t>
      </w:r>
      <w:r w:rsidR="00C74D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C74D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996E9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Bellinger&lt;/Author&gt;&lt;Year&gt;1989&lt;/Year&gt;&lt;RecNum&gt;907&lt;/RecNum&gt;&lt;DisplayText&gt;(Bellinger et al., 1989)&lt;/DisplayText&gt;&lt;record&gt;&lt;rec-number&gt;907&lt;/rec-number&gt;&lt;foreign-keys&gt;&lt;key app="EN" db-id="5sdw5srv95vzx3e5veav52eqaddtvw2paztt" timestamp="1653298147"&gt;907&lt;/key&gt;&lt;/foreign-keys&gt;&lt;ref-type name="Journal Article"&gt;17&lt;/ref-type&gt;&lt;contributors&gt;&lt;authors&gt;&lt;author&gt;Bellinger, Robert G.&lt;/author&gt;&lt;author&gt;Ravlin, F. William&lt;/author&gt;&lt;author&gt;Mcmanus, Michael L.&lt;/author&gt;&lt;/authors&gt;&lt;/contributors&gt;&lt;titles&gt;&lt;title&gt;Forest edge effects and their influence on gypsy moth (Lepidoptera: Lymantriidae) egg mass distribution&lt;/title&gt;&lt;secondary-title&gt;Environmental Entomology&lt;/secondary-title&gt;&lt;/titles&gt;&lt;periodical&gt;&lt;full-title&gt;Environmental Entomology&lt;/full-title&gt;&lt;abbr-1&gt;Environ. Entomol.&lt;/abbr-1&gt;&lt;abbr-2&gt;Environ Entomol&lt;/abbr-2&gt;&lt;/periodical&gt;&lt;pages&gt;840-843&lt;/pages&gt;&lt;volume&gt;18&lt;/volume&gt;&lt;number&gt;5&lt;/number&gt;&lt;dates&gt;&lt;year&gt;1989&lt;/year&gt;&lt;/dates&gt;&lt;isbn&gt;0046-225X&lt;/isbn&gt;&lt;urls&gt;&lt;related-urls&gt;&lt;url&gt;https://doi.org/10.1093/ee/18.5.840&lt;/url&gt;&lt;/related-urls&gt;&lt;/urls&gt;&lt;electronic-resource-num&gt;10.1093/ee/18.5.840&lt;/electronic-resource-num&gt;&lt;access-date&gt;5/23/2022&lt;/access-date&gt;&lt;/record&gt;&lt;/Cite&gt;&lt;/EndNote&gt;</w:instrText>
      </w:r>
      <w:r w:rsidR="00C74D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996E9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Bellinger et al., 1989)</w:t>
      </w:r>
      <w:r w:rsidR="00C74D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ED044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It is likely </w:t>
      </w:r>
      <w:r w:rsidR="004E206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at budworm moths will lay more eggs on trees along the river and road edges and cause higher </w:t>
      </w:r>
      <w:r w:rsidR="004E206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 xml:space="preserve">damage. </w:t>
      </w:r>
      <w:r w:rsidR="009D393B" w:rsidRP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uture empirical work could test this model prediction by</w:t>
      </w:r>
      <w:r w:rsidR="004E206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omparing</w:t>
      </w:r>
      <w:r w:rsidR="004E206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udworm population density and defoliation intensity along river channels and roads networks.</w:t>
      </w:r>
    </w:p>
    <w:p w14:paraId="75D9023F" w14:textId="4CF35CD4" w:rsidR="005026FE" w:rsidRDefault="00805C3B" w:rsidP="00D402E4">
      <w:pPr>
        <w:spacing w:before="240" w:after="0" w:line="480" w:lineRule="auto"/>
        <w:textAlignment w:val="baseline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805C3B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4.2 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Black spruce is more susceptible than balsam fir to spruce budworm under the unique insular climate of Newfoundland </w:t>
      </w:r>
    </w:p>
    <w:p w14:paraId="0C9D626A" w14:textId="6FF0D4E3" w:rsidR="004778A3" w:rsidRDefault="009A6545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model predicted </w:t>
      </w:r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igher susceptibility for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</w:t>
      </w:r>
      <w:r w:rsidR="0014627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lack spruce than</w:t>
      </w:r>
      <w:r w:rsidR="00E201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alsam fir forests</w:t>
      </w:r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proofErr w:type="gramStart"/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ave to</w:t>
      </w:r>
      <w:proofErr w:type="gramEnd"/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pruce budworm defoliation</w:t>
      </w:r>
      <w:r w:rsidR="00E201B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14627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p</w:t>
      </w:r>
      <w:r w:rsidR="0035057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oportion of black spruce forests with high probability (&gt; </w:t>
      </w:r>
      <w:r w:rsidR="000D02A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0.6</w:t>
      </w:r>
      <w:r w:rsidR="0035057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of severe defoliation is twice as much as </w:t>
      </w:r>
      <w:r w:rsidR="000D02A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35057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oportion for balsam fir</w:t>
      </w:r>
      <w:r w:rsidR="0084263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ee Table A.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4</w:t>
      </w:r>
      <w:r w:rsidR="0084263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in appendix)</w:t>
      </w:r>
      <w:r w:rsidR="003E3DA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this despite balsam fir being </w:t>
      </w:r>
      <w:r w:rsidR="004E01A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e dominant canopy forming tree species on the island</w:t>
      </w:r>
      <w:r w:rsidR="0035057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 local scale</w:t>
      </w:r>
      <w:r w:rsidR="004854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hen fir and spruce are both available, </w:t>
      </w:r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ir is more susceptible than spruce because its spring budburst is more synchronized to 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udworm second-instar larval emergence 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Pureswaran&lt;/Author&gt;&lt;Year&gt;2019&lt;/Year&gt;&lt;RecNum&gt;689&lt;/RecNum&gt;&lt;DisplayText&gt;(Pureswaran et al., 2019)&lt;/DisplayText&gt;&lt;record&gt;&lt;rec-number&gt;689&lt;/rec-number&gt;&lt;foreign-keys&gt;&lt;key app="EN" db-id="5sdw5srv95vzx3e5veav52eqaddtvw2paztt" timestamp="1615489583"&gt;689&lt;/key&gt;&lt;/foreign-keys&gt;&lt;ref-type name="Journal Article"&gt;17&lt;/ref-type&gt;&lt;contributors&gt;&lt;authors&gt;&lt;author&gt;Pureswaran, Deepa S.&lt;/author&gt;&lt;author&gt;Neau, Mathieu&lt;/author&gt;&lt;author&gt;Marchand, Maryse&lt;/author&gt;&lt;author&gt;De Grandpré, Louis&lt;/author&gt;&lt;author&gt;Kneeshaw, Dan&lt;/author&gt;&lt;/authors&gt;&lt;/contributors&gt;&lt;titles&gt;&lt;title&gt;Phenological synchrony between eastern spruce budworm and its host trees increases with warmer temperatures in the boreal forest&lt;/title&gt;&lt;secondary-title&gt;Ecology and Evolution&lt;/secondary-title&gt;&lt;/titles&gt;&lt;periodical&gt;&lt;full-title&gt;Ecology and evolution&lt;/full-title&gt;&lt;/periodical&gt;&lt;pages&gt;576-586&lt;/pages&gt;&lt;volume&gt;9&lt;/volume&gt;&lt;number&gt;1&lt;/number&gt;&lt;dates&gt;&lt;year&gt;2019&lt;/year&gt;&lt;/dates&gt;&lt;isbn&gt;2045-7758&lt;/isbn&gt;&lt;urls&gt;&lt;related-urls&gt;&lt;url&gt;https://onlinelibrary.wiley.com/doi/abs/10.1002/ece3.4779&lt;/url&gt;&lt;/related-urls&gt;&lt;/urls&gt;&lt;electronic-resource-num&gt;10.1002/ece3.4779&lt;/electronic-resource-num&gt;&lt;/record&gt;&lt;/Cite&gt;&lt;/EndNote&gt;</w:instrTex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817AD8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Pureswaran et al., 2019)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hen the foliage of primary hosts are depleted,  budworm will defoliate less desirable tree species such as t</w:t>
      </w:r>
      <w:r w:rsidR="00373257" w:rsidRPr="006066D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marack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373257" w:rsidRPr="002113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ine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pp.,</w:t>
      </w:r>
      <w:r w:rsidR="00373257" w:rsidRPr="002113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hemlock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</w:t>
      </w:r>
      <w:r w:rsidR="00373257" w:rsidRPr="00211317">
        <w:rPr>
          <w:rFonts w:ascii="Times New Roman" w:eastAsia="Times New Roman" w:hAnsi="Times New Roman" w:cs="Times New Roman"/>
          <w:i/>
          <w:color w:val="1B1B1B"/>
          <w:sz w:val="24"/>
          <w:szCs w:val="24"/>
          <w:shd w:val="clear" w:color="auto" w:fill="FFFFFF"/>
        </w:rPr>
        <w:t xml:space="preserve">Tsuga canadensis </w:t>
      </w:r>
      <w:r w:rsidR="00373257" w:rsidRPr="002113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(L.) </w:t>
      </w:r>
      <w:proofErr w:type="spellStart"/>
      <w:r w:rsidR="00373257" w:rsidRPr="002113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arr</w:t>
      </w:r>
      <w:proofErr w:type="spellEnd"/>
      <w:r w:rsidR="00373257" w:rsidRPr="0021131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)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Talerico&lt;/Author&gt;&lt;Year&gt;1983&lt;/Year&gt;&lt;RecNum&gt;916&lt;/RecNum&gt;&lt;DisplayText&gt;(Talerico, 1983; Volney &amp;amp; Fleming, 2007)&lt;/DisplayText&gt;&lt;record&gt;&lt;rec-number&gt;916&lt;/rec-number&gt;&lt;foreign-keys&gt;&lt;key app="EN" db-id="5sdw5srv95vzx3e5veav52eqaddtvw2paztt" timestamp="1655402635"&gt;916&lt;/key&gt;&lt;/foreign-keys&gt;&lt;ref-type name="Report"&gt;27&lt;/ref-type&gt;&lt;contributors&gt;&lt;authors&gt;&lt;author&gt;Talerico, Robert L&lt;/author&gt;&lt;/authors&gt;&lt;/contributors&gt;&lt;titles&gt;&lt;title&gt;Summary of life history and hosts of the spruce budworm&lt;/title&gt;&lt;/titles&gt;&lt;pages&gt;1-4&lt;/pages&gt;&lt;volume&gt;85&lt;/volume&gt;&lt;dates&gt;&lt;year&gt;1983&lt;/year&gt;&lt;/dates&gt;&lt;pub-location&gt;New Haven, CT, USA&lt;/pub-location&gt;&lt;publisher&gt;US Forest Service, Northeastern Forest Experimental Station&lt;/publisher&gt;&lt;isbn&gt;Gen. Tech. Rep. NE-85&lt;/isbn&gt;&lt;urls&gt;&lt;related-urls&gt;&lt;url&gt;https://www.fs.fed.us/nrs/pubs/gtr/gtr_ne-85papers/gtr_ne85a.pdf&lt;/url&gt;&lt;/related-urls&gt;&lt;/urls&gt;&lt;/record&gt;&lt;/Cite&gt;&lt;Cite&gt;&lt;Author&gt;Volney&lt;/Author&gt;&lt;Year&gt;2007&lt;/Year&gt;&lt;RecNum&gt;917&lt;/RecNum&gt;&lt;record&gt;&lt;rec-number&gt;917&lt;/rec-number&gt;&lt;foreign-keys&gt;&lt;key app="EN" db-id="5sdw5srv95vzx3e5veav52eqaddtvw2paztt" timestamp="1655403758"&gt;917&lt;/key&gt;&lt;/foreign-keys&gt;&lt;ref-type name="Journal Article"&gt;17&lt;/ref-type&gt;&lt;contributors&gt;&lt;authors&gt;&lt;author&gt;Volney, W. JAN A.&lt;/author&gt;&lt;author&gt;Fleming, RICHARD A.&lt;/author&gt;&lt;/authors&gt;&lt;/contributors&gt;&lt;titles&gt;&lt;title&gt;Spruce budworm (Choristoneura spp.) biotype reactions to forest and climate characteristics&lt;/title&gt;&lt;secondary-title&gt;Global Change Biology&lt;/secondary-title&gt;&lt;/titles&gt;&lt;periodical&gt;&lt;full-title&gt;Global Change Biology&lt;/full-title&gt;&lt;abbr-1&gt;Global Change Biol.&lt;/abbr-1&gt;&lt;abbr-2&gt;Global Change Biol&lt;/abbr-2&gt;&lt;/periodical&gt;&lt;pages&gt;1630-1643&lt;/pages&gt;&lt;volume&gt;13&lt;/volume&gt;&lt;number&gt;8&lt;/number&gt;&lt;dates&gt;&lt;year&gt;2007&lt;/year&gt;&lt;/dates&gt;&lt;isbn&gt;1354-1013&lt;/isbn&gt;&lt;urls&gt;&lt;related-urls&gt;&lt;url&gt;https://onlinelibrary.wiley.com/doi/abs/10.1111/j.1365-2486.2007.01402.x&lt;/url&gt;&lt;/related-urls&gt;&lt;/urls&gt;&lt;electronic-resource-num&gt;10.1111/j.1365-2486.2007.01402.x&lt;/electronic-resource-num&gt;&lt;/record&gt;&lt;/Cite&gt;&lt;/EndNote&gt;</w:instrTex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373257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Talerico, 1983; Volney &amp; Fleming, 2007)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Hence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spatial models </w:t>
      </w:r>
      <w:r w:rsidR="003F2D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hich 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ssess budworm impacts in larger geographical area</w:t>
      </w:r>
      <w:r w:rsidR="004854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3F2D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ten show inconsistent results </w:t>
      </w:r>
      <w:r w:rsidR="006066D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 defoliation </w:t>
      </w:r>
      <w:r w:rsidR="000D02A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</w:t>
      </w:r>
      <w:r w:rsidR="0058382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ir and spruce</w:t>
      </w:r>
      <w:r w:rsidR="000D02A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rests</w:t>
      </w:r>
      <w:r w:rsidR="009D393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ee summary in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a</w:t>
      </w:r>
      <w:r w:rsidR="00090B63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ble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.1 in</w:t>
      </w:r>
      <w:r w:rsidR="00090B63" w:rsidRP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090B6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ppendix S1</w:t>
      </w:r>
      <w:r w:rsidR="009D393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)</w:t>
      </w:r>
      <w:r w:rsidR="0058382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r example, </w: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gQXV0aG9yWWVhcj0iMSI+PEF1dGhvcj5Cb3VjaGFyZDwvQXV0aG9yPjxZ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</w:fldData>
        </w:fldChar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</w:instrTex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>
          <w:fldData xml:space="preserve">PEVuZE5vdGU+PENpdGUgQXV0aG9yWWVhcj0iMSI+PEF1dGhvcj5Cb3VjaGFyZDwvQXV0aG9yPjxZ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</w:fldData>
        </w:fldChar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.DATA </w:instrTex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1C6EC0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Bouchard and Auger (2014)</w: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und balsam fir were more susceptible </w:t>
      </w:r>
      <w:r w:rsidR="00817AD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an</w: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black spruce in Quebec, Canada, whereas </w: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 AuthorYear="1"&gt;&lt;Author&gt;Li&lt;/Author&gt;&lt;Year&gt;2020&lt;/Year&gt;&lt;RecNum&gt;498&lt;/RecNum&gt;&lt;DisplayText&gt;Li et al. (2020)&lt;/DisplayText&gt;&lt;record&gt;&lt;rec-number&gt;498&lt;/rec-number&gt;&lt;foreign-keys&gt;&lt;key app="EN" db-id="5sdw5srv95vzx3e5veav52eqaddtvw2paztt" timestamp="1615489450"&gt;498&lt;/key&gt;&lt;key app="ENWeb" db-id=""&gt;0&lt;/key&gt;&lt;/foreign-keys&gt;&lt;ref-type name="Journal Article"&gt;17&lt;/ref-type&gt;&lt;contributors&gt;&lt;authors&gt;&lt;author&gt;Li, Mingke&lt;/author&gt;&lt;author&gt;MacLean, David A.&lt;/author&gt;&lt;author&gt;Hennigar, Chris R.&lt;/author&gt;&lt;author&gt;Ogilvie, Jae&lt;/author&gt;&lt;/authors&gt;&lt;/contributors&gt;&lt;titles&gt;&lt;title&gt;Previous year outbreak conditions and spring climate predict spruce budworm population changes in the following year&lt;/title&gt;&lt;secondary-title&gt;Forest Ecology and Management&lt;/secondary-title&gt;&lt;/titles&gt;&lt;periodical&gt;&lt;full-title&gt;Forest Ecology and Management&lt;/full-title&gt;&lt;abbr-1&gt;For. Ecol. Manage.&lt;/abbr-1&gt;&lt;abbr-2&gt;For Ecol Manage&lt;/abbr-2&gt;&lt;/periodical&gt;&lt;pages&gt;117737&lt;/pages&gt;&lt;volume&gt;458&lt;/volume&gt;&lt;keywords&gt;&lt;keyword&gt;Population prediction&lt;/keyword&gt;&lt;keyword&gt;Outbreak initiation&lt;/keyword&gt;&lt;keyword&gt;Simultaneous autoregression&lt;/keyword&gt;&lt;keyword&gt;Spatial autocorrelation&lt;/keyword&gt;&lt;/keywords&gt;&lt;dates&gt;&lt;year&gt;2020&lt;/year&gt;&lt;pub-dates&gt;&lt;date&gt;2020/02/15/&lt;/date&gt;&lt;/pub-dates&gt;&lt;/dates&gt;&lt;isbn&gt;0378-1127&lt;/isbn&gt;&lt;urls&gt;&lt;related-urls&gt;&lt;url&gt;http://www.sciencedirect.com/science/article/pii/S0378112719318262&lt;/url&gt;&lt;/related-urls&gt;&lt;/urls&gt;&lt;electronic-resource-num&gt;10.1016/j.foreco.2019.117737&lt;/electronic-resource-num&gt;&lt;/record&gt;&lt;/Cite&gt;&lt;/EndNote&gt;</w:instrTex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Li et al. (2020)</w:t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1C6EC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did not find forest composition important in predicting defoliation.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</w:p>
    <w:p w14:paraId="7BEBCF00" w14:textId="01338DB2" w:rsidR="008861BB" w:rsidRDefault="006066DD" w:rsidP="00383E62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</w:t>
      </w:r>
      <w:r w:rsidR="003F2D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3F2D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surmise that when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odeling insect </w:t>
      </w:r>
      <w:r w:rsidR="0026578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istribution and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isturbance at large spatial </w:t>
      </w:r>
      <w:r w:rsidR="003F2D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xtent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the variation in climatic condition</w:t>
      </w:r>
      <w:r w:rsidR="004854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an be more </w:t>
      </w:r>
      <w:r w:rsidR="009A654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mportant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an the host tree availability and forest conditions</w:t>
      </w:r>
      <w:r w:rsidR="0026578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26578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Bradie&lt;/Author&gt;&lt;Year&gt;2017&lt;/Year&gt;&lt;RecNum&gt;788&lt;/RecNum&gt;&lt;DisplayText&gt;(Bradie &amp;amp; Leung, 2017)&lt;/DisplayText&gt;&lt;record&gt;&lt;rec-number&gt;788&lt;/rec-number&gt;&lt;foreign-keys&gt;&lt;key app="EN" db-id="5sdw5srv95vzx3e5veav52eqaddtvw2paztt" timestamp="1636445426"&gt;788&lt;/key&gt;&lt;/foreign-keys&gt;&lt;ref-type name="Journal Article"&gt;17&lt;/ref-type&gt;&lt;contributors&gt;&lt;authors&gt;&lt;author&gt;Bradie, Johanna&lt;/author&gt;&lt;author&gt;Leung, Brian&lt;/author&gt;&lt;/authors&gt;&lt;/contributors&gt;&lt;titles&gt;&lt;title&gt;A quantitative synthesis of the importance of variables used in MaxEnt species distribution models&lt;/title&gt;&lt;secondary-title&gt;Journal of Biogeography&lt;/secondary-title&gt;&lt;/titles&gt;&lt;periodical&gt;&lt;full-title&gt;Journal of Biogeography&lt;/full-title&gt;&lt;abbr-1&gt;J. Biogeogr.&lt;/abbr-1&gt;&lt;abbr-2&gt;J Biogeogr&lt;/abbr-2&gt;&lt;/periodical&gt;&lt;pages&gt;1344-1361&lt;/pages&gt;&lt;volume&gt;44&lt;/volume&gt;&lt;number&gt;6&lt;/number&gt;&lt;dates&gt;&lt;year&gt;2017&lt;/year&gt;&lt;/dates&gt;&lt;isbn&gt;0305-0270&lt;/isbn&gt;&lt;urls&gt;&lt;related-urls&gt;&lt;url&gt;https://onlinelibrary.wiley.com/doi/abs/10.1111/jbi.12894&lt;/url&gt;&lt;/related-urls&gt;&lt;/urls&gt;&lt;electronic-resource-num&gt;10.1111/jbi.12894&lt;/electronic-resource-num&gt;&lt;/record&gt;&lt;/Cite&gt;&lt;/EndNote&gt;</w:instrText>
      </w:r>
      <w:r w:rsidR="0026578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Bradie &amp; Leung, 2017)</w:t>
      </w:r>
      <w:r w:rsidR="00265784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Under t</w:t>
      </w:r>
      <w:r w:rsidR="00D24DE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he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istinct bio</w:t>
      </w:r>
      <w:r w:rsidR="00D24DE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climat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c</w:t>
      </w:r>
      <w:r w:rsidR="00D24DE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conditions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n the island of Newfoundland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Meades&lt;/Author&gt;&lt;Year&gt;2008&lt;/Year&gt;&lt;RecNum&gt;919&lt;/RecNum&gt;&lt;DisplayText&gt;(Meades, 2008)&lt;/DisplayText&gt;&lt;record&gt;&lt;rec-number&gt;919&lt;/rec-number&gt;&lt;foreign-keys&gt;&lt;key app="EN" db-id="5sdw5srv95vzx3e5veav52eqaddtvw2paztt" timestamp="1655404661"&gt;919&lt;/key&gt;&lt;/foreign-keys&gt;&lt;ref-type name="Report"&gt;27&lt;/ref-type&gt;&lt;contributors&gt;&lt;authors&gt;&lt;author&gt;Meades, WJ&lt;/author&gt;&lt;/authors&gt;&lt;/contributors&gt;&lt;titles&gt;&lt;title&gt;Vegetation of Newfoundland&lt;/title&gt;&lt;secondary-title&gt;Conservation of Arctic Flora and Fauna (CAFF) Flora Group Workshop&lt;/secondary-title&gt;&lt;/titles&gt;&lt;pages&gt;16&lt;/pages&gt;&lt;dates&gt;&lt;year&gt;2008&lt;/year&gt;&lt;/dates&gt;&lt;pub-location&gt;Tórshavn, Faroe Islands&lt;/pub-location&gt;&lt;publisher&gt;Conservation of Arctic Flora and Fauna&lt;/publisher&gt;&lt;isbn&gt;Tech. Rep. No. 15&lt;/isbn&gt;&lt;urls&gt;&lt;/urls&gt;&lt;/record&gt;&lt;/Cite&gt;&lt;/EndNote&gt;</w:instrTex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373257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Meades, 2008)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efoliation is less severe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 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alsam fir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orests 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 </w:t>
      </w:r>
      <w:r w:rsidR="0037325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y 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ominate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 western part of the island where summer is wet and cool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48540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foliation is more severe in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black spruce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lastRenderedPageBreak/>
        <w:t xml:space="preserve">forests </w:t>
      </w:r>
      <w:r w:rsidR="0050659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s they </w:t>
      </w:r>
      <w:r w:rsidR="00E03A5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ominate 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central </w:t>
      </w:r>
      <w:r w:rsidR="008861BB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d eastern regions where summer is dry and warm</w:t>
      </w:r>
      <w:r w:rsidR="00F92161" w:rsidRPr="006E787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see geographic variation of climatic variables in Figure A.</w:t>
      </w:r>
      <w:r w:rsidR="00F92161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1 in appendix)</w:t>
      </w:r>
      <w:r w:rsidR="008861B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</w:p>
    <w:p w14:paraId="61533B64" w14:textId="71983EA1" w:rsidR="004E01A0" w:rsidRDefault="002E39EF" w:rsidP="00383E62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ur model analyzed severely defoliated areas</w:t>
      </w:r>
      <w:r w:rsidR="00C9788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ver a large landscape</w:t>
      </w:r>
      <w:r w:rsidR="00C9788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i.e., any balsam fir or black spruce </w:t>
      </w:r>
      <w:r w:rsidR="003F2D6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ominant </w:t>
      </w:r>
      <w:r w:rsidR="009F1F6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aster </w:t>
      </w:r>
      <w:r w:rsidR="00C9788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cell that experienced </w:t>
      </w:r>
      <w:r w:rsidR="00C9788C">
        <w:rPr>
          <w:rFonts w:ascii="Times New Roman" w:eastAsia="Times New Roman" w:hAnsi="Times New Roman" w:cs="Times New Roman"/>
          <w:sz w:val="24"/>
          <w:szCs w:val="24"/>
        </w:rPr>
        <w:t>three or more consecutive years of moderate to severe aerial</w:t>
      </w:r>
      <w:r w:rsidR="00C9788C">
        <w:rPr>
          <w:rFonts w:ascii="Times New Roman" w:hAnsi="Times New Roman" w:cs="Times New Roman"/>
          <w:bCs/>
          <w:color w:val="1B1B1B"/>
          <w:sz w:val="24"/>
          <w:szCs w:val="24"/>
          <w:shd w:val="clear" w:color="auto" w:fill="FFFFFF"/>
        </w:rPr>
        <w:t xml:space="preserve">-surveyed </w:t>
      </w:r>
      <w:r w:rsidR="00C9788C">
        <w:rPr>
          <w:rFonts w:ascii="Times New Roman" w:eastAsia="Times New Roman" w:hAnsi="Times New Roman" w:cs="Times New Roman"/>
          <w:sz w:val="24"/>
          <w:szCs w:val="24"/>
        </w:rPr>
        <w:t xml:space="preserve">defoliation. </w:t>
      </w:r>
      <w:r w:rsidR="009F1F62">
        <w:rPr>
          <w:rFonts w:ascii="Times New Roman" w:eastAsia="Times New Roman" w:hAnsi="Times New Roman" w:cs="Times New Roman"/>
          <w:sz w:val="24"/>
          <w:szCs w:val="24"/>
        </w:rPr>
        <w:t xml:space="preserve">Our goal </w:t>
      </w:r>
      <w:r w:rsidR="004E01A0">
        <w:rPr>
          <w:rFonts w:ascii="Times New Roman" w:eastAsia="Times New Roman" w:hAnsi="Times New Roman" w:cs="Times New Roman"/>
          <w:sz w:val="24"/>
          <w:szCs w:val="24"/>
        </w:rPr>
        <w:t>wa</w:t>
      </w:r>
      <w:r w:rsidR="009F1F62">
        <w:rPr>
          <w:rFonts w:ascii="Times New Roman" w:eastAsia="Times New Roman" w:hAnsi="Times New Roman" w:cs="Times New Roman"/>
          <w:sz w:val="24"/>
          <w:szCs w:val="24"/>
        </w:rPr>
        <w:t>s to</w:t>
      </w:r>
      <w:r w:rsidR="00EA77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9F1F6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ssess</w:t>
      </w:r>
      <w:r w:rsidR="00EA77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EA774E" w:rsidRPr="00C9788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usceptibility</w:t>
      </w:r>
      <w:r w:rsidR="00EA77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(defoliation) </w:t>
      </w:r>
      <w:r w:rsidR="009F1F6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ather than vulnerability (mortality) </w:t>
      </w:r>
      <w:r w:rsidR="00EA77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f the forests</w:t>
      </w:r>
      <w:r w:rsidR="009F1F6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spruce budworm. It is</w:t>
      </w:r>
      <w:r w:rsidR="00C9788C">
        <w:rPr>
          <w:rFonts w:ascii="Times New Roman" w:eastAsia="Times New Roman" w:hAnsi="Times New Roman" w:cs="Times New Roman"/>
          <w:sz w:val="24"/>
          <w:szCs w:val="24"/>
        </w:rPr>
        <w:t xml:space="preserve"> possible that </w:t>
      </w:r>
      <w:r w:rsidR="00EA774E">
        <w:rPr>
          <w:rFonts w:ascii="Times New Roman" w:eastAsia="Times New Roman" w:hAnsi="Times New Roman" w:cs="Times New Roman"/>
          <w:sz w:val="24"/>
          <w:szCs w:val="24"/>
        </w:rPr>
        <w:t>some</w:t>
      </w:r>
      <w:r w:rsidR="00C9788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E01A0">
        <w:rPr>
          <w:rFonts w:ascii="Times New Roman" w:eastAsia="Times New Roman" w:hAnsi="Times New Roman" w:cs="Times New Roman"/>
          <w:sz w:val="24"/>
          <w:szCs w:val="24"/>
        </w:rPr>
        <w:t>fir</w:t>
      </w:r>
      <w:r w:rsidR="00C9788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E01A0">
        <w:rPr>
          <w:rFonts w:ascii="Times New Roman" w:eastAsia="Times New Roman" w:hAnsi="Times New Roman" w:cs="Times New Roman"/>
          <w:sz w:val="24"/>
          <w:szCs w:val="24"/>
        </w:rPr>
        <w:t>stands</w:t>
      </w:r>
      <w:r w:rsidR="002E5389">
        <w:rPr>
          <w:rFonts w:ascii="Times New Roman" w:eastAsia="Times New Roman" w:hAnsi="Times New Roman" w:cs="Times New Roman"/>
          <w:sz w:val="24"/>
          <w:szCs w:val="24"/>
        </w:rPr>
        <w:t xml:space="preserve"> could experience</w:t>
      </w:r>
      <w:r w:rsidR="00C9788C">
        <w:rPr>
          <w:rFonts w:ascii="Times New Roman" w:eastAsia="Times New Roman" w:hAnsi="Times New Roman" w:cs="Times New Roman"/>
          <w:sz w:val="24"/>
          <w:szCs w:val="24"/>
        </w:rPr>
        <w:t xml:space="preserve"> many more years of defoliation than </w:t>
      </w:r>
      <w:r w:rsidR="004E01A0">
        <w:rPr>
          <w:rFonts w:ascii="Times New Roman" w:eastAsia="Times New Roman" w:hAnsi="Times New Roman" w:cs="Times New Roman"/>
          <w:sz w:val="24"/>
          <w:szCs w:val="24"/>
        </w:rPr>
        <w:t>spruce stands</w:t>
      </w:r>
      <w:r w:rsidR="00EA774E">
        <w:rPr>
          <w:rFonts w:ascii="Times New Roman" w:eastAsia="Times New Roman" w:hAnsi="Times New Roman" w:cs="Times New Roman"/>
          <w:sz w:val="24"/>
          <w:szCs w:val="24"/>
        </w:rPr>
        <w:t xml:space="preserve"> and eventually demonstrate higher mortality</w:t>
      </w:r>
      <w:r w:rsidR="00383E6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83E6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47916">
        <w:rPr>
          <w:rFonts w:ascii="Times New Roman" w:eastAsia="Times New Roman" w:hAnsi="Times New Roman" w:cs="Times New Roman"/>
          <w:sz w:val="24"/>
          <w:szCs w:val="24"/>
        </w:rPr>
        <w:instrText xml:space="preserve"> ADDIN EN.CITE &lt;EndNote&gt;&lt;Cite&gt;&lt;Author&gt;Chen&lt;/Author&gt;&lt;Year&gt;2017&lt;/Year&gt;&lt;RecNum&gt;368&lt;/RecNum&gt;&lt;DisplayText&gt;(Chen et al., 2017)&lt;/DisplayText&gt;&lt;record&gt;&lt;rec-number&gt;368&lt;/rec-number&gt;&lt;foreign-keys&gt;&lt;key app="EN" db-id="5sdw5srv95vzx3e5veav52eqaddtvw2paztt" timestamp="1615489348"&gt;368&lt;/key&gt;&lt;key app="ENWeb" db-id=""&gt;0&lt;/key&gt;&lt;/foreign-keys&gt;&lt;ref-type name="Journal Article"&gt;17&lt;/ref-type&gt;&lt;contributors&gt;&lt;authors&gt;&lt;author&gt;Chen, Cen&lt;/author&gt;&lt;author&gt;Weiskittel, Aaron&lt;/author&gt;&lt;author&gt;Bataineh, Mohammad&lt;/author&gt;&lt;author&gt;MacLean, David A&lt;/author&gt;&lt;/authors&gt;&lt;/contributors&gt;&lt;titles&gt;&lt;title&gt;Evaluating the influence of varying levels of spruce budworm defoliation on annualized individual tree growth and mortality in Maine, USA and New Brunswick, Canada&lt;/title&gt;&lt;secondary-title&gt;Forest Ecology and Management&lt;/secondary-title&gt;&lt;/titles&gt;&lt;periodical&gt;&lt;full-title&gt;Forest Ecology and Management&lt;/full-title&gt;&lt;abbr-1&gt;For. Ecol. Manage.&lt;/abbr-1&gt;&lt;abbr-2&gt;For Ecol Manage&lt;/abbr-2&gt;&lt;/periodical&gt;&lt;pages&gt;184-194&lt;/pages&gt;&lt;volume&gt;396&lt;/volume&gt;&lt;dates&gt;&lt;year&gt;2017&lt;/year&gt;&lt;/dates&gt;&lt;isbn&gt;0378-1127&lt;/isbn&gt;&lt;urls&gt;&lt;/urls&gt;&lt;electronic-resource-num&gt;10.1016/j.foreco.2017.03.026&lt;/electronic-resource-num&gt;&lt;/record&gt;&lt;/Cite&gt;&lt;/EndNote&gt;</w:instrText>
      </w:r>
      <w:r w:rsidR="00383E6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sz w:val="24"/>
          <w:szCs w:val="24"/>
        </w:rPr>
        <w:t>(Chen et al., 2017)</w:t>
      </w:r>
      <w:r w:rsidR="00383E6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EA774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9F1F62">
        <w:rPr>
          <w:rFonts w:ascii="Times New Roman" w:eastAsia="Times New Roman" w:hAnsi="Times New Roman" w:cs="Times New Roman"/>
          <w:sz w:val="24"/>
          <w:szCs w:val="24"/>
        </w:rPr>
        <w:t>T</w:t>
      </w:r>
      <w:r w:rsidR="002E5389">
        <w:rPr>
          <w:rFonts w:ascii="Times New Roman" w:eastAsia="Times New Roman" w:hAnsi="Times New Roman" w:cs="Times New Roman"/>
          <w:sz w:val="24"/>
          <w:szCs w:val="24"/>
        </w:rPr>
        <w:t>he model</w:t>
      </w:r>
      <w:r w:rsidR="009F1F62">
        <w:rPr>
          <w:rFonts w:ascii="Times New Roman" w:eastAsia="Times New Roman" w:hAnsi="Times New Roman" w:cs="Times New Roman"/>
          <w:sz w:val="24"/>
          <w:szCs w:val="24"/>
        </w:rPr>
        <w:t xml:space="preserve"> did not test </w:t>
      </w:r>
      <w:r w:rsidR="00C40D1F">
        <w:rPr>
          <w:rFonts w:ascii="Times New Roman" w:eastAsia="Times New Roman" w:hAnsi="Times New Roman" w:cs="Times New Roman"/>
          <w:sz w:val="24"/>
          <w:szCs w:val="24"/>
        </w:rPr>
        <w:t xml:space="preserve">stand-level </w:t>
      </w:r>
      <w:r w:rsidR="009F1F62">
        <w:rPr>
          <w:rFonts w:ascii="Times New Roman" w:eastAsia="Times New Roman" w:hAnsi="Times New Roman" w:cs="Times New Roman"/>
          <w:sz w:val="24"/>
          <w:szCs w:val="24"/>
        </w:rPr>
        <w:t>insect-host interaction or host prefer</w:t>
      </w:r>
      <w:r w:rsidR="00C40D1F">
        <w:rPr>
          <w:rFonts w:ascii="Times New Roman" w:eastAsia="Times New Roman" w:hAnsi="Times New Roman" w:cs="Times New Roman"/>
          <w:sz w:val="24"/>
          <w:szCs w:val="24"/>
        </w:rPr>
        <w:t>ence</w:t>
      </w:r>
      <w:r w:rsidR="00F30AF8">
        <w:rPr>
          <w:rFonts w:ascii="Times New Roman" w:eastAsia="Times New Roman" w:hAnsi="Times New Roman" w:cs="Times New Roman"/>
          <w:sz w:val="24"/>
          <w:szCs w:val="24"/>
        </w:rPr>
        <w:t xml:space="preserve"> per se</w:t>
      </w:r>
      <w:r w:rsidR="00C40D1F">
        <w:rPr>
          <w:rFonts w:ascii="Times New Roman" w:eastAsia="Times New Roman" w:hAnsi="Times New Roman" w:cs="Times New Roman"/>
          <w:sz w:val="24"/>
          <w:szCs w:val="24"/>
        </w:rPr>
        <w:t xml:space="preserve">. Instead, in </w:t>
      </w:r>
      <w:r w:rsidR="00C40D1F" w:rsidRPr="00C40D1F">
        <w:rPr>
          <w:rFonts w:ascii="Times New Roman" w:eastAsia="Times New Roman" w:hAnsi="Times New Roman" w:cs="Times New Roman"/>
          <w:sz w:val="24"/>
          <w:szCs w:val="24"/>
        </w:rPr>
        <w:t>essence</w:t>
      </w:r>
      <w:r w:rsidR="00C40D1F">
        <w:rPr>
          <w:rFonts w:ascii="Times New Roman" w:eastAsia="Times New Roman" w:hAnsi="Times New Roman" w:cs="Times New Roman"/>
          <w:sz w:val="24"/>
          <w:szCs w:val="24"/>
        </w:rPr>
        <w:t xml:space="preserve">, it analyzed the function of various bioclimatic predictors and host tree species distribution. </w:t>
      </w:r>
      <w:r w:rsidR="00FC3855">
        <w:rPr>
          <w:rFonts w:ascii="Times New Roman" w:eastAsia="Times New Roman" w:hAnsi="Times New Roman" w:cs="Times New Roman"/>
          <w:sz w:val="24"/>
          <w:szCs w:val="24"/>
        </w:rPr>
        <w:t>I</w:t>
      </w:r>
      <w:r w:rsidR="00FC3855" w:rsidRPr="00FC3855">
        <w:rPr>
          <w:rFonts w:ascii="Times New Roman" w:eastAsia="Times New Roman" w:hAnsi="Times New Roman" w:cs="Times New Roman"/>
          <w:sz w:val="24"/>
          <w:szCs w:val="24"/>
        </w:rPr>
        <w:t>f a given host species</w:t>
      </w:r>
      <w:r w:rsidR="00FC3855">
        <w:rPr>
          <w:rFonts w:ascii="Times New Roman" w:eastAsia="Times New Roman" w:hAnsi="Times New Roman" w:cs="Times New Roman"/>
          <w:sz w:val="24"/>
          <w:szCs w:val="24"/>
        </w:rPr>
        <w:t xml:space="preserve"> (e.g., black spruce in this study)</w:t>
      </w:r>
      <w:r w:rsidR="00FC3855" w:rsidRPr="00FC3855">
        <w:rPr>
          <w:rFonts w:ascii="Times New Roman" w:eastAsia="Times New Roman" w:hAnsi="Times New Roman" w:cs="Times New Roman"/>
          <w:sz w:val="24"/>
          <w:szCs w:val="24"/>
        </w:rPr>
        <w:t xml:space="preserve"> occurs in a greater proportion in an outbreak-suitable climate zone, it becomes more susceptible due to its realized niche</w:t>
      </w:r>
      <w:r w:rsidR="00FC3855">
        <w:rPr>
          <w:rFonts w:ascii="Times New Roman" w:eastAsia="Times New Roman" w:hAnsi="Times New Roman" w:cs="Times New Roman"/>
          <w:sz w:val="24"/>
          <w:szCs w:val="24"/>
        </w:rPr>
        <w:t xml:space="preserve"> and/or </w:t>
      </w:r>
      <w:r w:rsidR="00FC3855" w:rsidRPr="00FC3855">
        <w:rPr>
          <w:rFonts w:ascii="Times New Roman" w:eastAsia="Times New Roman" w:hAnsi="Times New Roman" w:cs="Times New Roman"/>
          <w:sz w:val="24"/>
          <w:szCs w:val="24"/>
        </w:rPr>
        <w:t>geographic happenstance</w:t>
      </w:r>
      <w:r w:rsidR="00FC3855">
        <w:rPr>
          <w:rFonts w:ascii="Times New Roman" w:eastAsia="Times New Roman" w:hAnsi="Times New Roman" w:cs="Times New Roman"/>
          <w:sz w:val="24"/>
          <w:szCs w:val="24"/>
        </w:rPr>
        <w:t>. B</w:t>
      </w:r>
      <w:r w:rsidR="00FC3855" w:rsidRPr="00FC3855">
        <w:rPr>
          <w:rFonts w:ascii="Times New Roman" w:eastAsia="Times New Roman" w:hAnsi="Times New Roman" w:cs="Times New Roman"/>
          <w:sz w:val="24"/>
          <w:szCs w:val="24"/>
        </w:rPr>
        <w:t xml:space="preserve">ioclimatic predictors become the main driver of observed </w:t>
      </w:r>
      <w:r w:rsidR="00FC3855">
        <w:rPr>
          <w:rFonts w:ascii="Times New Roman" w:eastAsia="Times New Roman" w:hAnsi="Times New Roman" w:cs="Times New Roman"/>
          <w:sz w:val="24"/>
          <w:szCs w:val="24"/>
        </w:rPr>
        <w:t xml:space="preserve">insect </w:t>
      </w:r>
      <w:r w:rsidR="00FC3855" w:rsidRPr="00FC3855">
        <w:rPr>
          <w:rFonts w:ascii="Times New Roman" w:eastAsia="Times New Roman" w:hAnsi="Times New Roman" w:cs="Times New Roman"/>
          <w:sz w:val="24"/>
          <w:szCs w:val="24"/>
        </w:rPr>
        <w:t>damage</w:t>
      </w:r>
      <w:r w:rsidR="00FC3855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AF834D4" w14:textId="38CE7D83" w:rsidR="00805C3B" w:rsidRPr="00805C3B" w:rsidRDefault="00805C3B" w:rsidP="00D402E4">
      <w:pPr>
        <w:spacing w:before="240" w:after="0" w:line="480" w:lineRule="auto"/>
        <w:textAlignment w:val="baseline"/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</w:pPr>
      <w:r w:rsidRPr="00805C3B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4.</w:t>
      </w:r>
      <w:r w:rsidR="009E2090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3</w:t>
      </w:r>
      <w:r w:rsidRPr="00805C3B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pecies distribution model</w:t>
      </w:r>
      <w:r w:rsidR="004E01A0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</w:t>
      </w:r>
      <w:r w:rsidR="004E01A0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are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a useful tool </w:t>
      </w:r>
      <w:r w:rsidR="00B87E9F"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>for</w:t>
      </w:r>
      <w:r>
        <w:rPr>
          <w:rFonts w:ascii="Times New Roman" w:eastAsia="Times New Roman" w:hAnsi="Times New Roman" w:cs="Times New Roman"/>
          <w:b/>
          <w:bCs/>
          <w:color w:val="1B1B1B"/>
          <w:sz w:val="24"/>
          <w:szCs w:val="24"/>
          <w:shd w:val="clear" w:color="auto" w:fill="FFFFFF"/>
        </w:rPr>
        <w:t xml:space="preserve"> predicting insect disturbances </w:t>
      </w:r>
    </w:p>
    <w:p w14:paraId="2DF3C9E9" w14:textId="2612F92D" w:rsidR="005A6C2A" w:rsidRDefault="00A307EB" w:rsidP="005A6C2A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lthough </w:t>
      </w:r>
      <w:proofErr w:type="spellStart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DM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ypically assess and predict distributions of floral or faunal species, we applied it as an innovative tool for predicting 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consequences 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f </w:t>
      </w:r>
      <w:proofErr w:type="gramStart"/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n</w:t>
      </w:r>
      <w:proofErr w:type="gramEnd"/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0659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native forest insect outbreak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cologists have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used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DM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607622" w:rsidRP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nd advanced machine learning </w:t>
      </w:r>
      <w:r w:rsidR="00607622" w:rsidRP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lgorithm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xtensively 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o predict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</w:t>
      </w:r>
      <w:r w:rsidR="0062536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distribution of 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various 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pest 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pecies a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ound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he globe 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E53B3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Gobeyn&lt;/Author&gt;&lt;Year&gt;2019&lt;/Year&gt;&lt;RecNum&gt;920&lt;/RecNum&gt;&lt;DisplayText&gt;(Gobeyn et al., 2019)&lt;/DisplayText&gt;&lt;record&gt;&lt;rec-number&gt;920&lt;/rec-number&gt;&lt;foreign-keys&gt;&lt;key app="EN" db-id="5sdw5srv95vzx3e5veav52eqaddtvw2paztt" timestamp="1655405796"&gt;920&lt;/key&gt;&lt;/foreign-keys&gt;&lt;ref-type name="Journal Article"&gt;17&lt;/ref-type&gt;&lt;contributors&gt;&lt;authors&gt;&lt;author&gt;Gobeyn, Sacha&lt;/author&gt;&lt;author&gt;Mouton, Ans M.&lt;/author&gt;&lt;author&gt;Cord, Anna F.&lt;/author&gt;&lt;author&gt;Kaim, Andrea&lt;/author&gt;&lt;author&gt;Volk, Martin&lt;/author&gt;&lt;author&gt;Goethals, Peter L. M.&lt;/author&gt;&lt;/authors&gt;&lt;/contributors&gt;&lt;titles&gt;&lt;title&gt;Evolutionary algorithms for species distribution modelling: A review in the context of machine learning&lt;/title&gt;&lt;secondary-title&gt;Ecological Modelling&lt;/secondary-title&gt;&lt;/titles&gt;&lt;periodical&gt;&lt;full-title&gt;Ecological Modelling&lt;/full-title&gt;&lt;abbr-1&gt;Ecol. Model.&lt;/abbr-1&gt;&lt;abbr-2&gt;Ecol Model&lt;/abbr-2&gt;&lt;/periodical&gt;&lt;pages&gt;179-195&lt;/pages&gt;&lt;volume&gt;392&lt;/volume&gt;&lt;keywords&gt;&lt;keyword&gt;Evolutionary algorithms&lt;/keyword&gt;&lt;keyword&gt;Machine learning&lt;/keyword&gt;&lt;keyword&gt;Species distribution modelling&lt;/keyword&gt;&lt;keyword&gt;Model development&lt;/keyword&gt;&lt;keyword&gt;Automated model selection&lt;/keyword&gt;&lt;/keywords&gt;&lt;dates&gt;&lt;year&gt;2019&lt;/year&gt;&lt;pub-dates&gt;&lt;date&gt;2019/01/24/&lt;/date&gt;&lt;/pub-dates&gt;&lt;/dates&gt;&lt;isbn&gt;0304-3800&lt;/isbn&gt;&lt;urls&gt;&lt;related-urls&gt;&lt;url&gt;https://www.sciencedirect.com/science/article/pii/S0304380018304010&lt;/url&gt;&lt;/related-urls&gt;&lt;/urls&gt;&lt;electronic-resource-num&gt;10.1016/j.ecolmodel.2018.11.013&lt;/electronic-resource-num&gt;&lt;/record&gt;&lt;/Cite&gt;&lt;/EndNote&gt;</w:instrTex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E53B32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Gobeyn et al., 2019)</w:t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60762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Using SDM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support ecological impact assessments is much needed 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begin"/>
      </w:r>
      <w:r w:rsidR="00447916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instrText xml:space="preserve"> ADDIN EN.CITE &lt;EndNote&gt;&lt;Cite&gt;&lt;Author&gt;Baker&lt;/Author&gt;&lt;Year&gt;2021&lt;/Year&gt;&lt;RecNum&gt;751&lt;/RecNum&gt;&lt;DisplayText&gt;(Baker et al., 2021)&lt;/DisplayText&gt;&lt;record&gt;&lt;rec-number&gt;751&lt;/rec-number&gt;&lt;foreign-keys&gt;&lt;key app="EN" db-id="5sdw5srv95vzx3e5veav52eqaddtvw2paztt" timestamp="1629845314"&gt;751&lt;/key&gt;&lt;/foreign-keys&gt;&lt;ref-type name="Journal Article"&gt;17&lt;/ref-type&gt;&lt;contributors&gt;&lt;authors&gt;&lt;author&gt;Baker, David J.&lt;/author&gt;&lt;author&gt;Maclean, Ilya M. D.&lt;/author&gt;&lt;author&gt;Goodall, Martin&lt;/author&gt;&lt;author&gt;Gaston, Kevin J.&lt;/author&gt;&lt;/authors&gt;&lt;/contributors&gt;&lt;titles&gt;&lt;title&gt;Species distribution modelling is needed to support ecological impact assessments&lt;/title&gt;&lt;secondary-title&gt;Journal of Applied Ecology&lt;/secondary-title&gt;&lt;/titles&gt;&lt;periodical&gt;&lt;full-title&gt;Journal of Applied Ecology&lt;/full-title&gt;&lt;abbr-1&gt;J. Appl. Ecol.&lt;/abbr-1&gt;&lt;abbr-2&gt;J Appl Ecol&lt;/abbr-2&gt;&lt;/periodical&gt;&lt;pages&gt;21-26&lt;/pages&gt;&lt;volume&gt;58&lt;/volume&gt;&lt;number&gt;1&lt;/number&gt;&lt;dates&gt;&lt;year&gt;2021&lt;/year&gt;&lt;/dates&gt;&lt;isbn&gt;0021-8901&lt;/isbn&gt;&lt;urls&gt;&lt;related-urls&gt;&lt;url&gt;https://besjournals.onlinelibrary.wiley.com/doi/abs/10.1111/1365-2664.13782&lt;/url&gt;&lt;/related-urls&gt;&lt;/urls&gt;&lt;electronic-resource-num&gt;10.1111/1365-2664.13782&lt;/electronic-resource-num&gt;&lt;/record&gt;&lt;/Cite&gt;&lt;/EndNote&gt;</w:instrTex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separate"/>
      </w:r>
      <w:r w:rsidR="00447916"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>(Baker et al., 2021)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fldChar w:fldCharType="end"/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nd modeling pest impacts seems to be a natural extension of typical SDM application</w:t>
      </w:r>
      <w:r w:rsidR="0062536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</w:t>
      </w:r>
      <w:r w:rsidR="00FA1748" w:rsidRP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especially given 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at </w:t>
      </w:r>
      <w:r w:rsidR="00FA1748" w:rsidRP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management of 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ests is spatially explicit suc</w:t>
      </w:r>
      <w:r w:rsidR="0062536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s our model application</w:t>
      </w:r>
      <w:r w:rsidR="00FA1748" w:rsidRP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FA174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5A6C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We suggest testing </w:t>
      </w:r>
      <w:r w:rsidR="0038020F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ur model</w:t>
      </w:r>
      <w:r w:rsidR="00D9764E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ing </w:t>
      </w:r>
      <w:r w:rsidR="005A6C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pproach on disturbances caused by other pests in forest or agricultural 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ystems</w:t>
      </w:r>
      <w:r w:rsidR="005A6C2A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. </w:t>
      </w:r>
    </w:p>
    <w:p w14:paraId="679FF38C" w14:textId="72D5E024" w:rsidR="00A307EB" w:rsidRDefault="005A6C2A" w:rsidP="00FF6E21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 w:rsidRPr="006E7878">
        <w:rPr>
          <w:rFonts w:ascii="Times New Roman" w:eastAsia="Times New Roman" w:hAnsi="Times New Roman" w:cs="Times New Roman"/>
          <w:color w:val="1B1B1B"/>
          <w:sz w:val="24"/>
          <w:szCs w:val="24"/>
        </w:rPr>
        <w:lastRenderedPageBreak/>
        <w:t>Our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>results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contribute to </w:t>
      </w: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the 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overall perspective on spatial drivers 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of budworm defoliation, 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but also </w:t>
      </w: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>identi</w:t>
      </w:r>
      <w:r w:rsidR="001707F3">
        <w:rPr>
          <w:rFonts w:ascii="Times New Roman" w:eastAsia="Times New Roman" w:hAnsi="Times New Roman" w:cs="Times New Roman"/>
          <w:color w:val="1B1B1B"/>
          <w:sz w:val="24"/>
          <w:szCs w:val="24"/>
        </w:rPr>
        <w:t>f</w:t>
      </w:r>
      <w:r w:rsidR="00BD6010">
        <w:rPr>
          <w:rFonts w:ascii="Times New Roman" w:eastAsia="Times New Roman" w:hAnsi="Times New Roman" w:cs="Times New Roman"/>
          <w:color w:val="1B1B1B"/>
          <w:sz w:val="24"/>
          <w:szCs w:val="24"/>
        </w:rPr>
        <w:t>ies</w:t>
      </w: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distinctive defoliation patterns 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that may occur at </w:t>
      </w: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the 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>leading edge</w:t>
      </w:r>
      <w:r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of budworm outbreaks</w:t>
      </w:r>
      <w:r w:rsidRPr="005A6C2A">
        <w:rPr>
          <w:rFonts w:ascii="Times New Roman" w:eastAsia="Times New Roman" w:hAnsi="Times New Roman" w:cs="Times New Roman"/>
          <w:color w:val="1B1B1B"/>
          <w:sz w:val="24"/>
          <w:szCs w:val="24"/>
        </w:rPr>
        <w:t>.</w:t>
      </w:r>
      <w:r w:rsidR="00937CB4">
        <w:rPr>
          <w:rFonts w:ascii="Times New Roman" w:eastAsia="Times New Roman" w:hAnsi="Times New Roman" w:cs="Times New Roman"/>
          <w:color w:val="1B1B1B"/>
          <w:sz w:val="24"/>
          <w:szCs w:val="24"/>
        </w:rPr>
        <w:t xml:space="preserve"> </w:t>
      </w:r>
      <w:r w:rsidR="00A307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Our </w:t>
      </w:r>
      <w:proofErr w:type="spellStart"/>
      <w:r w:rsidR="00A307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MaxEnt</w:t>
      </w:r>
      <w:proofErr w:type="spellEnd"/>
      <w:r w:rsidR="00A307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SDM revealed that climatic variables can be more crucial than host condition or forest composition when predicting insect outbreak</w:t>
      </w:r>
      <w:r w:rsidR="00A456E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A307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t large spatial </w:t>
      </w:r>
      <w:r w:rsidR="00317CBD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xtents</w:t>
      </w:r>
      <w:r w:rsidR="00A307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 On the island of Newfoundland, precipitation and temperature were the limiting factor</w:t>
      </w:r>
      <w:r w:rsidR="00A456E8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s</w:t>
      </w:r>
      <w:r w:rsidR="00A307EB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for the distribution of spruce budworm defoliation. The continuously warming climate will further complicate the observation and interpretation of budworm defoliation in the spruce-fir forests in Newfoundland.</w:t>
      </w:r>
    </w:p>
    <w:p w14:paraId="364661CC" w14:textId="77777777" w:rsidR="00985B86" w:rsidRDefault="00985B86" w:rsidP="00FF6E21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32C4ECE1" w14:textId="0020376A" w:rsidR="0013097A" w:rsidRDefault="00371BAB" w:rsidP="00687A2F">
      <w:pPr>
        <w:spacing w:after="0" w:line="480" w:lineRule="auto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CKNOWLEDGEMENTS</w:t>
      </w:r>
    </w:p>
    <w:p w14:paraId="1616B4BB" w14:textId="20CED720" w:rsidR="00371BAB" w:rsidRDefault="00D246A5" w:rsidP="00987D92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We would like to thank Dan McK</w:t>
      </w:r>
      <w:r w:rsidRPr="00D246A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enney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, Kaitlin DeBoer, </w:t>
      </w:r>
      <w:r w:rsidRPr="00D246A5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Robert LeBlanc</w:t>
      </w:r>
      <w:r w:rsidR="00506592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Jeff Motty </w:t>
      </w:r>
      <w:r w:rsidR="00E5368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for their help on data acquisition. </w:t>
      </w:r>
      <w:r w:rsidR="00AD1429" w:rsidRP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This study was a part of an Early Intervention Strategy research</w:t>
      </w:r>
      <w:r w:rsid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D1429" w:rsidRP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roject funded by Natural Resources Canada and the Healthy Forest</w:t>
      </w:r>
      <w:r w:rsid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="00AD1429" w:rsidRP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Partnership</w:t>
      </w:r>
      <w:r w:rsid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to SJL</w:t>
      </w:r>
      <w:r w:rsidR="001707F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AH, and KEH</w:t>
      </w:r>
      <w:r w:rsidR="00AD1429" w:rsidRPr="00AD1429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</w:p>
    <w:p w14:paraId="42FEBFF6" w14:textId="77777777" w:rsidR="00BA1342" w:rsidRDefault="00BA1342" w:rsidP="00BA1342">
      <w:pPr>
        <w:spacing w:after="0" w:line="480" w:lineRule="auto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02B560E7" w14:textId="632EF3EC" w:rsidR="00BA1342" w:rsidRDefault="00BA1342" w:rsidP="00BA1342">
      <w:pPr>
        <w:spacing w:after="0" w:line="480" w:lineRule="auto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UTHORS’ CONTRIBUTIONS</w:t>
      </w:r>
    </w:p>
    <w:p w14:paraId="2A7B9C7B" w14:textId="0693C4E1" w:rsidR="00BA1342" w:rsidRDefault="00BA1342" w:rsidP="00BA1342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ll authors contributed to the conception of the article, and B.Z. led the writing with contributions from all authors.</w:t>
      </w:r>
    </w:p>
    <w:p w14:paraId="0206E930" w14:textId="77777777" w:rsidR="00371BAB" w:rsidRDefault="00371BAB" w:rsidP="00687A2F">
      <w:pPr>
        <w:spacing w:after="0" w:line="480" w:lineRule="auto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4F096D29" w14:textId="4871249A" w:rsidR="00371BAB" w:rsidRDefault="00371BAB" w:rsidP="00687A2F">
      <w:pPr>
        <w:spacing w:after="0" w:line="480" w:lineRule="auto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ATA ACCESSIBILITY</w:t>
      </w:r>
    </w:p>
    <w:p w14:paraId="5D4F5B5F" w14:textId="50CDD013" w:rsidR="00371BAB" w:rsidRDefault="004272CC" w:rsidP="004272CC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 w:rsidRPr="004272C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e data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and R code </w:t>
      </w:r>
      <w:r w:rsidRPr="004272C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that support the findings of this study are openly available in </w:t>
      </w:r>
      <w:proofErr w:type="spellStart"/>
      <w:r w:rsidR="00A735C3" w:rsidRPr="00A735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Figshare</w:t>
      </w:r>
      <w:proofErr w:type="spellEnd"/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at</w:t>
      </w:r>
      <w:r w:rsidR="00A735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Pr="004272C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https://doi.org/10.6084/m9.figshare.c.6147219.v1</w:t>
      </w:r>
      <w:r w:rsidR="00A735C3" w:rsidRPr="00A735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.</w:t>
      </w:r>
      <w:r w:rsidR="00A735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 w:rsidRPr="004272CC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Restrictions apply to the availability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of spruce budworm defoliation and forest inventory r</w:t>
      </w:r>
      <w:r w:rsidR="00A735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w d</w:t>
      </w:r>
      <w:r w:rsidR="00A735C3" w:rsidRPr="00A735C3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ata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, which were used under data sharing agreements.</w:t>
      </w:r>
    </w:p>
    <w:p w14:paraId="306DE0AD" w14:textId="77777777" w:rsidR="0013097A" w:rsidRDefault="0013097A" w:rsidP="00F67D6C">
      <w:pPr>
        <w:spacing w:after="0" w:line="480" w:lineRule="auto"/>
        <w:ind w:firstLine="720"/>
        <w:jc w:val="both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</w:p>
    <w:p w14:paraId="419C7279" w14:textId="77777777" w:rsidR="00173B9F" w:rsidRPr="00235E7C" w:rsidRDefault="00173B9F" w:rsidP="004778A3">
      <w:pPr>
        <w:spacing w:after="0" w:line="480" w:lineRule="auto"/>
        <w:textAlignment w:val="baseline"/>
        <w:rPr>
          <w:rFonts w:ascii="Times New Roman" w:eastAsia="Times New Roman" w:hAnsi="Times New Roman" w:cs="Times New Roman"/>
          <w:color w:val="1B1B1B"/>
          <w:sz w:val="24"/>
          <w:szCs w:val="24"/>
        </w:rPr>
      </w:pPr>
    </w:p>
    <w:p w14:paraId="062C9A77" w14:textId="19DF4E3A" w:rsidR="00B825DB" w:rsidRDefault="00B825D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782E8472" w14:textId="77777777" w:rsidR="00C50553" w:rsidRPr="002036FB" w:rsidRDefault="002036FB" w:rsidP="00052881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</w:pPr>
      <w:r w:rsidRPr="002036FB">
        <w:rPr>
          <w:rFonts w:ascii="Times New Roman" w:eastAsia="Times New Roman" w:hAnsi="Times New Roman" w:cs="Times New Roman"/>
          <w:b/>
          <w:bCs/>
          <w:color w:val="1B1B1B"/>
          <w:sz w:val="28"/>
          <w:szCs w:val="28"/>
          <w:shd w:val="clear" w:color="auto" w:fill="FFFFFF"/>
        </w:rPr>
        <w:lastRenderedPageBreak/>
        <w:t>References:</w:t>
      </w:r>
    </w:p>
    <w:p w14:paraId="188AF870" w14:textId="26ACD72A" w:rsidR="00E53B32" w:rsidRPr="00E53B32" w:rsidRDefault="00C13D27" w:rsidP="00E53B32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E53B32" w:rsidRPr="00E53B32">
        <w:t xml:space="preserve">Araújo, M.B. &amp; Peterson, A.T. (2012) Uses and misuses of bioclimatic envelope modeling. </w:t>
      </w:r>
      <w:r w:rsidR="00E53B32" w:rsidRPr="00E53B32">
        <w:rPr>
          <w:i/>
        </w:rPr>
        <w:t>Ecology,</w:t>
      </w:r>
      <w:r w:rsidR="00E53B32" w:rsidRPr="00E53B32">
        <w:t xml:space="preserve"> </w:t>
      </w:r>
      <w:r w:rsidR="00E53B32" w:rsidRPr="00E53B32">
        <w:rPr>
          <w:b/>
        </w:rPr>
        <w:t>93,</w:t>
      </w:r>
      <w:r w:rsidR="00E53B32" w:rsidRPr="00E53B32">
        <w:t xml:space="preserve"> 1527-1539. </w:t>
      </w:r>
      <w:hyperlink r:id="rId8" w:history="1">
        <w:r w:rsidR="00E53B32" w:rsidRPr="00E53B32">
          <w:rPr>
            <w:rStyle w:val="Hyperlink"/>
          </w:rPr>
          <w:t>https://doi.org/10.1890/11-1930.1</w:t>
        </w:r>
      </w:hyperlink>
    </w:p>
    <w:p w14:paraId="24905CCD" w14:textId="6BAD0FDF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Arsenault, A., LeBlanc, R., Earle, E., Brooks, D., Clarke, B., Lavigne, D. &amp; Royer, L. (2016) Unravelling the past to manage Newfoundland’s forests for the future. </w:t>
      </w:r>
      <w:r w:rsidRPr="00E53B32">
        <w:rPr>
          <w:i/>
        </w:rPr>
        <w:t>The Forestry Chronicle,</w:t>
      </w:r>
      <w:r w:rsidRPr="00E53B32">
        <w:t xml:space="preserve"> </w:t>
      </w:r>
      <w:r w:rsidRPr="00E53B32">
        <w:rPr>
          <w:b/>
        </w:rPr>
        <w:t>92,</w:t>
      </w:r>
      <w:r w:rsidRPr="00E53B32">
        <w:t xml:space="preserve"> 487-502. </w:t>
      </w:r>
      <w:hyperlink r:id="rId9" w:history="1">
        <w:r w:rsidRPr="00E53B32">
          <w:rPr>
            <w:rStyle w:val="Hyperlink"/>
          </w:rPr>
          <w:t>https://doi.org/10.5558/tfc2016-085</w:t>
        </w:r>
      </w:hyperlink>
    </w:p>
    <w:p w14:paraId="25E73152" w14:textId="784330A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aker, D.J., Maclean, I.M.D., Goodall, M. &amp; Gaston, K.J. (2021) Species distribution modelling is needed to support ecological impact assessments. </w:t>
      </w:r>
      <w:r w:rsidRPr="00E53B32">
        <w:rPr>
          <w:i/>
        </w:rPr>
        <w:t>Journal of Applied Ecology,</w:t>
      </w:r>
      <w:r w:rsidRPr="00E53B32">
        <w:t xml:space="preserve"> </w:t>
      </w:r>
      <w:r w:rsidRPr="00E53B32">
        <w:rPr>
          <w:b/>
        </w:rPr>
        <w:t>58,</w:t>
      </w:r>
      <w:r w:rsidRPr="00E53B32">
        <w:t xml:space="preserve"> 21-26. </w:t>
      </w:r>
      <w:hyperlink r:id="rId10" w:history="1">
        <w:r w:rsidRPr="00E53B32">
          <w:rPr>
            <w:rStyle w:val="Hyperlink"/>
          </w:rPr>
          <w:t>https://doi.org/10.1111/1365-2664.13782</w:t>
        </w:r>
      </w:hyperlink>
    </w:p>
    <w:p w14:paraId="4B1D516C" w14:textId="711144C8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aker, D.J., Maclean, I.M.D., Goodall, M. &amp; Gaston, K.J. (2022) Correlations between spatial sampling biases and environmental niches affect species distribution models. </w:t>
      </w:r>
      <w:r w:rsidRPr="00E53B32">
        <w:rPr>
          <w:i/>
        </w:rPr>
        <w:t>Global Ecology and Biogeography,</w:t>
      </w:r>
      <w:r w:rsidRPr="00E53B32">
        <w:t xml:space="preserve"> </w:t>
      </w:r>
      <w:r w:rsidRPr="00E53B32">
        <w:rPr>
          <w:b/>
        </w:rPr>
        <w:t>31,</w:t>
      </w:r>
      <w:r w:rsidRPr="00E53B32">
        <w:t xml:space="preserve"> 1-13. </w:t>
      </w:r>
      <w:hyperlink r:id="rId11" w:history="1">
        <w:r w:rsidRPr="00E53B32">
          <w:rPr>
            <w:rStyle w:val="Hyperlink"/>
          </w:rPr>
          <w:t>https://doi.org/10.1111/geb.13491</w:t>
        </w:r>
      </w:hyperlink>
    </w:p>
    <w:p w14:paraId="107AF187" w14:textId="3A50ECA3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ellinger, R.G., Ravlin, F.W. &amp; Mcmanus, M.L. (1989) Forest edge effects and their influence on gypsy moth (Lepidoptera: Lymantriidae) egg mass distribution. </w:t>
      </w:r>
      <w:r w:rsidRPr="00E53B32">
        <w:rPr>
          <w:i/>
        </w:rPr>
        <w:t>Environmental Entomology,</w:t>
      </w:r>
      <w:r w:rsidRPr="00E53B32">
        <w:t xml:space="preserve"> </w:t>
      </w:r>
      <w:r w:rsidRPr="00E53B32">
        <w:rPr>
          <w:b/>
        </w:rPr>
        <w:t>18,</w:t>
      </w:r>
      <w:r w:rsidRPr="00E53B32">
        <w:t xml:space="preserve"> 840-843. </w:t>
      </w:r>
      <w:hyperlink r:id="rId12" w:history="1">
        <w:r w:rsidRPr="00E53B32">
          <w:rPr>
            <w:rStyle w:val="Hyperlink"/>
          </w:rPr>
          <w:t>https://doi.org/10.1093/ee/18.5.840</w:t>
        </w:r>
      </w:hyperlink>
    </w:p>
    <w:p w14:paraId="7281AFEE" w14:textId="17532A3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ernes, C., Bullock, J.M., Jakobsson, S., Rundlöf, M., Verheyen, K. &amp; Lindborg, R. (2017) How are biodiversity and dispersal of species affected by the management of roadsides? A systematic map. </w:t>
      </w:r>
      <w:r w:rsidRPr="00E53B32">
        <w:rPr>
          <w:i/>
        </w:rPr>
        <w:t>Environmental Evidence,</w:t>
      </w:r>
      <w:r w:rsidRPr="00E53B32">
        <w:t xml:space="preserve"> </w:t>
      </w:r>
      <w:r w:rsidRPr="00E53B32">
        <w:rPr>
          <w:b/>
        </w:rPr>
        <w:t>6,</w:t>
      </w:r>
      <w:r w:rsidRPr="00E53B32">
        <w:t xml:space="preserve"> 24. </w:t>
      </w:r>
      <w:hyperlink r:id="rId13" w:history="1">
        <w:r w:rsidRPr="00E53B32">
          <w:rPr>
            <w:rStyle w:val="Hyperlink"/>
          </w:rPr>
          <w:t>https://doi.org/10.1186/s13750-017-0103-1</w:t>
        </w:r>
      </w:hyperlink>
    </w:p>
    <w:p w14:paraId="5EE69D80" w14:textId="77E16180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ouchard, M. &amp; Auger, I. (2014) Influence of environmental factors and spatio-temporal covariates during the initial development of a spruce budworm outbreak. </w:t>
      </w:r>
      <w:r w:rsidRPr="00E53B32">
        <w:rPr>
          <w:i/>
        </w:rPr>
        <w:t>Landscape Ecology,</w:t>
      </w:r>
      <w:r w:rsidRPr="00E53B32">
        <w:t xml:space="preserve"> </w:t>
      </w:r>
      <w:r w:rsidRPr="00E53B32">
        <w:rPr>
          <w:b/>
        </w:rPr>
        <w:t>29,</w:t>
      </w:r>
      <w:r w:rsidRPr="00E53B32">
        <w:t xml:space="preserve"> 111-126. </w:t>
      </w:r>
      <w:hyperlink r:id="rId14" w:history="1">
        <w:r w:rsidRPr="00E53B32">
          <w:rPr>
            <w:rStyle w:val="Hyperlink"/>
          </w:rPr>
          <w:t>https://doi.org/10.1007/s10980-013-9966-x</w:t>
        </w:r>
      </w:hyperlink>
    </w:p>
    <w:p w14:paraId="7A20A641" w14:textId="37A96880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radie, J. &amp; Leung, B. (2017) A quantitative synthesis of the importance of variables used in MaxEnt species distribution models. </w:t>
      </w:r>
      <w:r w:rsidRPr="00E53B32">
        <w:rPr>
          <w:i/>
        </w:rPr>
        <w:t>Journal of Biogeography,</w:t>
      </w:r>
      <w:r w:rsidRPr="00E53B32">
        <w:t xml:space="preserve"> </w:t>
      </w:r>
      <w:r w:rsidRPr="00E53B32">
        <w:rPr>
          <w:b/>
        </w:rPr>
        <w:t>44,</w:t>
      </w:r>
      <w:r w:rsidRPr="00E53B32">
        <w:t xml:space="preserve"> 1344-1361. </w:t>
      </w:r>
      <w:hyperlink r:id="rId15" w:history="1">
        <w:r w:rsidRPr="00E53B32">
          <w:rPr>
            <w:rStyle w:val="Hyperlink"/>
          </w:rPr>
          <w:t>https://doi.org/10.1111/jbi.12894</w:t>
        </w:r>
      </w:hyperlink>
    </w:p>
    <w:p w14:paraId="258FF13E" w14:textId="6619975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Burns, P., Clark, M., Salas, L., Hancock, S., Leland, D., Jantz, P., Dubayah, R. &amp; Goetz, S.J. (2020) Incorporating canopy structure from simulated GEDI lidar into bird species distribution models. </w:t>
      </w:r>
      <w:r w:rsidRPr="00E53B32">
        <w:rPr>
          <w:i/>
        </w:rPr>
        <w:t>Environmental Research Letters,</w:t>
      </w:r>
      <w:r w:rsidRPr="00E53B32">
        <w:t xml:space="preserve"> </w:t>
      </w:r>
      <w:r w:rsidRPr="00E53B32">
        <w:rPr>
          <w:b/>
        </w:rPr>
        <w:t>15,</w:t>
      </w:r>
      <w:r w:rsidRPr="00E53B32">
        <w:t xml:space="preserve"> 095002. </w:t>
      </w:r>
      <w:hyperlink r:id="rId16" w:history="1">
        <w:r w:rsidRPr="00E53B32">
          <w:rPr>
            <w:rStyle w:val="Hyperlink"/>
          </w:rPr>
          <w:t>https://doi.org/10.1088/1748-9326/ab80ee</w:t>
        </w:r>
      </w:hyperlink>
    </w:p>
    <w:p w14:paraId="177AA42B" w14:textId="234DD71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Candau, J.N. &amp; Fleming, R.A. (2005) Landscape-scale spatial distribution of spruce budworm defoliation in relation to bioclimatic conditions. </w:t>
      </w:r>
      <w:r w:rsidRPr="00E53B32">
        <w:rPr>
          <w:i/>
        </w:rPr>
        <w:t>Canadian Journal of Forest Research,</w:t>
      </w:r>
      <w:r w:rsidRPr="00E53B32">
        <w:t xml:space="preserve"> </w:t>
      </w:r>
      <w:r w:rsidRPr="00E53B32">
        <w:rPr>
          <w:b/>
        </w:rPr>
        <w:t>35,</w:t>
      </w:r>
      <w:r w:rsidRPr="00E53B32">
        <w:t xml:space="preserve"> 2218-2232. </w:t>
      </w:r>
      <w:hyperlink r:id="rId17" w:history="1">
        <w:r w:rsidRPr="00E53B32">
          <w:rPr>
            <w:rStyle w:val="Hyperlink"/>
          </w:rPr>
          <w:t>https://doi.org/10.1139/x05-078</w:t>
        </w:r>
      </w:hyperlink>
    </w:p>
    <w:p w14:paraId="21ECC2B5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Carroll, W. (1956) Investigations on the spruce budworm, balsam woolly aphid and hemlock looper conducted by the Forest Insect Survey in Newfoundland, 1955. Interim Rep. 1955, Department of Agriculture.</w:t>
      </w:r>
    </w:p>
    <w:p w14:paraId="55CC80CB" w14:textId="70989949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Charney, N.D., Record, S., Gerstner, B.E., Merow, C., Zarnetske, P.L. &amp; Enquist, B.J. (2021) A test of species distribution model transferability across environmental and geographic space for 108 western North American tree species. </w:t>
      </w:r>
      <w:r w:rsidRPr="00E53B32">
        <w:rPr>
          <w:i/>
        </w:rPr>
        <w:t>Frontiers in Ecology and Evolution,</w:t>
      </w:r>
      <w:r w:rsidRPr="00E53B32">
        <w:t xml:space="preserve"> </w:t>
      </w:r>
      <w:r w:rsidRPr="00E53B32">
        <w:rPr>
          <w:b/>
        </w:rPr>
        <w:t>9,</w:t>
      </w:r>
      <w:r w:rsidRPr="00E53B32">
        <w:t xml:space="preserve"> 689295. </w:t>
      </w:r>
      <w:hyperlink r:id="rId18" w:history="1">
        <w:r w:rsidRPr="00E53B32">
          <w:rPr>
            <w:rStyle w:val="Hyperlink"/>
          </w:rPr>
          <w:t>https://doi.org/10.3389/fevo.2021.689295</w:t>
        </w:r>
      </w:hyperlink>
    </w:p>
    <w:p w14:paraId="27AC885C" w14:textId="1558FD7A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Chen, C., Weiskittel, A., Bataineh, M. &amp; MacLean, D.A. (2017) Evaluating the influence of varying levels of spruce budworm defoliation on annualized individual tree growth and mortality in Maine, USA and New Brunswick, Canada. </w:t>
      </w:r>
      <w:r w:rsidRPr="00E53B32">
        <w:rPr>
          <w:i/>
        </w:rPr>
        <w:t>Forest Ecology and Management,</w:t>
      </w:r>
      <w:r w:rsidRPr="00E53B32">
        <w:t xml:space="preserve"> </w:t>
      </w:r>
      <w:r w:rsidRPr="00E53B32">
        <w:rPr>
          <w:b/>
        </w:rPr>
        <w:t>396,</w:t>
      </w:r>
      <w:r w:rsidRPr="00E53B32">
        <w:t xml:space="preserve"> 184-194. </w:t>
      </w:r>
      <w:hyperlink r:id="rId19" w:history="1">
        <w:r w:rsidRPr="00E53B32">
          <w:rPr>
            <w:rStyle w:val="Hyperlink"/>
          </w:rPr>
          <w:t>https://doi.org/10.1016/j.foreco.2017.03.026</w:t>
        </w:r>
      </w:hyperlink>
    </w:p>
    <w:p w14:paraId="7387B3F1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lastRenderedPageBreak/>
        <w:t xml:space="preserve">Cooke, B.J., Nealis, V.G. &amp; Régnière, J. (2007) Insect defoliators as periodic disturbances in northern forest ecosystems. in E. Johnson &amp; K.Miyanishi, (Eds.), </w:t>
      </w:r>
      <w:r w:rsidRPr="00E53B32">
        <w:rPr>
          <w:i/>
        </w:rPr>
        <w:t xml:space="preserve">Plant disturbance ecology: the process and the response </w:t>
      </w:r>
      <w:r w:rsidRPr="00E53B32">
        <w:t>(pp. 487-525).</w:t>
      </w:r>
      <w:r w:rsidRPr="00E53B32">
        <w:rPr>
          <w:i/>
        </w:rPr>
        <w:t xml:space="preserve"> </w:t>
      </w:r>
      <w:r w:rsidRPr="00E53B32">
        <w:t>Elsevier Academic Press.</w:t>
      </w:r>
    </w:p>
    <w:p w14:paraId="359D8D7B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Department of Fisheries Forestry and Agriculture of Newfoundland and Labrador (2022) Forest inventory program.</w:t>
      </w:r>
    </w:p>
    <w:p w14:paraId="0FE06627" w14:textId="57B0C76E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Dickison, R.B.B., Haggis, M.J. &amp; Rainey, R.C. (1983) Spruce budworm moth flight and storms: case study of a cold front system. </w:t>
      </w:r>
      <w:r w:rsidRPr="00E53B32">
        <w:rPr>
          <w:i/>
        </w:rPr>
        <w:t>Journal of Applied Meteorology and Climatology,</w:t>
      </w:r>
      <w:r w:rsidRPr="00E53B32">
        <w:t xml:space="preserve"> </w:t>
      </w:r>
      <w:r w:rsidRPr="00E53B32">
        <w:rPr>
          <w:b/>
        </w:rPr>
        <w:t>22,</w:t>
      </w:r>
      <w:r w:rsidRPr="00E53B32">
        <w:t xml:space="preserve"> 278-286. </w:t>
      </w:r>
      <w:hyperlink r:id="rId20" w:history="1">
        <w:r w:rsidRPr="00E53B32">
          <w:rPr>
            <w:rStyle w:val="Hyperlink"/>
          </w:rPr>
          <w:t>https://doi.org/10.1175/1520-0450(1983)022&lt;0278:sbmfas&gt;2.0.co;2</w:t>
        </w:r>
      </w:hyperlink>
    </w:p>
    <w:p w14:paraId="6E70B020" w14:textId="34C8418E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Dingle, H., Zalucki, M.P., Rochester, W.A. &amp; Armijo-Prewitt, T. (2005) Distribution of the monarch butterfly, </w:t>
      </w:r>
      <w:r w:rsidRPr="00E53B32">
        <w:rPr>
          <w:i/>
        </w:rPr>
        <w:t>Danaus plexippus</w:t>
      </w:r>
      <w:r w:rsidRPr="00E53B32">
        <w:t xml:space="preserve"> (L.) (Lepidoptera: Nymphalidae), in western North America. </w:t>
      </w:r>
      <w:r w:rsidRPr="00E53B32">
        <w:rPr>
          <w:i/>
        </w:rPr>
        <w:t>Biological Journal of the Linnean Society,</w:t>
      </w:r>
      <w:r w:rsidRPr="00E53B32">
        <w:t xml:space="preserve"> </w:t>
      </w:r>
      <w:r w:rsidRPr="00E53B32">
        <w:rPr>
          <w:b/>
        </w:rPr>
        <w:t>85,</w:t>
      </w:r>
      <w:r w:rsidRPr="00E53B32">
        <w:t xml:space="preserve"> 491-500. </w:t>
      </w:r>
      <w:hyperlink r:id="rId21" w:history="1">
        <w:r w:rsidRPr="00E53B32">
          <w:rPr>
            <w:rStyle w:val="Hyperlink"/>
          </w:rPr>
          <w:t>https://doi.org/10.1111/j.1095-8312.2005.00512.x</w:t>
        </w:r>
      </w:hyperlink>
    </w:p>
    <w:p w14:paraId="05F78F86" w14:textId="2DC6794D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Eskafi, F.M. &amp; Fernandez, A. (1990) Larval–pupal mortality of Mediterranean fruit fly (Diptera: Tephritidae) from interaction of soil, moisture, and temperature. </w:t>
      </w:r>
      <w:r w:rsidRPr="00E53B32">
        <w:rPr>
          <w:i/>
        </w:rPr>
        <w:t>Environmental Entomology,</w:t>
      </w:r>
      <w:r w:rsidRPr="00E53B32">
        <w:t xml:space="preserve"> </w:t>
      </w:r>
      <w:r w:rsidRPr="00E53B32">
        <w:rPr>
          <w:b/>
        </w:rPr>
        <w:t>19,</w:t>
      </w:r>
      <w:r w:rsidRPr="00E53B32">
        <w:t xml:space="preserve"> 1666-1670. </w:t>
      </w:r>
      <w:hyperlink r:id="rId22" w:history="1">
        <w:r w:rsidRPr="00E53B32">
          <w:rPr>
            <w:rStyle w:val="Hyperlink"/>
          </w:rPr>
          <w:t>https://doi.org/10.1093/ee/19.6.1666</w:t>
        </w:r>
      </w:hyperlink>
    </w:p>
    <w:p w14:paraId="2C01B2D0" w14:textId="0BD491F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Farr, T.G., Rosen, P.A., Caro, E., Crippen, R., Duren, R., Hensley, S., Kobrick, M., Paller, M., Rodriguez, E., Roth, L., Seal, D., Shaffer, S., Shimada, J., Umland, J., Werner, M., Oskin, M., Burbank, D. &amp; Alsdorf, D. (2007) The shuttle radar topography mission. </w:t>
      </w:r>
      <w:r w:rsidRPr="00E53B32">
        <w:rPr>
          <w:i/>
        </w:rPr>
        <w:t>Reviews of Geophysics,</w:t>
      </w:r>
      <w:r w:rsidRPr="00E53B32">
        <w:t xml:space="preserve"> </w:t>
      </w:r>
      <w:r w:rsidRPr="00E53B32">
        <w:rPr>
          <w:b/>
        </w:rPr>
        <w:t>45</w:t>
      </w:r>
      <w:r w:rsidRPr="00E53B32">
        <w:t xml:space="preserve">. </w:t>
      </w:r>
      <w:hyperlink r:id="rId23" w:history="1">
        <w:r w:rsidRPr="00E53B32">
          <w:rPr>
            <w:rStyle w:val="Hyperlink"/>
          </w:rPr>
          <w:t>https://doi.org/10.1029/2005RG000183</w:t>
        </w:r>
      </w:hyperlink>
    </w:p>
    <w:p w14:paraId="396F2718" w14:textId="4CE532C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Fitzpatrick, M.C., Lachmuth, S. &amp; Haydt, N.T. (2021) The ODMAP protocol: a new tool for standardized reporting that could revolutionize species distribution modeling. </w:t>
      </w:r>
      <w:r w:rsidRPr="00E53B32">
        <w:rPr>
          <w:i/>
        </w:rPr>
        <w:t>Ecography,</w:t>
      </w:r>
      <w:r w:rsidRPr="00E53B32">
        <w:t xml:space="preserve"> </w:t>
      </w:r>
      <w:r w:rsidRPr="00E53B32">
        <w:rPr>
          <w:b/>
        </w:rPr>
        <w:t>44,</w:t>
      </w:r>
      <w:r w:rsidRPr="00E53B32">
        <w:t xml:space="preserve"> 1067-1070. </w:t>
      </w:r>
      <w:hyperlink r:id="rId24" w:history="1">
        <w:r w:rsidRPr="00E53B32">
          <w:rPr>
            <w:rStyle w:val="Hyperlink"/>
          </w:rPr>
          <w:t>https://doi.org/10.1111/ecog.05700</w:t>
        </w:r>
      </w:hyperlink>
    </w:p>
    <w:p w14:paraId="207A5B3F" w14:textId="6F228D61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Forman, R.T.T. &amp; Alexander, L.E. (1998) Roads and their major ecological effects. </w:t>
      </w:r>
      <w:r w:rsidRPr="00E53B32">
        <w:rPr>
          <w:i/>
        </w:rPr>
        <w:t>Annual Review of Ecology and Systematics,</w:t>
      </w:r>
      <w:r w:rsidRPr="00E53B32">
        <w:t xml:space="preserve"> </w:t>
      </w:r>
      <w:r w:rsidRPr="00E53B32">
        <w:rPr>
          <w:b/>
        </w:rPr>
        <w:t>29,</w:t>
      </w:r>
      <w:r w:rsidRPr="00E53B32">
        <w:t xml:space="preserve"> 207-231. </w:t>
      </w:r>
      <w:hyperlink r:id="rId25" w:history="1">
        <w:r w:rsidRPr="00E53B32">
          <w:rPr>
            <w:rStyle w:val="Hyperlink"/>
          </w:rPr>
          <w:t>https://doi.org/10.1146/annurev.ecolsys.29.1.207</w:t>
        </w:r>
      </w:hyperlink>
    </w:p>
    <w:p w14:paraId="48D82817" w14:textId="78176290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Gobeyn, S., Mouton, A.M., Cord, A.F., Kaim, A., Volk, M. &amp; Goethals, P.L.M. (2019) Evolutionary algorithms for species distribution modelling: A review in the context of machine learning. </w:t>
      </w:r>
      <w:r w:rsidRPr="00E53B32">
        <w:rPr>
          <w:i/>
        </w:rPr>
        <w:t>Ecological Modelling,</w:t>
      </w:r>
      <w:r w:rsidRPr="00E53B32">
        <w:t xml:space="preserve"> </w:t>
      </w:r>
      <w:r w:rsidRPr="00E53B32">
        <w:rPr>
          <w:b/>
        </w:rPr>
        <w:t>392,</w:t>
      </w:r>
      <w:r w:rsidRPr="00E53B32">
        <w:t xml:space="preserve"> 179-195. </w:t>
      </w:r>
      <w:hyperlink r:id="rId26" w:history="1">
        <w:r w:rsidRPr="00E53B32">
          <w:rPr>
            <w:rStyle w:val="Hyperlink"/>
          </w:rPr>
          <w:t>https://doi.org/10.1016/j.ecolmodel.2018.11.013</w:t>
        </w:r>
      </w:hyperlink>
    </w:p>
    <w:p w14:paraId="1134E5EB" w14:textId="6550FBF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Gray, D.R. (2008) The relationship between climate and outbreak characteristics of the spruce budworm in eastern Canada. </w:t>
      </w:r>
      <w:r w:rsidRPr="00E53B32">
        <w:rPr>
          <w:i/>
        </w:rPr>
        <w:t>Climatic Change,</w:t>
      </w:r>
      <w:r w:rsidRPr="00E53B32">
        <w:t xml:space="preserve"> </w:t>
      </w:r>
      <w:r w:rsidRPr="00E53B32">
        <w:rPr>
          <w:b/>
        </w:rPr>
        <w:t>87,</w:t>
      </w:r>
      <w:r w:rsidRPr="00E53B32">
        <w:t xml:space="preserve"> 361-383. </w:t>
      </w:r>
      <w:hyperlink r:id="rId27" w:history="1">
        <w:r w:rsidRPr="00E53B32">
          <w:rPr>
            <w:rStyle w:val="Hyperlink"/>
          </w:rPr>
          <w:t>https://doi.org/10.1007/s10584-007-9317-5</w:t>
        </w:r>
      </w:hyperlink>
    </w:p>
    <w:p w14:paraId="64120EFF" w14:textId="49F9A324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Gray, D.R. (2013) The influence of forest composition and climate on outbreak characteristics of the spruce budworm in eastern Canada. </w:t>
      </w:r>
      <w:r w:rsidRPr="00E53B32">
        <w:rPr>
          <w:i/>
        </w:rPr>
        <w:t>Canadian Journal of Forest Research,</w:t>
      </w:r>
      <w:r w:rsidRPr="00E53B32">
        <w:t xml:space="preserve"> </w:t>
      </w:r>
      <w:r w:rsidRPr="00E53B32">
        <w:rPr>
          <w:b/>
        </w:rPr>
        <w:t>43,</w:t>
      </w:r>
      <w:r w:rsidRPr="00E53B32">
        <w:t xml:space="preserve"> 1181-1195. </w:t>
      </w:r>
      <w:hyperlink r:id="rId28" w:history="1">
        <w:r w:rsidRPr="00E53B32">
          <w:rPr>
            <w:rStyle w:val="Hyperlink"/>
          </w:rPr>
          <w:t>https://doi.org/10.1139/cjfr-2013-0240</w:t>
        </w:r>
      </w:hyperlink>
    </w:p>
    <w:p w14:paraId="6B3B402F" w14:textId="100E3943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Grendár, M. &amp; Grendár, M. (2001) Maximum entropy: clearing up mysteries. </w:t>
      </w:r>
      <w:r w:rsidRPr="00E53B32">
        <w:rPr>
          <w:i/>
        </w:rPr>
        <w:t>Entropy,</w:t>
      </w:r>
      <w:r w:rsidRPr="00E53B32">
        <w:t xml:space="preserve"> </w:t>
      </w:r>
      <w:r w:rsidRPr="00E53B32">
        <w:rPr>
          <w:b/>
        </w:rPr>
        <w:t>3,</w:t>
      </w:r>
      <w:r w:rsidRPr="00E53B32">
        <w:t xml:space="preserve"> 58-63. </w:t>
      </w:r>
      <w:hyperlink r:id="rId29" w:history="1">
        <w:r w:rsidRPr="00E53B32">
          <w:rPr>
            <w:rStyle w:val="Hyperlink"/>
          </w:rPr>
          <w:t>https://doi.org/10.3390/e3020058</w:t>
        </w:r>
      </w:hyperlink>
    </w:p>
    <w:p w14:paraId="5C20F72C" w14:textId="73100CE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Hajek, A.E., Tobin, P.C. &amp; Haynes, K.J. (2015) Replacement of a dominant viral pathogen by a fungal pathogen does not alter the collapse of a regional forest insect outbreak. </w:t>
      </w:r>
      <w:r w:rsidRPr="00E53B32">
        <w:rPr>
          <w:i/>
        </w:rPr>
        <w:t>Oecologia,</w:t>
      </w:r>
      <w:r w:rsidRPr="00E53B32">
        <w:t xml:space="preserve"> </w:t>
      </w:r>
      <w:r w:rsidRPr="00E53B32">
        <w:rPr>
          <w:b/>
        </w:rPr>
        <w:t>177,</w:t>
      </w:r>
      <w:r w:rsidRPr="00E53B32">
        <w:t xml:space="preserve"> 785-797. </w:t>
      </w:r>
      <w:hyperlink r:id="rId30" w:history="1">
        <w:r w:rsidRPr="00E53B32">
          <w:rPr>
            <w:rStyle w:val="Hyperlink"/>
          </w:rPr>
          <w:t>https://doi.org/10.1007/s00442-014-3164-7</w:t>
        </w:r>
      </w:hyperlink>
    </w:p>
    <w:p w14:paraId="6D884FF4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Hastie, T., Tibshirani, R., Friedman, J.H. &amp; Friedman, J.H. (2009) The elements of statistical learning: data mining, inference, and prediction. Springer.</w:t>
      </w:r>
    </w:p>
    <w:p w14:paraId="6EC45031" w14:textId="4EA45C2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Hennigar, C.R., MacLean, D.A., Quiring, D.T. &amp; Kershaw, J.A. (2008) Differences in spruce budworm defoliation among balsam fir and white, red, and black spruce. </w:t>
      </w:r>
      <w:r w:rsidRPr="00E53B32">
        <w:rPr>
          <w:i/>
        </w:rPr>
        <w:t>Forest Science,</w:t>
      </w:r>
      <w:r w:rsidRPr="00E53B32">
        <w:t xml:space="preserve"> </w:t>
      </w:r>
      <w:r w:rsidRPr="00E53B32">
        <w:rPr>
          <w:b/>
        </w:rPr>
        <w:t>54,</w:t>
      </w:r>
      <w:r w:rsidRPr="00E53B32">
        <w:t xml:space="preserve"> 158-166. </w:t>
      </w:r>
      <w:hyperlink r:id="rId31" w:history="1">
        <w:r w:rsidRPr="00E53B32">
          <w:rPr>
            <w:rStyle w:val="Hyperlink"/>
          </w:rPr>
          <w:t>https://doi.org/10.1093/forestscience/54.2.158</w:t>
        </w:r>
      </w:hyperlink>
    </w:p>
    <w:p w14:paraId="0A3E67F2" w14:textId="42FA124E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lastRenderedPageBreak/>
        <w:t xml:space="preserve">Hijmans, R.J., Phillips, S., Leathwick, J. &amp; Elith, J. (2021) dismo: Species Distribution Modeling. </w:t>
      </w:r>
      <w:hyperlink r:id="rId32" w:history="1">
        <w:r w:rsidRPr="00E53B32">
          <w:rPr>
            <w:rStyle w:val="Hyperlink"/>
          </w:rPr>
          <w:t>https://CRAN.R-project.org/package=dismo</w:t>
        </w:r>
      </w:hyperlink>
    </w:p>
    <w:p w14:paraId="12863AF6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Jardon, Y. &amp; Doyon, F. (2003) Balsam fir stand dynamics after insect outbreak disturbances in western Newfoundland ecoregion (Corner Brook Subregion). Western Newfoundland Model Forest, Inc.</w:t>
      </w:r>
    </w:p>
    <w:p w14:paraId="14D8FB3C" w14:textId="602D223F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Johnson, D.M., Liebhold, A.M., Bjørnstad, O.N. &amp; Mcmanus, M.L. (2005) Circumpolar variation in periodicity and synchrony among gypsy moth populations. </w:t>
      </w:r>
      <w:r w:rsidRPr="00E53B32">
        <w:rPr>
          <w:i/>
        </w:rPr>
        <w:t>Journal of Animal Ecology,</w:t>
      </w:r>
      <w:r w:rsidRPr="00E53B32">
        <w:t xml:space="preserve"> </w:t>
      </w:r>
      <w:r w:rsidRPr="00E53B32">
        <w:rPr>
          <w:b/>
        </w:rPr>
        <w:t>74,</w:t>
      </w:r>
      <w:r w:rsidRPr="00E53B32">
        <w:t xml:space="preserve"> 882-892. </w:t>
      </w:r>
      <w:hyperlink r:id="rId33" w:history="1">
        <w:r w:rsidRPr="00E53B32">
          <w:rPr>
            <w:rStyle w:val="Hyperlink"/>
          </w:rPr>
          <w:t>https://doi.org/10.1111/j.1365-2656.2005.00980.x</w:t>
        </w:r>
      </w:hyperlink>
    </w:p>
    <w:p w14:paraId="40DD82A1" w14:textId="00D5A8E4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Kass, J.M., Muscarella, R., Galante, P.J., Bohl, C.L., Pinilla-Buitrago, G.E., Boria, R.A., Soley-Guardia, M. &amp; Anderson, R.P. (2021) ENMeval 2.0: Redesigned for customizable and reproducible modeling of species’ niches and distributions. </w:t>
      </w:r>
      <w:r w:rsidRPr="00E53B32">
        <w:rPr>
          <w:i/>
        </w:rPr>
        <w:t>Methods in Ecology and Evolution,</w:t>
      </w:r>
      <w:r w:rsidRPr="00E53B32">
        <w:t xml:space="preserve"> </w:t>
      </w:r>
      <w:r w:rsidRPr="00E53B32">
        <w:rPr>
          <w:b/>
        </w:rPr>
        <w:t>12,</w:t>
      </w:r>
      <w:r w:rsidRPr="00E53B32">
        <w:t xml:space="preserve"> 1602-1608. </w:t>
      </w:r>
      <w:hyperlink r:id="rId34" w:history="1">
        <w:r w:rsidRPr="00E53B32">
          <w:rPr>
            <w:rStyle w:val="Hyperlink"/>
          </w:rPr>
          <w:t>https://doi.org/10.1111/2041-210X.13628</w:t>
        </w:r>
      </w:hyperlink>
    </w:p>
    <w:p w14:paraId="72679DFA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Kettela, E.G. (1983) A cartographic history of spruce budworm defoliation 1967 to 1981 in eastern North America. Info. Rep. DPC-X-14, Canadian Forestry Service.</w:t>
      </w:r>
    </w:p>
    <w:p w14:paraId="0353F160" w14:textId="5A4EB7A3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Lemoine, N.P. &amp; Burkepile, D.E. (2012) Temperature-induced mismatches between consumption and metabolism reduce consumer fitness. </w:t>
      </w:r>
      <w:r w:rsidRPr="00E53B32">
        <w:rPr>
          <w:i/>
        </w:rPr>
        <w:t>Ecology,</w:t>
      </w:r>
      <w:r w:rsidRPr="00E53B32">
        <w:t xml:space="preserve"> </w:t>
      </w:r>
      <w:r w:rsidRPr="00E53B32">
        <w:rPr>
          <w:b/>
        </w:rPr>
        <w:t>93,</w:t>
      </w:r>
      <w:r w:rsidRPr="00E53B32">
        <w:t xml:space="preserve"> 2483-2489. </w:t>
      </w:r>
      <w:hyperlink r:id="rId35" w:history="1">
        <w:r w:rsidRPr="00E53B32">
          <w:rPr>
            <w:rStyle w:val="Hyperlink"/>
          </w:rPr>
          <w:t>https://doi.org/10.1890/12-0375.1</w:t>
        </w:r>
      </w:hyperlink>
    </w:p>
    <w:p w14:paraId="6645D08B" w14:textId="1B2C266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Leroux, S.J., Charron, L., Hermanutz, L. &amp; Feltham, J. (2021) Cumulative effects of spruce budworm and moose herbivory on boreal forest ecosystems. </w:t>
      </w:r>
      <w:r w:rsidRPr="00E53B32">
        <w:rPr>
          <w:i/>
        </w:rPr>
        <w:t>Functional Ecology,</w:t>
      </w:r>
      <w:r w:rsidRPr="00E53B32">
        <w:t xml:space="preserve"> </w:t>
      </w:r>
      <w:r w:rsidRPr="00E53B32">
        <w:rPr>
          <w:b/>
        </w:rPr>
        <w:t>35,</w:t>
      </w:r>
      <w:r w:rsidRPr="00E53B32">
        <w:t xml:space="preserve"> 1448-1459. </w:t>
      </w:r>
      <w:hyperlink r:id="rId36" w:history="1">
        <w:r w:rsidRPr="00E53B32">
          <w:rPr>
            <w:rStyle w:val="Hyperlink"/>
          </w:rPr>
          <w:t>https://doi.org/10.1111/1365-2435.13805</w:t>
        </w:r>
      </w:hyperlink>
    </w:p>
    <w:p w14:paraId="2F1D2F96" w14:textId="2925488B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Li, M., MacLean, D.A., Hennigar, C.R. &amp; Ogilvie, J. (2020) Previous year outbreak conditions and spring climate predict spruce budworm population changes in the following year. </w:t>
      </w:r>
      <w:r w:rsidRPr="00E53B32">
        <w:rPr>
          <w:i/>
        </w:rPr>
        <w:t>Forest Ecology and Management,</w:t>
      </w:r>
      <w:r w:rsidRPr="00E53B32">
        <w:t xml:space="preserve"> </w:t>
      </w:r>
      <w:r w:rsidRPr="00E53B32">
        <w:rPr>
          <w:b/>
        </w:rPr>
        <w:t>458,</w:t>
      </w:r>
      <w:r w:rsidRPr="00E53B32">
        <w:t xml:space="preserve"> 117737. </w:t>
      </w:r>
      <w:hyperlink r:id="rId37" w:history="1">
        <w:r w:rsidRPr="00E53B32">
          <w:rPr>
            <w:rStyle w:val="Hyperlink"/>
          </w:rPr>
          <w:t>https://doi.org/10.1016/j.foreco.2019.117737</w:t>
        </w:r>
      </w:hyperlink>
    </w:p>
    <w:p w14:paraId="31B0BC66" w14:textId="4B9001C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Ludwig, D., Jones, D.D. &amp; Holling, C.S. (1978) Qualitative analysis of insect outbreak systems: the spruce budworm and forest. </w:t>
      </w:r>
      <w:r w:rsidRPr="00E53B32">
        <w:rPr>
          <w:i/>
        </w:rPr>
        <w:t>The Journal of Animal Ecology,</w:t>
      </w:r>
      <w:r w:rsidRPr="00E53B32">
        <w:t xml:space="preserve"> </w:t>
      </w:r>
      <w:r w:rsidRPr="00E53B32">
        <w:rPr>
          <w:b/>
        </w:rPr>
        <w:t>47,</w:t>
      </w:r>
      <w:r w:rsidRPr="00E53B32">
        <w:t xml:space="preserve"> 315-332. </w:t>
      </w:r>
      <w:hyperlink r:id="rId38" w:history="1">
        <w:r w:rsidRPr="00E53B32">
          <w:rPr>
            <w:rStyle w:val="Hyperlink"/>
          </w:rPr>
          <w:t>https://doi.org/10.2307/3939</w:t>
        </w:r>
      </w:hyperlink>
    </w:p>
    <w:p w14:paraId="603A6472" w14:textId="6290E691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acKinnon, W.E. &amp; MacLean, D.A. (2003) The influence of forest and stand conditions on spruce budworm defoliation in New Brunswick, Canada. </w:t>
      </w:r>
      <w:r w:rsidRPr="00E53B32">
        <w:rPr>
          <w:i/>
        </w:rPr>
        <w:t>Forest Science,</w:t>
      </w:r>
      <w:r w:rsidRPr="00E53B32">
        <w:t xml:space="preserve"> </w:t>
      </w:r>
      <w:r w:rsidRPr="00E53B32">
        <w:rPr>
          <w:b/>
        </w:rPr>
        <w:t>49,</w:t>
      </w:r>
      <w:r w:rsidRPr="00E53B32">
        <w:t xml:space="preserve"> 657-667. </w:t>
      </w:r>
      <w:hyperlink r:id="rId39" w:history="1">
        <w:r w:rsidRPr="00E53B32">
          <w:rPr>
            <w:rStyle w:val="Hyperlink"/>
          </w:rPr>
          <w:t>https://doi.org/10.1093/forestscience/49.5.657</w:t>
        </w:r>
      </w:hyperlink>
    </w:p>
    <w:p w14:paraId="3469774E" w14:textId="31AC655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acLean, D.A. (2016) Impacts of insect outbreaks on tree mortality, productivity, and stand development. </w:t>
      </w:r>
      <w:r w:rsidRPr="00E53B32">
        <w:rPr>
          <w:i/>
        </w:rPr>
        <w:t>The Canadian Entomologist,</w:t>
      </w:r>
      <w:r w:rsidRPr="00E53B32">
        <w:t xml:space="preserve"> </w:t>
      </w:r>
      <w:r w:rsidRPr="00E53B32">
        <w:rPr>
          <w:b/>
        </w:rPr>
        <w:t>148,</w:t>
      </w:r>
      <w:r w:rsidRPr="00E53B32">
        <w:t xml:space="preserve"> S138-S159. </w:t>
      </w:r>
      <w:hyperlink r:id="rId40" w:history="1">
        <w:r w:rsidRPr="00E53B32">
          <w:rPr>
            <w:rStyle w:val="Hyperlink"/>
          </w:rPr>
          <w:t>https://doi.org/10.4039/tce.2015.24</w:t>
        </w:r>
      </w:hyperlink>
    </w:p>
    <w:p w14:paraId="4CA74E1B" w14:textId="66A49351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acLean, D.A., Amirault, P., Amos-Binks, L., Carleton, D., Hennigar, C., Johns, R. &amp; Régnière, J. (2019) Positive results of an early intervention strategy to suppress a spruce budworm outbreak after five years of trials. </w:t>
      </w:r>
      <w:r w:rsidRPr="00E53B32">
        <w:rPr>
          <w:i/>
        </w:rPr>
        <w:t>Forests,</w:t>
      </w:r>
      <w:r w:rsidRPr="00E53B32">
        <w:t xml:space="preserve"> </w:t>
      </w:r>
      <w:r w:rsidRPr="00E53B32">
        <w:rPr>
          <w:b/>
        </w:rPr>
        <w:t>10,</w:t>
      </w:r>
      <w:r w:rsidRPr="00E53B32">
        <w:t xml:space="preserve"> 448. </w:t>
      </w:r>
      <w:hyperlink r:id="rId41" w:history="1">
        <w:r w:rsidRPr="00E53B32">
          <w:rPr>
            <w:rStyle w:val="Hyperlink"/>
          </w:rPr>
          <w:t>https://doi.org/10.3390/f10050448</w:t>
        </w:r>
      </w:hyperlink>
    </w:p>
    <w:p w14:paraId="796BFAB0" w14:textId="11475FAD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acLean, D.A. &amp; MacKinnon, W.E. (1997) Effects of stand and site characteristics on susceptibility and vulnerability of balsam fir and spruce to spruce budworm in New Brunswick. </w:t>
      </w:r>
      <w:r w:rsidRPr="00E53B32">
        <w:rPr>
          <w:i/>
        </w:rPr>
        <w:t>Canadian Journal of Forest Research,</w:t>
      </w:r>
      <w:r w:rsidRPr="00E53B32">
        <w:t xml:space="preserve"> </w:t>
      </w:r>
      <w:r w:rsidRPr="00E53B32">
        <w:rPr>
          <w:b/>
        </w:rPr>
        <w:t>27,</w:t>
      </w:r>
      <w:r w:rsidRPr="00E53B32">
        <w:t xml:space="preserve"> 1859-1871. </w:t>
      </w:r>
      <w:hyperlink r:id="rId42" w:history="1">
        <w:r w:rsidRPr="00E53B32">
          <w:rPr>
            <w:rStyle w:val="Hyperlink"/>
          </w:rPr>
          <w:t>https://doi.org/10.1139/x97-146</w:t>
        </w:r>
      </w:hyperlink>
    </w:p>
    <w:p w14:paraId="6AD33E63" w14:textId="63885CD5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agnussen, S., Boudewyn, P. &amp; Alfaro, R. (2004) Spatial prediction of the onset of spruce budworm defoliation. </w:t>
      </w:r>
      <w:r w:rsidRPr="00E53B32">
        <w:rPr>
          <w:i/>
        </w:rPr>
        <w:t>The Forestry Chronicle,</w:t>
      </w:r>
      <w:r w:rsidRPr="00E53B32">
        <w:t xml:space="preserve"> </w:t>
      </w:r>
      <w:r w:rsidRPr="00E53B32">
        <w:rPr>
          <w:b/>
        </w:rPr>
        <w:t>80,</w:t>
      </w:r>
      <w:r w:rsidRPr="00E53B32">
        <w:t xml:space="preserve"> 485-494. </w:t>
      </w:r>
      <w:hyperlink r:id="rId43" w:history="1">
        <w:r w:rsidRPr="00E53B32">
          <w:rPr>
            <w:rStyle w:val="Hyperlink"/>
          </w:rPr>
          <w:t>https://doi.org/10.5558/tfc80485-4</w:t>
        </w:r>
      </w:hyperlink>
    </w:p>
    <w:p w14:paraId="63E94159" w14:textId="339BAE5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cKenney, D.W., Hutchinson, M.F., Papadopol, P., Lawrence, K., Pedlar, J., Campbell, K., Milewska, E., Hopkinson, R.F., Price, D. &amp; Owen, T. (2011) Customized spatial climate </w:t>
      </w:r>
      <w:r w:rsidRPr="00E53B32">
        <w:lastRenderedPageBreak/>
        <w:t xml:space="preserve">models for North America. </w:t>
      </w:r>
      <w:r w:rsidRPr="00E53B32">
        <w:rPr>
          <w:i/>
        </w:rPr>
        <w:t>Bulletin of the American Meteorological Society,</w:t>
      </w:r>
      <w:r w:rsidRPr="00E53B32">
        <w:t xml:space="preserve"> </w:t>
      </w:r>
      <w:r w:rsidRPr="00E53B32">
        <w:rPr>
          <w:b/>
        </w:rPr>
        <w:t>92,</w:t>
      </w:r>
      <w:r w:rsidRPr="00E53B32">
        <w:t xml:space="preserve"> 1611-1622. </w:t>
      </w:r>
      <w:hyperlink r:id="rId44" w:history="1">
        <w:r w:rsidRPr="00E53B32">
          <w:rPr>
            <w:rStyle w:val="Hyperlink"/>
          </w:rPr>
          <w:t>https://doi.org/10.1175/2011bams3132.1</w:t>
        </w:r>
      </w:hyperlink>
    </w:p>
    <w:p w14:paraId="7072A2A0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Meades, W. (2008) Vegetation of Newfoundland. Tech. Rep. No. 15, Conservation of Arctic Flora and Fauna.</w:t>
      </w:r>
    </w:p>
    <w:p w14:paraId="3B62843E" w14:textId="5773D1E1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erow, C., Smith, M.J. &amp; Silander Jr, J.A. (2013) A practical guide to MaxEnt for modeling species' distributions: what it does, and why inputs and settings matter. </w:t>
      </w:r>
      <w:r w:rsidRPr="00E53B32">
        <w:rPr>
          <w:i/>
        </w:rPr>
        <w:t>Ecography,</w:t>
      </w:r>
      <w:r w:rsidRPr="00E53B32">
        <w:t xml:space="preserve"> </w:t>
      </w:r>
      <w:r w:rsidRPr="00E53B32">
        <w:rPr>
          <w:b/>
        </w:rPr>
        <w:t>36,</w:t>
      </w:r>
      <w:r w:rsidRPr="00E53B32">
        <w:t xml:space="preserve"> 1058-1069. </w:t>
      </w:r>
      <w:hyperlink r:id="rId45" w:history="1">
        <w:r w:rsidRPr="00E53B32">
          <w:rPr>
            <w:rStyle w:val="Hyperlink"/>
          </w:rPr>
          <w:t>https://doi.org/10.1111/j.1600-0587.2013.07872.x</w:t>
        </w:r>
      </w:hyperlink>
    </w:p>
    <w:p w14:paraId="2FB4D487" w14:textId="09AC5245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Mönkkönen, M. &amp; Mutanen, M. (2003) Occurrence of moths in boreal forest corridors. </w:t>
      </w:r>
      <w:r w:rsidRPr="00E53B32">
        <w:rPr>
          <w:i/>
        </w:rPr>
        <w:t>Conservation Biology,</w:t>
      </w:r>
      <w:r w:rsidRPr="00E53B32">
        <w:t xml:space="preserve"> </w:t>
      </w:r>
      <w:r w:rsidRPr="00E53B32">
        <w:rPr>
          <w:b/>
        </w:rPr>
        <w:t>17,</w:t>
      </w:r>
      <w:r w:rsidRPr="00E53B32">
        <w:t xml:space="preserve"> 468-475. </w:t>
      </w:r>
      <w:hyperlink r:id="rId46" w:history="1">
        <w:r w:rsidRPr="00E53B32">
          <w:rPr>
            <w:rStyle w:val="Hyperlink"/>
          </w:rPr>
          <w:t>https://doi.org/10.1046/j.1523-1739.2003.01414.x</w:t>
        </w:r>
      </w:hyperlink>
    </w:p>
    <w:p w14:paraId="76C0B762" w14:textId="6254D96C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Naimi, B., Hamm, N.A.S., Groen, T.A., Skidmore, A.K. &amp; Toxopeus, A.G. (2014) Where is positional uncertainty a problem for species distribution modelling? </w:t>
      </w:r>
      <w:r w:rsidRPr="00E53B32">
        <w:rPr>
          <w:i/>
        </w:rPr>
        <w:t>Ecography,</w:t>
      </w:r>
      <w:r w:rsidRPr="00E53B32">
        <w:t xml:space="preserve"> </w:t>
      </w:r>
      <w:r w:rsidRPr="00E53B32">
        <w:rPr>
          <w:b/>
        </w:rPr>
        <w:t>37,</w:t>
      </w:r>
      <w:r w:rsidRPr="00E53B32">
        <w:t xml:space="preserve"> 191-203. </w:t>
      </w:r>
      <w:hyperlink r:id="rId47" w:history="1">
        <w:r w:rsidRPr="00E53B32">
          <w:rPr>
            <w:rStyle w:val="Hyperlink"/>
          </w:rPr>
          <w:t>https://doi.org/10.1111/j.1600-0587.2013.00205.x</w:t>
        </w:r>
      </w:hyperlink>
    </w:p>
    <w:p w14:paraId="0FFC109A" w14:textId="4B7A659F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Natural Resources Canada (2020) Forest classification. </w:t>
      </w:r>
      <w:hyperlink r:id="rId48" w:history="1">
        <w:r w:rsidRPr="00E53B32">
          <w:rPr>
            <w:rStyle w:val="Hyperlink"/>
          </w:rPr>
          <w:t>https://www.nrcan.gc.ca/our-natural-resources/forests/sustainable-forest-management/measuring-and-reporting/forest-classification/13179</w:t>
        </w:r>
      </w:hyperlink>
    </w:p>
    <w:p w14:paraId="5E7DF7F4" w14:textId="6AE3E1E2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Natural Resources Canada (2021) Lakes, Rivers and Glaciers in Canada - CanVec Series - Hydrographic Features. </w:t>
      </w:r>
      <w:hyperlink r:id="rId49" w:history="1">
        <w:r w:rsidRPr="00E53B32">
          <w:rPr>
            <w:rStyle w:val="Hyperlink"/>
          </w:rPr>
          <w:t>https://ftp.maps.canada.ca/pub/nrcan_rncan/vector/canvec/shp/Hydro/</w:t>
        </w:r>
      </w:hyperlink>
    </w:p>
    <w:p w14:paraId="6C0B4273" w14:textId="245DF5D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Nealis, V.G. &amp; Régnière, J. (2009) Risk of dispersal in western spruce budworm. </w:t>
      </w:r>
      <w:r w:rsidRPr="00E53B32">
        <w:rPr>
          <w:i/>
        </w:rPr>
        <w:t>Agricultural and Forest Entomology,</w:t>
      </w:r>
      <w:r w:rsidRPr="00E53B32">
        <w:t xml:space="preserve"> </w:t>
      </w:r>
      <w:r w:rsidRPr="00E53B32">
        <w:rPr>
          <w:b/>
        </w:rPr>
        <w:t>11,</w:t>
      </w:r>
      <w:r w:rsidRPr="00E53B32">
        <w:t xml:space="preserve"> 213-223. </w:t>
      </w:r>
      <w:hyperlink r:id="rId50" w:history="1">
        <w:r w:rsidRPr="00E53B32">
          <w:rPr>
            <w:rStyle w:val="Hyperlink"/>
          </w:rPr>
          <w:t>https://doi.org/10.1111/j.1461-9563.2008.00414.x</w:t>
        </w:r>
      </w:hyperlink>
    </w:p>
    <w:p w14:paraId="6E75B5E3" w14:textId="5A8A3369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Nenzén, H.K., Filotas, E., Peres-Neto, P. &amp; Gravel, D. (2017) Epidemiological landscape models reproduce cyclic insect outbreaks. </w:t>
      </w:r>
      <w:r w:rsidRPr="00E53B32">
        <w:rPr>
          <w:i/>
        </w:rPr>
        <w:t>Ecological Complexity,</w:t>
      </w:r>
      <w:r w:rsidRPr="00E53B32">
        <w:t xml:space="preserve"> </w:t>
      </w:r>
      <w:r w:rsidRPr="00E53B32">
        <w:rPr>
          <w:b/>
        </w:rPr>
        <w:t>31,</w:t>
      </w:r>
      <w:r w:rsidRPr="00E53B32">
        <w:t xml:space="preserve"> 78-87. </w:t>
      </w:r>
      <w:hyperlink r:id="rId51" w:history="1">
        <w:r w:rsidRPr="00E53B32">
          <w:rPr>
            <w:rStyle w:val="Hyperlink"/>
          </w:rPr>
          <w:t>https://doi.org/10.1016/j.ecocom.2017.04.004</w:t>
        </w:r>
      </w:hyperlink>
    </w:p>
    <w:p w14:paraId="061F71B7" w14:textId="63A26EA1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ablo, M., Giovanni, L., Santilli, G., Huang, W. &amp; Zappacosta, D. (2019) Maxent model application for tree pests monitoring. in IEEE international geoscience and remote sensing symposium (pp. 6664-6667). </w:t>
      </w:r>
      <w:hyperlink r:id="rId52" w:history="1">
        <w:r w:rsidRPr="00E53B32">
          <w:rPr>
            <w:rStyle w:val="Hyperlink"/>
          </w:rPr>
          <w:t>https://doi.org/10.1109/IGARSS.2019.8898056</w:t>
        </w:r>
      </w:hyperlink>
    </w:p>
    <w:p w14:paraId="0551DAF5" w14:textId="0A704969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hillips, S.J., Anderson, R.P., Dudík, M., Schapire, R.E. &amp; Blair, M.E. (2017) Opening the black box: an open-source release of Maxent. </w:t>
      </w:r>
      <w:r w:rsidRPr="00E53B32">
        <w:rPr>
          <w:i/>
        </w:rPr>
        <w:t>Ecography,</w:t>
      </w:r>
      <w:r w:rsidRPr="00E53B32">
        <w:t xml:space="preserve"> </w:t>
      </w:r>
      <w:r w:rsidRPr="00E53B32">
        <w:rPr>
          <w:b/>
        </w:rPr>
        <w:t>40,</w:t>
      </w:r>
      <w:r w:rsidRPr="00E53B32">
        <w:t xml:space="preserve"> 887-893. </w:t>
      </w:r>
      <w:hyperlink r:id="rId53" w:history="1">
        <w:r w:rsidRPr="00E53B32">
          <w:rPr>
            <w:rStyle w:val="Hyperlink"/>
          </w:rPr>
          <w:t>https://doi.org/10.1111/ecog.03049</w:t>
        </w:r>
      </w:hyperlink>
    </w:p>
    <w:p w14:paraId="0223E5DE" w14:textId="42A12E83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hillips, S.J., Anderson, R.P. &amp; Schapire, R.E. (2006) Maximum entropy modeling of species geographic distributions. </w:t>
      </w:r>
      <w:r w:rsidRPr="00E53B32">
        <w:rPr>
          <w:i/>
        </w:rPr>
        <w:t>Ecological Modelling,</w:t>
      </w:r>
      <w:r w:rsidRPr="00E53B32">
        <w:t xml:space="preserve"> </w:t>
      </w:r>
      <w:r w:rsidRPr="00E53B32">
        <w:rPr>
          <w:b/>
        </w:rPr>
        <w:t>190,</w:t>
      </w:r>
      <w:r w:rsidRPr="00E53B32">
        <w:t xml:space="preserve"> 231-259. </w:t>
      </w:r>
      <w:hyperlink r:id="rId54" w:history="1">
        <w:r w:rsidRPr="00E53B32">
          <w:rPr>
            <w:rStyle w:val="Hyperlink"/>
          </w:rPr>
          <w:t>https://doi.org/10.1016/j.ecolmodel.2005.03.026</w:t>
        </w:r>
      </w:hyperlink>
    </w:p>
    <w:p w14:paraId="58ABED17" w14:textId="54171B54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hillips, S.J. &amp; Dudík, M. (2008) Modeling of species distributions with Maxent: new extensions and a comprehensive evaluation. </w:t>
      </w:r>
      <w:r w:rsidRPr="00E53B32">
        <w:rPr>
          <w:i/>
        </w:rPr>
        <w:t>Ecography,</w:t>
      </w:r>
      <w:r w:rsidRPr="00E53B32">
        <w:t xml:space="preserve"> </w:t>
      </w:r>
      <w:r w:rsidRPr="00E53B32">
        <w:rPr>
          <w:b/>
        </w:rPr>
        <w:t>31,</w:t>
      </w:r>
      <w:r w:rsidRPr="00E53B32">
        <w:t xml:space="preserve"> 161-175. </w:t>
      </w:r>
      <w:hyperlink r:id="rId55" w:history="1">
        <w:r w:rsidRPr="00E53B32">
          <w:rPr>
            <w:rStyle w:val="Hyperlink"/>
          </w:rPr>
          <w:t>https://doi.org/10.1111/j.0906-7590.2008.5203.x</w:t>
        </w:r>
      </w:hyperlink>
    </w:p>
    <w:p w14:paraId="5E92B6C5" w14:textId="6BEBD18B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othier, D., Elie, J.-G., Auger, I., Mailly, D. &amp; Gaudreault, M. (2012) Spruce budworm-caused mortality to balsam fir and black spruce in pure and mixed conifer stands. </w:t>
      </w:r>
      <w:r w:rsidRPr="00E53B32">
        <w:rPr>
          <w:i/>
        </w:rPr>
        <w:t>Forest Science,</w:t>
      </w:r>
      <w:r w:rsidRPr="00E53B32">
        <w:t xml:space="preserve"> </w:t>
      </w:r>
      <w:r w:rsidRPr="00E53B32">
        <w:rPr>
          <w:b/>
        </w:rPr>
        <w:t>58,</w:t>
      </w:r>
      <w:r w:rsidRPr="00E53B32">
        <w:t xml:space="preserve"> 24-33. </w:t>
      </w:r>
      <w:hyperlink r:id="rId56" w:history="1">
        <w:r w:rsidRPr="00E53B32">
          <w:rPr>
            <w:rStyle w:val="Hyperlink"/>
          </w:rPr>
          <w:t>https://doi.org/10.5849/forsci.10-110</w:t>
        </w:r>
      </w:hyperlink>
    </w:p>
    <w:p w14:paraId="1BBF70B3" w14:textId="759518C5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ureswaran, D.S., Johns, R., Heard, S.B. &amp; Quiring, D. (2016) Paradigms in eastern spruce budworm (Lepidoptera: Tortricidae) population ecology: a century of debate. </w:t>
      </w:r>
      <w:r w:rsidRPr="00E53B32">
        <w:rPr>
          <w:i/>
        </w:rPr>
        <w:t>Environmental Entomology,</w:t>
      </w:r>
      <w:r w:rsidRPr="00E53B32">
        <w:t xml:space="preserve"> </w:t>
      </w:r>
      <w:r w:rsidRPr="00E53B32">
        <w:rPr>
          <w:b/>
        </w:rPr>
        <w:t>45,</w:t>
      </w:r>
      <w:r w:rsidRPr="00E53B32">
        <w:t xml:space="preserve"> 1333-1342. </w:t>
      </w:r>
      <w:hyperlink r:id="rId57" w:history="1">
        <w:r w:rsidRPr="00E53B32">
          <w:rPr>
            <w:rStyle w:val="Hyperlink"/>
          </w:rPr>
          <w:t>https://doi.org/10.1093/ee/nvw103</w:t>
        </w:r>
      </w:hyperlink>
    </w:p>
    <w:p w14:paraId="213021E8" w14:textId="50BBAFEB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Pureswaran, D.S., Neau, M., Marchand, M., De Grandpré, L. &amp; Kneeshaw, D. (2019) Phenological synchrony between eastern spruce budworm and its host trees increases with warmer temperatures in the boreal forest. </w:t>
      </w:r>
      <w:r w:rsidRPr="00E53B32">
        <w:rPr>
          <w:i/>
        </w:rPr>
        <w:t>Ecology and evolution,</w:t>
      </w:r>
      <w:r w:rsidRPr="00E53B32">
        <w:t xml:space="preserve"> </w:t>
      </w:r>
      <w:r w:rsidRPr="00E53B32">
        <w:rPr>
          <w:b/>
        </w:rPr>
        <w:t>9,</w:t>
      </w:r>
      <w:r w:rsidRPr="00E53B32">
        <w:t xml:space="preserve"> 576-586. </w:t>
      </w:r>
      <w:hyperlink r:id="rId58" w:history="1">
        <w:r w:rsidRPr="00E53B32">
          <w:rPr>
            <w:rStyle w:val="Hyperlink"/>
          </w:rPr>
          <w:t>https://doi.org/10.1002/ece3.4779</w:t>
        </w:r>
      </w:hyperlink>
    </w:p>
    <w:p w14:paraId="796085D1" w14:textId="6452B95E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lastRenderedPageBreak/>
        <w:t xml:space="preserve">R Core Team (2021) R: a language and environment for statistical computing. R Foundation for Statistical Computing. </w:t>
      </w:r>
      <w:hyperlink r:id="rId59" w:history="1">
        <w:r w:rsidRPr="00E53B32">
          <w:rPr>
            <w:rStyle w:val="Hyperlink"/>
          </w:rPr>
          <w:t>https://www.R-project.org/</w:t>
        </w:r>
      </w:hyperlink>
    </w:p>
    <w:p w14:paraId="40093EDA" w14:textId="73253F73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Radosavljevic, A. &amp; Anderson, R.P. (2014) Making better Maxent models of species distributions: complexity, overfitting and evaluation. </w:t>
      </w:r>
      <w:r w:rsidRPr="00E53B32">
        <w:rPr>
          <w:i/>
        </w:rPr>
        <w:t>Journal of Biogeography,</w:t>
      </w:r>
      <w:r w:rsidRPr="00E53B32">
        <w:t xml:space="preserve"> </w:t>
      </w:r>
      <w:r w:rsidRPr="00E53B32">
        <w:rPr>
          <w:b/>
        </w:rPr>
        <w:t>41,</w:t>
      </w:r>
      <w:r w:rsidRPr="00E53B32">
        <w:t xml:space="preserve"> 629-643. </w:t>
      </w:r>
      <w:hyperlink r:id="rId60" w:history="1">
        <w:r w:rsidRPr="00E53B32">
          <w:rPr>
            <w:rStyle w:val="Hyperlink"/>
          </w:rPr>
          <w:t>https://doi.org/10.1111/jbi.12227</w:t>
        </w:r>
      </w:hyperlink>
    </w:p>
    <w:p w14:paraId="186E692B" w14:textId="14877EC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Régnière, J., Cooke, B.J., Béchard, A., Dupont, A. &amp; Therrien, P. (2019) Dynamics and management of rising outbreak spruce budworm populations. </w:t>
      </w:r>
      <w:r w:rsidRPr="00E53B32">
        <w:rPr>
          <w:i/>
        </w:rPr>
        <w:t>Forests,</w:t>
      </w:r>
      <w:r w:rsidRPr="00E53B32">
        <w:t xml:space="preserve"> </w:t>
      </w:r>
      <w:r w:rsidRPr="00E53B32">
        <w:rPr>
          <w:b/>
        </w:rPr>
        <w:t>10,</w:t>
      </w:r>
      <w:r w:rsidRPr="00E53B32">
        <w:t xml:space="preserve"> 748. </w:t>
      </w:r>
      <w:hyperlink r:id="rId61" w:history="1">
        <w:r w:rsidRPr="00E53B32">
          <w:rPr>
            <w:rStyle w:val="Hyperlink"/>
          </w:rPr>
          <w:t>https://doi.org/10.3390/f10090748</w:t>
        </w:r>
      </w:hyperlink>
    </w:p>
    <w:p w14:paraId="7C7FFC42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Ritter, P. (1987) A vector-based slope and aspect generation algorithm. </w:t>
      </w:r>
      <w:r w:rsidRPr="00E53B32">
        <w:rPr>
          <w:i/>
        </w:rPr>
        <w:t>Photogrammetric Engineering and Remote Sensing,</w:t>
      </w:r>
      <w:r w:rsidRPr="00E53B32">
        <w:t xml:space="preserve"> </w:t>
      </w:r>
      <w:r w:rsidRPr="00E53B32">
        <w:rPr>
          <w:b/>
        </w:rPr>
        <w:t>53,</w:t>
      </w:r>
      <w:r w:rsidRPr="00E53B32">
        <w:t xml:space="preserve"> 1109-1111. </w:t>
      </w:r>
    </w:p>
    <w:p w14:paraId="78B7E9AE" w14:textId="18090088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Riva, F., Acorn, J.H. &amp; Nielsen, S.E. (2018) Narrow anthropogenic corridors direct the movement of a generalist boreal butterfly. </w:t>
      </w:r>
      <w:r w:rsidRPr="00E53B32">
        <w:rPr>
          <w:i/>
        </w:rPr>
        <w:t>Biology Letters,</w:t>
      </w:r>
      <w:r w:rsidRPr="00E53B32">
        <w:t xml:space="preserve"> </w:t>
      </w:r>
      <w:r w:rsidRPr="00E53B32">
        <w:rPr>
          <w:b/>
        </w:rPr>
        <w:t>14,</w:t>
      </w:r>
      <w:r w:rsidRPr="00E53B32">
        <w:t xml:space="preserve"> 20170770. </w:t>
      </w:r>
      <w:hyperlink r:id="rId62" w:history="1">
        <w:r w:rsidRPr="00E53B32">
          <w:rPr>
            <w:rStyle w:val="Hyperlink"/>
          </w:rPr>
          <w:t>https://doi.org/10.1098/rsbl.2017.0770</w:t>
        </w:r>
      </w:hyperlink>
    </w:p>
    <w:p w14:paraId="08355270" w14:textId="3C802781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Royama, T., Eveleigh, E.S., Morin, J.R.B., Pollock, S.J., M Carthy, P.C., M Dougall, G.A. &amp; Lucarotti, C.J. (2017) Mechanisms underlying spruce budworm outbreak processes as elucidated by a 14-year study in New Brunswick, Canada. </w:t>
      </w:r>
      <w:r w:rsidRPr="00E53B32">
        <w:rPr>
          <w:i/>
        </w:rPr>
        <w:t>Ecological Monographs,</w:t>
      </w:r>
      <w:r w:rsidRPr="00E53B32">
        <w:t xml:space="preserve"> </w:t>
      </w:r>
      <w:r w:rsidRPr="00E53B32">
        <w:rPr>
          <w:b/>
        </w:rPr>
        <w:t>84,</w:t>
      </w:r>
      <w:r w:rsidRPr="00E53B32">
        <w:t xml:space="preserve"> 600-631. </w:t>
      </w:r>
      <w:hyperlink r:id="rId63" w:history="1">
        <w:r w:rsidRPr="00E53B32">
          <w:rPr>
            <w:rStyle w:val="Hyperlink"/>
          </w:rPr>
          <w:t>https://doi.org/10.1002/ecm.1270</w:t>
        </w:r>
      </w:hyperlink>
    </w:p>
    <w:p w14:paraId="5C33932C" w14:textId="46924A0D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Shcheglovitova, M. &amp; Anderson, R.P. (2013) Estimating optimal complexity for ecological niche models: A jackknife approach for species with small sample sizes. </w:t>
      </w:r>
      <w:r w:rsidRPr="00E53B32">
        <w:rPr>
          <w:i/>
        </w:rPr>
        <w:t>Ecological Modelling,</w:t>
      </w:r>
      <w:r w:rsidRPr="00E53B32">
        <w:t xml:space="preserve"> </w:t>
      </w:r>
      <w:r w:rsidRPr="00E53B32">
        <w:rPr>
          <w:b/>
        </w:rPr>
        <w:t>269,</w:t>
      </w:r>
      <w:r w:rsidRPr="00E53B32">
        <w:t xml:space="preserve"> 9-17. </w:t>
      </w:r>
      <w:hyperlink r:id="rId64" w:history="1">
        <w:r w:rsidRPr="00E53B32">
          <w:rPr>
            <w:rStyle w:val="Hyperlink"/>
          </w:rPr>
          <w:t>https://doi.org/10.1016/j.ecolmodel.2013.08.011</w:t>
        </w:r>
      </w:hyperlink>
    </w:p>
    <w:p w14:paraId="7B358F3B" w14:textId="4FDDCF6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Statistics Canada (2021) National Road Network - NRN - GeoBase Series. </w:t>
      </w:r>
      <w:hyperlink r:id="rId65" w:history="1">
        <w:r w:rsidRPr="00E53B32">
          <w:rPr>
            <w:rStyle w:val="Hyperlink"/>
          </w:rPr>
          <w:t>https://geo.statcan.gc.ca/nrn_rrn/nl/nrn_rrn_nl_SHAPE.zip</w:t>
        </w:r>
      </w:hyperlink>
    </w:p>
    <w:p w14:paraId="25794D6B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Sterner, T.E. &amp; Davidson, A.G. (1980) Forest insect and disease conditions in Canada. Catal. No. Fo21-1/1980E, Canadian Forestry Service.</w:t>
      </w:r>
    </w:p>
    <w:p w14:paraId="4B21F62A" w14:textId="77777777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>Talerico, R.L. (1983) Summary of life history and hosts of the spruce budworm. Gen. Tech. Rep. NE-85, US Forest Service, Northeastern Forest Experimental Station.</w:t>
      </w:r>
    </w:p>
    <w:p w14:paraId="7B16A291" w14:textId="369579FD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Tonkin, J.D., Altermatt, F., Finn, D.S., Heino, J., Olden, J.D., Pauls, S.U. &amp; Lytle, D.A. (2018) The role of dispersal in river network metacommunities: Patterns, processes, and pathways. </w:t>
      </w:r>
      <w:r w:rsidRPr="00E53B32">
        <w:rPr>
          <w:i/>
        </w:rPr>
        <w:t>Freshwater Biology,</w:t>
      </w:r>
      <w:r w:rsidRPr="00E53B32">
        <w:t xml:space="preserve"> </w:t>
      </w:r>
      <w:r w:rsidRPr="00E53B32">
        <w:rPr>
          <w:b/>
        </w:rPr>
        <w:t>63,</w:t>
      </w:r>
      <w:r w:rsidRPr="00E53B32">
        <w:t xml:space="preserve"> 141-163. </w:t>
      </w:r>
      <w:hyperlink r:id="rId66" w:history="1">
        <w:r w:rsidRPr="00E53B32">
          <w:rPr>
            <w:rStyle w:val="Hyperlink"/>
          </w:rPr>
          <w:t>https://doi.org/10.1111/fwb.13037</w:t>
        </w:r>
      </w:hyperlink>
    </w:p>
    <w:p w14:paraId="54DBC386" w14:textId="2F3FECD9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Volney, W.J.A. &amp; Fleming, R.A. (2007) Spruce budworm (Choristoneura spp.) biotype reactions to forest and climate characteristics. </w:t>
      </w:r>
      <w:r w:rsidRPr="00E53B32">
        <w:rPr>
          <w:i/>
        </w:rPr>
        <w:t>Global Change Biology,</w:t>
      </w:r>
      <w:r w:rsidRPr="00E53B32">
        <w:t xml:space="preserve"> </w:t>
      </w:r>
      <w:r w:rsidRPr="00E53B32">
        <w:rPr>
          <w:b/>
        </w:rPr>
        <w:t>13,</w:t>
      </w:r>
      <w:r w:rsidRPr="00E53B32">
        <w:t xml:space="preserve"> 1630-1643. </w:t>
      </w:r>
      <w:hyperlink r:id="rId67" w:history="1">
        <w:r w:rsidRPr="00E53B32">
          <w:rPr>
            <w:rStyle w:val="Hyperlink"/>
          </w:rPr>
          <w:t>https://doi.org/10.1111/j.1365-2486.2007.01402.x</w:t>
        </w:r>
      </w:hyperlink>
    </w:p>
    <w:p w14:paraId="5A35544E" w14:textId="1CA34A55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Zhang, B., Leroux, S.J., Bowden, J.J., Hargan, K.E., Hurford, A. &amp; Moise, E.R.D. (2022) Datasets and R codes: species distribution model identifies influence of climatic constraints at the leading edge of a native insect outbreak. </w:t>
      </w:r>
      <w:r w:rsidRPr="00E53B32">
        <w:rPr>
          <w:i/>
        </w:rPr>
        <w:t>figshare</w:t>
      </w:r>
      <w:r w:rsidRPr="00E53B32">
        <w:t xml:space="preserve">. </w:t>
      </w:r>
      <w:hyperlink r:id="rId68" w:history="1">
        <w:r w:rsidRPr="00E53B32">
          <w:rPr>
            <w:rStyle w:val="Hyperlink"/>
          </w:rPr>
          <w:t>https://doi.org/10.6084/m9.figshare.c.6147219.v1</w:t>
        </w:r>
      </w:hyperlink>
    </w:p>
    <w:p w14:paraId="75685102" w14:textId="331A7B3F" w:rsidR="00E53B32" w:rsidRPr="00E53B32" w:rsidRDefault="00E53B32" w:rsidP="00E53B32">
      <w:pPr>
        <w:pStyle w:val="EndNoteBibliography"/>
        <w:spacing w:after="0"/>
        <w:ind w:left="720" w:hanging="720"/>
      </w:pPr>
      <w:r w:rsidRPr="00E53B32">
        <w:t xml:space="preserve">Zhang, B., MacLean, D.A., Johns, R.C. &amp; Eveleigh, E.S. (2018) Effects of hardwood content on balsam fir defoliation during the building phase of a spruce budworm outbreak. </w:t>
      </w:r>
      <w:r w:rsidRPr="00E53B32">
        <w:rPr>
          <w:i/>
        </w:rPr>
        <w:t>Forests,</w:t>
      </w:r>
      <w:r w:rsidRPr="00E53B32">
        <w:t xml:space="preserve"> </w:t>
      </w:r>
      <w:r w:rsidRPr="00E53B32">
        <w:rPr>
          <w:b/>
        </w:rPr>
        <w:t>9,</w:t>
      </w:r>
      <w:r w:rsidRPr="00E53B32">
        <w:t xml:space="preserve"> 530. </w:t>
      </w:r>
      <w:hyperlink r:id="rId69" w:history="1">
        <w:r w:rsidRPr="00E53B32">
          <w:rPr>
            <w:rStyle w:val="Hyperlink"/>
          </w:rPr>
          <w:t>https://doi.org/10.3390/f9090530</w:t>
        </w:r>
      </w:hyperlink>
    </w:p>
    <w:p w14:paraId="44BC7A12" w14:textId="5B9B7849" w:rsidR="00E53B32" w:rsidRPr="00E53B32" w:rsidRDefault="00E53B32" w:rsidP="00E53B32">
      <w:pPr>
        <w:pStyle w:val="EndNoteBibliography"/>
        <w:ind w:left="720" w:hanging="720"/>
      </w:pPr>
      <w:r w:rsidRPr="00E53B32">
        <w:t xml:space="preserve">Zhang, B., MacLean, D.A., Johns, R.C., Eveleigh, E.S. &amp; Edwards, S. (2020) Hardwood-softwood composition influences early-instar larval dispersal mortality during a spruce budworm outbreak. </w:t>
      </w:r>
      <w:r w:rsidRPr="00E53B32">
        <w:rPr>
          <w:i/>
        </w:rPr>
        <w:t>Forest Ecology and Management,</w:t>
      </w:r>
      <w:r w:rsidRPr="00E53B32">
        <w:t xml:space="preserve"> </w:t>
      </w:r>
      <w:r w:rsidRPr="00E53B32">
        <w:rPr>
          <w:b/>
        </w:rPr>
        <w:t>463,</w:t>
      </w:r>
      <w:r w:rsidRPr="00E53B32">
        <w:t xml:space="preserve"> 118035. </w:t>
      </w:r>
      <w:hyperlink r:id="rId70" w:history="1">
        <w:r w:rsidRPr="00E53B32">
          <w:rPr>
            <w:rStyle w:val="Hyperlink"/>
          </w:rPr>
          <w:t>https://doi.org/10.1016/j.foreco.2020.118035</w:t>
        </w:r>
      </w:hyperlink>
    </w:p>
    <w:p w14:paraId="331A65D3" w14:textId="150723D3" w:rsidR="0072316D" w:rsidRDefault="00C13D27" w:rsidP="00C13D27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DF604DB" w14:textId="77777777" w:rsidR="0072316D" w:rsidRDefault="0072316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D4FF94" w14:textId="16CC443F" w:rsidR="00B825DB" w:rsidRPr="007760B4" w:rsidRDefault="00B825DB" w:rsidP="00B825DB">
      <w:pPr>
        <w:rPr>
          <w:rFonts w:ascii="Times New Roman" w:hAnsi="Times New Roman" w:cs="Times New Roman"/>
          <w:sz w:val="24"/>
          <w:szCs w:val="24"/>
        </w:rPr>
      </w:pPr>
      <w:r w:rsidRPr="007760B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</w:t>
      </w:r>
      <w:r w:rsidR="00F85DA6">
        <w:rPr>
          <w:rFonts w:ascii="Times New Roman" w:hAnsi="Times New Roman" w:cs="Times New Roman"/>
          <w:b/>
          <w:sz w:val="24"/>
          <w:szCs w:val="24"/>
        </w:rPr>
        <w:t>1</w:t>
      </w:r>
      <w:r w:rsidRPr="007760B4">
        <w:rPr>
          <w:rFonts w:ascii="Times New Roman" w:hAnsi="Times New Roman" w:cs="Times New Roman"/>
          <w:b/>
          <w:sz w:val="24"/>
          <w:szCs w:val="24"/>
        </w:rPr>
        <w:t>.</w:t>
      </w:r>
      <w:r w:rsidRPr="007760B4">
        <w:rPr>
          <w:rFonts w:ascii="Times New Roman" w:hAnsi="Times New Roman" w:cs="Times New Roman"/>
          <w:sz w:val="24"/>
          <w:szCs w:val="24"/>
        </w:rPr>
        <w:t xml:space="preserve"> Predictor variables included in </w:t>
      </w:r>
      <w:proofErr w:type="spellStart"/>
      <w:r w:rsidRPr="007760B4">
        <w:rPr>
          <w:rFonts w:ascii="Times New Roman" w:hAnsi="Times New Roman" w:cs="Times New Roman"/>
          <w:sz w:val="24"/>
          <w:szCs w:val="24"/>
        </w:rPr>
        <w:t>MaxEnt</w:t>
      </w:r>
      <w:proofErr w:type="spellEnd"/>
      <w:r w:rsidRPr="007760B4">
        <w:rPr>
          <w:rFonts w:ascii="Times New Roman" w:hAnsi="Times New Roman" w:cs="Times New Roman"/>
          <w:sz w:val="24"/>
          <w:szCs w:val="24"/>
        </w:rPr>
        <w:t xml:space="preserve"> model to determine probability of </w:t>
      </w:r>
      <w:r>
        <w:rPr>
          <w:rFonts w:ascii="Times New Roman" w:hAnsi="Times New Roman" w:cs="Times New Roman"/>
          <w:sz w:val="24"/>
          <w:szCs w:val="24"/>
        </w:rPr>
        <w:t>severe defoliation</w:t>
      </w:r>
      <w:r w:rsidRPr="007760B4">
        <w:rPr>
          <w:rFonts w:ascii="Times New Roman" w:hAnsi="Times New Roman" w:cs="Times New Roman"/>
          <w:sz w:val="24"/>
          <w:szCs w:val="24"/>
        </w:rPr>
        <w:t xml:space="preserve"> from spruce budworm.</w:t>
      </w:r>
    </w:p>
    <w:tbl>
      <w:tblPr>
        <w:tblStyle w:val="TableGrid"/>
        <w:tblpPr w:leftFromText="180" w:rightFromText="180" w:vertAnchor="text" w:horzAnchor="margin" w:tblpY="128"/>
        <w:tblW w:w="0" w:type="auto"/>
        <w:tblInd w:w="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8"/>
        <w:gridCol w:w="3637"/>
        <w:gridCol w:w="715"/>
        <w:gridCol w:w="1458"/>
        <w:gridCol w:w="1852"/>
      </w:tblGrid>
      <w:tr w:rsidR="00B825DB" w:rsidRPr="00A17F79" w14:paraId="3F43CF9B" w14:textId="77777777" w:rsidTr="00FC1A82">
        <w:tc>
          <w:tcPr>
            <w:tcW w:w="1728" w:type="dxa"/>
            <w:tcBorders>
              <w:top w:val="single" w:sz="8" w:space="0" w:color="auto"/>
              <w:bottom w:val="single" w:sz="8" w:space="0" w:color="auto"/>
            </w:tcBorders>
          </w:tcPr>
          <w:p w14:paraId="1D5D95B4" w14:textId="77777777" w:rsidR="00B825DB" w:rsidRPr="005D08C2" w:rsidRDefault="00B825DB" w:rsidP="00BA28D2">
            <w:pPr>
              <w:rPr>
                <w:rFonts w:ascii="Times New Roman" w:hAnsi="Times New Roman" w:cs="Times New Roman"/>
                <w:b/>
              </w:rPr>
            </w:pPr>
            <w:r w:rsidRPr="005D08C2">
              <w:rPr>
                <w:rFonts w:ascii="Times New Roman" w:hAnsi="Times New Roman" w:cs="Times New Roman"/>
                <w:b/>
              </w:rPr>
              <w:t>Predictor variables</w:t>
            </w:r>
          </w:p>
        </w:tc>
        <w:tc>
          <w:tcPr>
            <w:tcW w:w="3780" w:type="dxa"/>
            <w:tcBorders>
              <w:top w:val="single" w:sz="8" w:space="0" w:color="auto"/>
              <w:bottom w:val="single" w:sz="8" w:space="0" w:color="auto"/>
            </w:tcBorders>
          </w:tcPr>
          <w:p w14:paraId="2A44D210" w14:textId="77777777" w:rsidR="00B825DB" w:rsidRPr="005D08C2" w:rsidRDefault="00B825DB" w:rsidP="00BA28D2">
            <w:pPr>
              <w:rPr>
                <w:rFonts w:ascii="Times New Roman" w:hAnsi="Times New Roman" w:cs="Times New Roman"/>
                <w:b/>
              </w:rPr>
            </w:pPr>
            <w:r w:rsidRPr="005D08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720" w:type="dxa"/>
            <w:tcBorders>
              <w:top w:val="single" w:sz="8" w:space="0" w:color="auto"/>
              <w:bottom w:val="single" w:sz="8" w:space="0" w:color="auto"/>
            </w:tcBorders>
          </w:tcPr>
          <w:p w14:paraId="2D3B8814" w14:textId="77777777" w:rsidR="00B825DB" w:rsidRPr="005D08C2" w:rsidRDefault="00B825DB" w:rsidP="00BA28D2">
            <w:pPr>
              <w:rPr>
                <w:rFonts w:ascii="Times New Roman" w:hAnsi="Times New Roman" w:cs="Times New Roman"/>
                <w:b/>
              </w:rPr>
            </w:pPr>
            <w:r w:rsidRPr="005D08C2">
              <w:rPr>
                <w:rFonts w:ascii="Times New Roman" w:hAnsi="Times New Roman" w:cs="Times New Roman"/>
                <w:b/>
              </w:rPr>
              <w:t>Unit</w:t>
            </w:r>
          </w:p>
        </w:tc>
        <w:tc>
          <w:tcPr>
            <w:tcW w:w="1476" w:type="dxa"/>
            <w:tcBorders>
              <w:top w:val="single" w:sz="8" w:space="0" w:color="auto"/>
              <w:bottom w:val="single" w:sz="8" w:space="0" w:color="auto"/>
            </w:tcBorders>
          </w:tcPr>
          <w:p w14:paraId="5FE0400E" w14:textId="77777777" w:rsidR="00B825DB" w:rsidRPr="005D08C2" w:rsidRDefault="00B825DB" w:rsidP="00BA28D2">
            <w:pPr>
              <w:rPr>
                <w:rFonts w:ascii="Times New Roman" w:hAnsi="Times New Roman" w:cs="Times New Roman"/>
                <w:b/>
              </w:rPr>
            </w:pPr>
            <w:r w:rsidRPr="005D08C2">
              <w:rPr>
                <w:rFonts w:ascii="Times New Roman" w:hAnsi="Times New Roman" w:cs="Times New Roman"/>
                <w:b/>
              </w:rPr>
              <w:t>Original data resolution</w:t>
            </w:r>
          </w:p>
        </w:tc>
        <w:tc>
          <w:tcPr>
            <w:tcW w:w="1872" w:type="dxa"/>
            <w:tcBorders>
              <w:top w:val="single" w:sz="8" w:space="0" w:color="auto"/>
              <w:bottom w:val="single" w:sz="8" w:space="0" w:color="auto"/>
            </w:tcBorders>
          </w:tcPr>
          <w:p w14:paraId="39063C4B" w14:textId="77777777" w:rsidR="00B825DB" w:rsidRPr="005D08C2" w:rsidRDefault="00B825DB" w:rsidP="00BA28D2">
            <w:pPr>
              <w:rPr>
                <w:rFonts w:ascii="Times New Roman" w:hAnsi="Times New Roman" w:cs="Times New Roman"/>
                <w:b/>
              </w:rPr>
            </w:pPr>
            <w:r w:rsidRPr="005D08C2">
              <w:rPr>
                <w:rFonts w:ascii="Times New Roman" w:hAnsi="Times New Roman" w:cs="Times New Roman"/>
                <w:b/>
              </w:rPr>
              <w:t>Data source</w:t>
            </w:r>
          </w:p>
        </w:tc>
      </w:tr>
      <w:tr w:rsidR="00B825DB" w:rsidRPr="00A17F79" w14:paraId="0353CD1C" w14:textId="77777777" w:rsidTr="00FC1A82">
        <w:tc>
          <w:tcPr>
            <w:tcW w:w="1728" w:type="dxa"/>
            <w:tcBorders>
              <w:top w:val="single" w:sz="8" w:space="0" w:color="auto"/>
            </w:tcBorders>
          </w:tcPr>
          <w:p w14:paraId="2780364A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axT0506</w:t>
            </w:r>
          </w:p>
        </w:tc>
        <w:tc>
          <w:tcPr>
            <w:tcW w:w="3780" w:type="dxa"/>
            <w:tcBorders>
              <w:top w:val="single" w:sz="8" w:space="0" w:color="auto"/>
            </w:tcBorders>
          </w:tcPr>
          <w:p w14:paraId="7CAF8B92" w14:textId="583C4A9C" w:rsidR="00B825DB" w:rsidRPr="00A17F79" w:rsidRDefault="00FC1A82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</w:t>
            </w:r>
            <w:r w:rsidRPr="00A17F79">
              <w:rPr>
                <w:rFonts w:ascii="Times New Roman" w:hAnsi="Times New Roman" w:cs="Times New Roman"/>
              </w:rPr>
              <w:t xml:space="preserve"> </w:t>
            </w:r>
            <w:r w:rsidR="00B825DB" w:rsidRPr="00A17F79">
              <w:rPr>
                <w:rFonts w:ascii="Times New Roman" w:hAnsi="Times New Roman" w:cs="Times New Roman"/>
              </w:rPr>
              <w:t>temperature in May and Jun.</w:t>
            </w:r>
          </w:p>
        </w:tc>
        <w:tc>
          <w:tcPr>
            <w:tcW w:w="720" w:type="dxa"/>
            <w:tcBorders>
              <w:top w:val="single" w:sz="8" w:space="0" w:color="auto"/>
            </w:tcBorders>
          </w:tcPr>
          <w:p w14:paraId="758A664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1476" w:type="dxa"/>
            <w:vMerge w:val="restart"/>
            <w:tcBorders>
              <w:top w:val="single" w:sz="8" w:space="0" w:color="auto"/>
            </w:tcBorders>
          </w:tcPr>
          <w:p w14:paraId="5983D1B8" w14:textId="77777777" w:rsidR="00B825DB" w:rsidRPr="00593553" w:rsidRDefault="00B825DB" w:rsidP="00BA28D2">
            <w:pPr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A17F7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60 arcsecond </w:t>
            </w:r>
          </w:p>
        </w:tc>
        <w:tc>
          <w:tcPr>
            <w:tcW w:w="1872" w:type="dxa"/>
            <w:vMerge w:val="restart"/>
            <w:tcBorders>
              <w:top w:val="single" w:sz="8" w:space="0" w:color="auto"/>
            </w:tcBorders>
          </w:tcPr>
          <w:p w14:paraId="311164C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 xml:space="preserve">Natural Resources Canada: </w:t>
            </w:r>
            <w:r w:rsidRPr="0044016A">
              <w:rPr>
                <w:rFonts w:ascii="Times New Roman" w:hAnsi="Times New Roman" w:cs="Times New Roman"/>
              </w:rPr>
              <w:t>Historical monthly climate grids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B825DB" w:rsidRPr="00A17F79" w14:paraId="7320907F" w14:textId="77777777" w:rsidTr="00FC1A82">
        <w:tc>
          <w:tcPr>
            <w:tcW w:w="1728" w:type="dxa"/>
          </w:tcPr>
          <w:p w14:paraId="40F0621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axT0607</w:t>
            </w:r>
          </w:p>
        </w:tc>
        <w:tc>
          <w:tcPr>
            <w:tcW w:w="3780" w:type="dxa"/>
          </w:tcPr>
          <w:p w14:paraId="60F01207" w14:textId="11CEA48C" w:rsidR="00B825DB" w:rsidRPr="00A17F79" w:rsidRDefault="00FC1A82" w:rsidP="0052790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</w:t>
            </w:r>
            <w:r w:rsidR="00B825DB" w:rsidRPr="00A17F79">
              <w:rPr>
                <w:rFonts w:ascii="Times New Roman" w:hAnsi="Times New Roman" w:cs="Times New Roman"/>
              </w:rPr>
              <w:t xml:space="preserve"> temperature in Jun. and Jul.</w:t>
            </w:r>
          </w:p>
        </w:tc>
        <w:tc>
          <w:tcPr>
            <w:tcW w:w="720" w:type="dxa"/>
          </w:tcPr>
          <w:p w14:paraId="74F0892E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1476" w:type="dxa"/>
            <w:vMerge/>
          </w:tcPr>
          <w:p w14:paraId="4ACBA67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01BE0DB5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1518B919" w14:textId="77777777" w:rsidTr="00FC1A82">
        <w:tc>
          <w:tcPr>
            <w:tcW w:w="1728" w:type="dxa"/>
          </w:tcPr>
          <w:p w14:paraId="43545DBC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T0708</w:t>
            </w:r>
          </w:p>
        </w:tc>
        <w:tc>
          <w:tcPr>
            <w:tcW w:w="3780" w:type="dxa"/>
          </w:tcPr>
          <w:p w14:paraId="169CE0F9" w14:textId="2D0E03D5" w:rsidR="00B825DB" w:rsidRPr="00A17F79" w:rsidRDefault="00FC1A82" w:rsidP="0052790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</w:t>
            </w:r>
            <w:r w:rsidR="00B825DB" w:rsidRPr="00A17F79">
              <w:rPr>
                <w:rFonts w:ascii="Times New Roman" w:hAnsi="Times New Roman" w:cs="Times New Roman"/>
              </w:rPr>
              <w:t xml:space="preserve"> temperature in Jul. and Aug.</w:t>
            </w:r>
          </w:p>
        </w:tc>
        <w:tc>
          <w:tcPr>
            <w:tcW w:w="720" w:type="dxa"/>
          </w:tcPr>
          <w:p w14:paraId="1B6F649C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1476" w:type="dxa"/>
            <w:vMerge/>
          </w:tcPr>
          <w:p w14:paraId="1B73785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37DC2F8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726388DB" w14:textId="77777777" w:rsidTr="00FC1A82">
        <w:tc>
          <w:tcPr>
            <w:tcW w:w="1728" w:type="dxa"/>
          </w:tcPr>
          <w:p w14:paraId="7081A023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T0506</w:t>
            </w:r>
          </w:p>
        </w:tc>
        <w:tc>
          <w:tcPr>
            <w:tcW w:w="3780" w:type="dxa"/>
          </w:tcPr>
          <w:p w14:paraId="37E9576D" w14:textId="6A2FE054" w:rsidR="00B825DB" w:rsidRPr="00A17F79" w:rsidRDefault="00FC1A82" w:rsidP="0052790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</w:t>
            </w:r>
            <w:r w:rsidRPr="00A17F79">
              <w:rPr>
                <w:rFonts w:ascii="Times New Roman" w:hAnsi="Times New Roman" w:cs="Times New Roman"/>
              </w:rPr>
              <w:t xml:space="preserve"> </w:t>
            </w:r>
            <w:r w:rsidR="00B825DB" w:rsidRPr="00A17F79">
              <w:rPr>
                <w:rFonts w:ascii="Times New Roman" w:hAnsi="Times New Roman" w:cs="Times New Roman"/>
              </w:rPr>
              <w:t>temperature in May and Jun.</w:t>
            </w:r>
          </w:p>
        </w:tc>
        <w:tc>
          <w:tcPr>
            <w:tcW w:w="720" w:type="dxa"/>
          </w:tcPr>
          <w:p w14:paraId="0DCBBC0E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1476" w:type="dxa"/>
            <w:vMerge/>
          </w:tcPr>
          <w:p w14:paraId="5BFA1530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240BC3CE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06B679A9" w14:textId="77777777" w:rsidTr="00FC1A82">
        <w:tc>
          <w:tcPr>
            <w:tcW w:w="1728" w:type="dxa"/>
          </w:tcPr>
          <w:p w14:paraId="6F861D49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T0607</w:t>
            </w:r>
          </w:p>
        </w:tc>
        <w:tc>
          <w:tcPr>
            <w:tcW w:w="3780" w:type="dxa"/>
          </w:tcPr>
          <w:p w14:paraId="071E70BC" w14:textId="289C16AA" w:rsidR="00B825DB" w:rsidRPr="00A17F79" w:rsidRDefault="00FC1A82" w:rsidP="0052790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</w:t>
            </w:r>
            <w:r w:rsidRPr="00A17F79" w:rsidDel="00FC1A82">
              <w:rPr>
                <w:rFonts w:ascii="Times New Roman" w:hAnsi="Times New Roman" w:cs="Times New Roman"/>
              </w:rPr>
              <w:t xml:space="preserve"> </w:t>
            </w:r>
            <w:r w:rsidR="00B825DB" w:rsidRPr="00A17F79">
              <w:rPr>
                <w:rFonts w:ascii="Times New Roman" w:hAnsi="Times New Roman" w:cs="Times New Roman"/>
              </w:rPr>
              <w:t>temperature in Jun. and Jul.</w:t>
            </w:r>
          </w:p>
        </w:tc>
        <w:tc>
          <w:tcPr>
            <w:tcW w:w="720" w:type="dxa"/>
          </w:tcPr>
          <w:p w14:paraId="35D78F79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1476" w:type="dxa"/>
            <w:vMerge/>
          </w:tcPr>
          <w:p w14:paraId="29A7F11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2AD9F5C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7E4FE673" w14:textId="77777777" w:rsidTr="00FC1A82">
        <w:tc>
          <w:tcPr>
            <w:tcW w:w="1728" w:type="dxa"/>
          </w:tcPr>
          <w:p w14:paraId="2165FBD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inT0708</w:t>
            </w:r>
          </w:p>
        </w:tc>
        <w:tc>
          <w:tcPr>
            <w:tcW w:w="3780" w:type="dxa"/>
          </w:tcPr>
          <w:p w14:paraId="607C6BAF" w14:textId="2BDED927" w:rsidR="00B825DB" w:rsidRPr="00A17F79" w:rsidRDefault="00FC1A82" w:rsidP="00527903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</w:t>
            </w:r>
            <w:r w:rsidR="00B825DB" w:rsidRPr="00A17F79">
              <w:rPr>
                <w:rFonts w:ascii="Times New Roman" w:hAnsi="Times New Roman" w:cs="Times New Roman"/>
              </w:rPr>
              <w:t xml:space="preserve"> temperature in Jul. and Aug.</w:t>
            </w:r>
          </w:p>
        </w:tc>
        <w:tc>
          <w:tcPr>
            <w:tcW w:w="720" w:type="dxa"/>
          </w:tcPr>
          <w:p w14:paraId="203BF1F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C</w:t>
            </w:r>
          </w:p>
        </w:tc>
        <w:tc>
          <w:tcPr>
            <w:tcW w:w="1476" w:type="dxa"/>
            <w:vMerge/>
          </w:tcPr>
          <w:p w14:paraId="36BE5EF5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404DA8C2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06DAAEF4" w14:textId="77777777" w:rsidTr="00FC1A82">
        <w:tc>
          <w:tcPr>
            <w:tcW w:w="1728" w:type="dxa"/>
          </w:tcPr>
          <w:p w14:paraId="5A48D10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A17F79">
              <w:rPr>
                <w:rFonts w:ascii="Times New Roman" w:hAnsi="Times New Roman" w:cs="Times New Roman"/>
              </w:rPr>
              <w:t>rcp0506</w:t>
            </w:r>
          </w:p>
        </w:tc>
        <w:tc>
          <w:tcPr>
            <w:tcW w:w="3780" w:type="dxa"/>
          </w:tcPr>
          <w:p w14:paraId="3687A7C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precipitation in May and Jun.</w:t>
            </w:r>
          </w:p>
        </w:tc>
        <w:tc>
          <w:tcPr>
            <w:tcW w:w="720" w:type="dxa"/>
          </w:tcPr>
          <w:p w14:paraId="0D3C338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m</w:t>
            </w:r>
          </w:p>
        </w:tc>
        <w:tc>
          <w:tcPr>
            <w:tcW w:w="1476" w:type="dxa"/>
            <w:vMerge/>
          </w:tcPr>
          <w:p w14:paraId="59922274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56409681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76025E1B" w14:textId="77777777" w:rsidTr="00FC1A82">
        <w:tc>
          <w:tcPr>
            <w:tcW w:w="1728" w:type="dxa"/>
          </w:tcPr>
          <w:p w14:paraId="0E768330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A17F79">
              <w:rPr>
                <w:rFonts w:ascii="Times New Roman" w:hAnsi="Times New Roman" w:cs="Times New Roman"/>
              </w:rPr>
              <w:t>rcp0607</w:t>
            </w:r>
          </w:p>
        </w:tc>
        <w:tc>
          <w:tcPr>
            <w:tcW w:w="3780" w:type="dxa"/>
          </w:tcPr>
          <w:p w14:paraId="739372E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precipitation in Jun. and Jul.</w:t>
            </w:r>
          </w:p>
        </w:tc>
        <w:tc>
          <w:tcPr>
            <w:tcW w:w="720" w:type="dxa"/>
          </w:tcPr>
          <w:p w14:paraId="7AACA132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m</w:t>
            </w:r>
          </w:p>
        </w:tc>
        <w:tc>
          <w:tcPr>
            <w:tcW w:w="1476" w:type="dxa"/>
            <w:vMerge/>
          </w:tcPr>
          <w:p w14:paraId="4BB0F6D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5EFB9EA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3FC20F13" w14:textId="77777777" w:rsidTr="00FC1A82">
        <w:tc>
          <w:tcPr>
            <w:tcW w:w="1728" w:type="dxa"/>
          </w:tcPr>
          <w:p w14:paraId="53E13229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</w:t>
            </w:r>
            <w:r w:rsidRPr="00A17F79">
              <w:rPr>
                <w:rFonts w:ascii="Times New Roman" w:hAnsi="Times New Roman" w:cs="Times New Roman"/>
              </w:rPr>
              <w:t>rcp0708</w:t>
            </w:r>
          </w:p>
        </w:tc>
        <w:tc>
          <w:tcPr>
            <w:tcW w:w="3780" w:type="dxa"/>
          </w:tcPr>
          <w:p w14:paraId="014E2E95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precipitation in Jul. and Aug.</w:t>
            </w:r>
          </w:p>
        </w:tc>
        <w:tc>
          <w:tcPr>
            <w:tcW w:w="720" w:type="dxa"/>
          </w:tcPr>
          <w:p w14:paraId="2F5DBBE2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m</w:t>
            </w:r>
          </w:p>
        </w:tc>
        <w:tc>
          <w:tcPr>
            <w:tcW w:w="1476" w:type="dxa"/>
            <w:vMerge/>
          </w:tcPr>
          <w:p w14:paraId="39FD97F5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50BB629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1FFD621F" w14:textId="77777777" w:rsidTr="00FC1A82">
        <w:tc>
          <w:tcPr>
            <w:tcW w:w="1728" w:type="dxa"/>
          </w:tcPr>
          <w:p w14:paraId="12C92C0A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proofErr w:type="spellStart"/>
            <w:r w:rsidRPr="00A17F79">
              <w:rPr>
                <w:rFonts w:ascii="Times New Roman" w:hAnsi="Times New Roman" w:cs="Times New Roman"/>
              </w:rPr>
              <w:t>Sg_date</w:t>
            </w:r>
            <w:proofErr w:type="spellEnd"/>
          </w:p>
        </w:tc>
        <w:tc>
          <w:tcPr>
            <w:tcW w:w="3780" w:type="dxa"/>
          </w:tcPr>
          <w:p w14:paraId="4AAB30D5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Julian date of start of growing season</w:t>
            </w:r>
          </w:p>
        </w:tc>
        <w:tc>
          <w:tcPr>
            <w:tcW w:w="720" w:type="dxa"/>
          </w:tcPr>
          <w:p w14:paraId="247D33D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date</w:t>
            </w:r>
          </w:p>
        </w:tc>
        <w:tc>
          <w:tcPr>
            <w:tcW w:w="1476" w:type="dxa"/>
            <w:vMerge/>
          </w:tcPr>
          <w:p w14:paraId="723BB95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78423BC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40493386" w14:textId="77777777" w:rsidTr="00FC1A82">
        <w:tc>
          <w:tcPr>
            <w:tcW w:w="1728" w:type="dxa"/>
            <w:tcBorders>
              <w:bottom w:val="nil"/>
            </w:tcBorders>
          </w:tcPr>
          <w:p w14:paraId="56AA04B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Sg_gdd_p1</w:t>
            </w:r>
          </w:p>
        </w:tc>
        <w:tc>
          <w:tcPr>
            <w:tcW w:w="3780" w:type="dxa"/>
            <w:tcBorders>
              <w:bottom w:val="nil"/>
            </w:tcBorders>
          </w:tcPr>
          <w:p w14:paraId="5383EF4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Cumulative degree days above 5 °C for the three months prior to the start of growing season</w:t>
            </w:r>
          </w:p>
        </w:tc>
        <w:tc>
          <w:tcPr>
            <w:tcW w:w="720" w:type="dxa"/>
            <w:tcBorders>
              <w:bottom w:val="nil"/>
            </w:tcBorders>
          </w:tcPr>
          <w:p w14:paraId="077FF20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</w:t>
            </w:r>
            <w:proofErr w:type="spellStart"/>
            <w:r w:rsidRPr="00A17F79">
              <w:rPr>
                <w:rFonts w:ascii="Times New Roman" w:hAnsi="Times New Roman" w:cs="Times New Roman"/>
              </w:rPr>
              <w:t>C•d</w:t>
            </w:r>
            <w:proofErr w:type="spellEnd"/>
          </w:p>
        </w:tc>
        <w:tc>
          <w:tcPr>
            <w:tcW w:w="1476" w:type="dxa"/>
            <w:vMerge/>
          </w:tcPr>
          <w:p w14:paraId="5274D1F4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  <w:tcBorders>
              <w:bottom w:val="nil"/>
            </w:tcBorders>
          </w:tcPr>
          <w:p w14:paraId="66A76E8E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290B1B8E" w14:textId="77777777" w:rsidTr="00FC1A82">
        <w:tc>
          <w:tcPr>
            <w:tcW w:w="1728" w:type="dxa"/>
            <w:tcBorders>
              <w:top w:val="nil"/>
              <w:bottom w:val="single" w:sz="4" w:space="0" w:color="auto"/>
            </w:tcBorders>
          </w:tcPr>
          <w:p w14:paraId="534A71C5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g_gdd_p2</w:t>
            </w:r>
          </w:p>
        </w:tc>
        <w:tc>
          <w:tcPr>
            <w:tcW w:w="3780" w:type="dxa"/>
            <w:tcBorders>
              <w:top w:val="nil"/>
              <w:bottom w:val="single" w:sz="4" w:space="0" w:color="auto"/>
            </w:tcBorders>
          </w:tcPr>
          <w:p w14:paraId="69FB8774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Cumulative degree days above 5 °C for the six weeks after the start of growing season</w:t>
            </w:r>
          </w:p>
        </w:tc>
        <w:tc>
          <w:tcPr>
            <w:tcW w:w="720" w:type="dxa"/>
            <w:tcBorders>
              <w:top w:val="nil"/>
              <w:bottom w:val="single" w:sz="4" w:space="0" w:color="auto"/>
            </w:tcBorders>
          </w:tcPr>
          <w:p w14:paraId="718854C4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</w:t>
            </w:r>
            <w:proofErr w:type="spellStart"/>
            <w:r w:rsidRPr="00A17F79">
              <w:rPr>
                <w:rFonts w:ascii="Times New Roman" w:hAnsi="Times New Roman" w:cs="Times New Roman"/>
              </w:rPr>
              <w:t>C•d</w:t>
            </w:r>
            <w:proofErr w:type="spellEnd"/>
          </w:p>
        </w:tc>
        <w:tc>
          <w:tcPr>
            <w:tcW w:w="1476" w:type="dxa"/>
            <w:vMerge/>
            <w:tcBorders>
              <w:bottom w:val="single" w:sz="4" w:space="0" w:color="auto"/>
            </w:tcBorders>
          </w:tcPr>
          <w:p w14:paraId="1628C510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  <w:tcBorders>
              <w:top w:val="nil"/>
              <w:bottom w:val="single" w:sz="4" w:space="0" w:color="auto"/>
            </w:tcBorders>
          </w:tcPr>
          <w:p w14:paraId="351CB2F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0FF156A2" w14:textId="77777777" w:rsidTr="00FC1A82">
        <w:tc>
          <w:tcPr>
            <w:tcW w:w="1728" w:type="dxa"/>
            <w:tcBorders>
              <w:top w:val="single" w:sz="4" w:space="0" w:color="auto"/>
              <w:bottom w:val="nil"/>
            </w:tcBorders>
          </w:tcPr>
          <w:p w14:paraId="2A2CDE4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Elevation</w:t>
            </w:r>
          </w:p>
        </w:tc>
        <w:tc>
          <w:tcPr>
            <w:tcW w:w="3780" w:type="dxa"/>
            <w:tcBorders>
              <w:top w:val="single" w:sz="4" w:space="0" w:color="auto"/>
              <w:bottom w:val="nil"/>
            </w:tcBorders>
          </w:tcPr>
          <w:p w14:paraId="1658B692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Elevation</w:t>
            </w:r>
          </w:p>
        </w:tc>
        <w:tc>
          <w:tcPr>
            <w:tcW w:w="720" w:type="dxa"/>
            <w:tcBorders>
              <w:top w:val="single" w:sz="4" w:space="0" w:color="auto"/>
              <w:bottom w:val="nil"/>
            </w:tcBorders>
          </w:tcPr>
          <w:p w14:paraId="6460B1EA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1476" w:type="dxa"/>
            <w:vMerge w:val="restart"/>
            <w:tcBorders>
              <w:top w:val="single" w:sz="4" w:space="0" w:color="auto"/>
            </w:tcBorders>
          </w:tcPr>
          <w:p w14:paraId="6C9644A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90 m</w:t>
            </w:r>
          </w:p>
        </w:tc>
        <w:tc>
          <w:tcPr>
            <w:tcW w:w="1872" w:type="dxa"/>
            <w:vMerge w:val="restart"/>
            <w:tcBorders>
              <w:top w:val="single" w:sz="4" w:space="0" w:color="auto"/>
            </w:tcBorders>
          </w:tcPr>
          <w:p w14:paraId="5BD4DB63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DEM, Shuttle Radar Topography Mission</w:t>
            </w:r>
          </w:p>
        </w:tc>
      </w:tr>
      <w:tr w:rsidR="00B825DB" w:rsidRPr="00A17F79" w14:paraId="6A363B7B" w14:textId="77777777" w:rsidTr="00FC1A82">
        <w:tc>
          <w:tcPr>
            <w:tcW w:w="1728" w:type="dxa"/>
            <w:tcBorders>
              <w:top w:val="nil"/>
              <w:bottom w:val="nil"/>
            </w:tcBorders>
          </w:tcPr>
          <w:p w14:paraId="38954D62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Slope</w:t>
            </w:r>
          </w:p>
        </w:tc>
        <w:tc>
          <w:tcPr>
            <w:tcW w:w="3780" w:type="dxa"/>
            <w:tcBorders>
              <w:top w:val="nil"/>
              <w:bottom w:val="nil"/>
            </w:tcBorders>
          </w:tcPr>
          <w:p w14:paraId="52C67BD9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Slope</w:t>
            </w:r>
          </w:p>
        </w:tc>
        <w:tc>
          <w:tcPr>
            <w:tcW w:w="720" w:type="dxa"/>
            <w:tcBorders>
              <w:top w:val="nil"/>
              <w:bottom w:val="nil"/>
            </w:tcBorders>
          </w:tcPr>
          <w:p w14:paraId="238A061B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</w:t>
            </w:r>
          </w:p>
        </w:tc>
        <w:tc>
          <w:tcPr>
            <w:tcW w:w="1476" w:type="dxa"/>
            <w:vMerge/>
          </w:tcPr>
          <w:p w14:paraId="0118FE39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</w:tcPr>
          <w:p w14:paraId="36DD7DF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436F7254" w14:textId="77777777" w:rsidTr="00FC1A82">
        <w:tc>
          <w:tcPr>
            <w:tcW w:w="1728" w:type="dxa"/>
            <w:tcBorders>
              <w:top w:val="nil"/>
              <w:bottom w:val="single" w:sz="4" w:space="0" w:color="auto"/>
            </w:tcBorders>
          </w:tcPr>
          <w:p w14:paraId="3D94BF51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Aspect</w:t>
            </w:r>
          </w:p>
        </w:tc>
        <w:tc>
          <w:tcPr>
            <w:tcW w:w="3780" w:type="dxa"/>
            <w:tcBorders>
              <w:top w:val="nil"/>
              <w:bottom w:val="single" w:sz="4" w:space="0" w:color="auto"/>
            </w:tcBorders>
          </w:tcPr>
          <w:p w14:paraId="0E7C53E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Aspect</w:t>
            </w:r>
          </w:p>
        </w:tc>
        <w:tc>
          <w:tcPr>
            <w:tcW w:w="720" w:type="dxa"/>
            <w:tcBorders>
              <w:top w:val="nil"/>
              <w:bottom w:val="single" w:sz="4" w:space="0" w:color="auto"/>
            </w:tcBorders>
          </w:tcPr>
          <w:p w14:paraId="52AB97B7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°</w:t>
            </w:r>
          </w:p>
        </w:tc>
        <w:tc>
          <w:tcPr>
            <w:tcW w:w="1476" w:type="dxa"/>
            <w:vMerge/>
            <w:tcBorders>
              <w:bottom w:val="single" w:sz="4" w:space="0" w:color="auto"/>
            </w:tcBorders>
          </w:tcPr>
          <w:p w14:paraId="1BE8164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vMerge/>
            <w:tcBorders>
              <w:bottom w:val="single" w:sz="4" w:space="0" w:color="auto"/>
            </w:tcBorders>
          </w:tcPr>
          <w:p w14:paraId="31AC8B79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</w:tr>
      <w:tr w:rsidR="00B825DB" w:rsidRPr="00A17F79" w14:paraId="60C16D02" w14:textId="77777777" w:rsidTr="00FC1A82"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2581E46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proofErr w:type="spellStart"/>
            <w:r w:rsidRPr="00A17F79">
              <w:rPr>
                <w:rFonts w:ascii="Times New Roman" w:hAnsi="Times New Roman" w:cs="Times New Roman"/>
              </w:rPr>
              <w:t>Dist_road</w:t>
            </w:r>
            <w:proofErr w:type="spellEnd"/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0323D56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Nearest distance to major road feature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10BE9AAD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1476" w:type="dxa"/>
            <w:tcBorders>
              <w:top w:val="single" w:sz="4" w:space="0" w:color="auto"/>
              <w:bottom w:val="single" w:sz="4" w:space="0" w:color="auto"/>
            </w:tcBorders>
          </w:tcPr>
          <w:p w14:paraId="7B40928C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2 km</w:t>
            </w:r>
            <w:r>
              <w:rPr>
                <w:rFonts w:ascii="Times New Roman" w:hAnsi="Times New Roman" w:cs="Times New Roman"/>
              </w:rPr>
              <w:t xml:space="preserve"> (derived)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77430270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Statistics Canada: National Road Network GeoBase Series</w:t>
            </w:r>
          </w:p>
        </w:tc>
      </w:tr>
      <w:tr w:rsidR="00B825DB" w:rsidRPr="00A17F79" w14:paraId="6320309C" w14:textId="77777777" w:rsidTr="00FC1A82">
        <w:tc>
          <w:tcPr>
            <w:tcW w:w="1728" w:type="dxa"/>
            <w:tcBorders>
              <w:top w:val="single" w:sz="4" w:space="0" w:color="auto"/>
              <w:bottom w:val="single" w:sz="4" w:space="0" w:color="auto"/>
            </w:tcBorders>
          </w:tcPr>
          <w:p w14:paraId="777FDC56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proofErr w:type="spellStart"/>
            <w:r w:rsidRPr="00A17F79">
              <w:rPr>
                <w:rFonts w:ascii="Times New Roman" w:hAnsi="Times New Roman" w:cs="Times New Roman"/>
              </w:rPr>
              <w:t>Dist_river</w:t>
            </w:r>
            <w:proofErr w:type="spellEnd"/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</w:tcPr>
          <w:p w14:paraId="7F34BDAF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Nearest distance to major riverine feature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</w:tcPr>
          <w:p w14:paraId="255DD8E3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1476" w:type="dxa"/>
            <w:tcBorders>
              <w:top w:val="single" w:sz="4" w:space="0" w:color="auto"/>
              <w:bottom w:val="single" w:sz="4" w:space="0" w:color="auto"/>
            </w:tcBorders>
          </w:tcPr>
          <w:p w14:paraId="1C564F1D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2 km</w:t>
            </w:r>
            <w:r>
              <w:rPr>
                <w:rFonts w:ascii="Times New Roman" w:hAnsi="Times New Roman" w:cs="Times New Roman"/>
              </w:rPr>
              <w:t xml:space="preserve"> (derived)</w:t>
            </w:r>
          </w:p>
        </w:tc>
        <w:tc>
          <w:tcPr>
            <w:tcW w:w="1872" w:type="dxa"/>
            <w:tcBorders>
              <w:top w:val="single" w:sz="4" w:space="0" w:color="auto"/>
              <w:bottom w:val="single" w:sz="4" w:space="0" w:color="auto"/>
            </w:tcBorders>
          </w:tcPr>
          <w:p w14:paraId="3625CC6D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 xml:space="preserve">Natural Resources Canada: </w:t>
            </w:r>
            <w:proofErr w:type="spellStart"/>
            <w:r w:rsidRPr="00A17F79">
              <w:rPr>
                <w:rFonts w:ascii="Times New Roman" w:hAnsi="Times New Roman" w:cs="Times New Roman"/>
              </w:rPr>
              <w:t>CanVec</w:t>
            </w:r>
            <w:proofErr w:type="spellEnd"/>
            <w:r w:rsidRPr="00A17F79">
              <w:rPr>
                <w:rFonts w:ascii="Times New Roman" w:hAnsi="Times New Roman" w:cs="Times New Roman"/>
              </w:rPr>
              <w:t xml:space="preserve"> Series - Hydrographic Features</w:t>
            </w:r>
          </w:p>
        </w:tc>
      </w:tr>
      <w:tr w:rsidR="00B825DB" w:rsidRPr="00A17F79" w14:paraId="6970AEE3" w14:textId="77777777" w:rsidTr="00FC1A82">
        <w:tc>
          <w:tcPr>
            <w:tcW w:w="1728" w:type="dxa"/>
            <w:tcBorders>
              <w:top w:val="single" w:sz="4" w:space="0" w:color="auto"/>
              <w:bottom w:val="single" w:sz="8" w:space="0" w:color="auto"/>
            </w:tcBorders>
          </w:tcPr>
          <w:p w14:paraId="64F5C7A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 w:rsidRPr="00A17F79">
              <w:rPr>
                <w:rFonts w:ascii="Times New Roman" w:hAnsi="Times New Roman" w:cs="Times New Roman"/>
              </w:rPr>
              <w:t>Forest</w:t>
            </w:r>
            <w:r>
              <w:rPr>
                <w:rFonts w:ascii="Times New Roman" w:hAnsi="Times New Roman" w:cs="Times New Roman"/>
              </w:rPr>
              <w:t>_</w:t>
            </w:r>
            <w:r w:rsidRPr="00A17F79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species*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8" w:space="0" w:color="auto"/>
            </w:tcBorders>
          </w:tcPr>
          <w:p w14:paraId="43F962F4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rest tree species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8" w:space="0" w:color="auto"/>
            </w:tcBorders>
          </w:tcPr>
          <w:p w14:paraId="51560C32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476" w:type="dxa"/>
            <w:tcBorders>
              <w:top w:val="single" w:sz="4" w:space="0" w:color="auto"/>
              <w:bottom w:val="single" w:sz="8" w:space="0" w:color="auto"/>
            </w:tcBorders>
          </w:tcPr>
          <w:p w14:paraId="6D1EC708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872" w:type="dxa"/>
            <w:tcBorders>
              <w:top w:val="single" w:sz="4" w:space="0" w:color="auto"/>
              <w:bottom w:val="single" w:sz="8" w:space="0" w:color="auto"/>
            </w:tcBorders>
          </w:tcPr>
          <w:p w14:paraId="50C67B30" w14:textId="77777777" w:rsidR="00B825DB" w:rsidRPr="00A17F79" w:rsidRDefault="00B825DB" w:rsidP="00BA28D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overnment of Newfoundland and Labrador</w:t>
            </w:r>
          </w:p>
        </w:tc>
      </w:tr>
    </w:tbl>
    <w:p w14:paraId="22F21B20" w14:textId="77777777" w:rsidR="00B825DB" w:rsidRPr="00A17F79" w:rsidRDefault="00B825DB" w:rsidP="00B825DB">
      <w:pPr>
        <w:rPr>
          <w:rFonts w:ascii="Times New Roman" w:hAnsi="Times New Roman" w:cs="Times New Roman"/>
        </w:rPr>
      </w:pPr>
      <w:r w:rsidRPr="00A17F79">
        <w:rPr>
          <w:rFonts w:ascii="Times New Roman" w:hAnsi="Times New Roman" w:cs="Times New Roman"/>
        </w:rPr>
        <w:t>* Categorical predictor</w:t>
      </w:r>
      <w:r>
        <w:rPr>
          <w:rFonts w:ascii="Times New Roman" w:hAnsi="Times New Roman" w:cs="Times New Roman"/>
        </w:rPr>
        <w:t xml:space="preserve">, spatial polygon layer </w:t>
      </w:r>
    </w:p>
    <w:p w14:paraId="3D075A3D" w14:textId="77777777" w:rsidR="00B825DB" w:rsidRDefault="00B825DB" w:rsidP="00B825DB">
      <w:pPr>
        <w:ind w:left="720"/>
      </w:pPr>
    </w:p>
    <w:p w14:paraId="5E1DB82A" w14:textId="77777777" w:rsidR="00B825DB" w:rsidRDefault="00B825DB" w:rsidP="00B825DB">
      <w:pPr>
        <w:ind w:left="720"/>
      </w:pPr>
    </w:p>
    <w:p w14:paraId="352F1394" w14:textId="77777777" w:rsidR="00B825DB" w:rsidRDefault="00B825DB" w:rsidP="00B825DB">
      <w:pPr>
        <w:ind w:left="720"/>
      </w:pPr>
    </w:p>
    <w:p w14:paraId="6A0ED2F4" w14:textId="77777777" w:rsidR="00B825DB" w:rsidRDefault="00B825DB" w:rsidP="00B825DB">
      <w:pPr>
        <w:ind w:left="720"/>
      </w:pPr>
    </w:p>
    <w:p w14:paraId="55BFD1B3" w14:textId="68CE56A6" w:rsidR="00B825DB" w:rsidRDefault="00B825DB" w:rsidP="00B825DB"/>
    <w:p w14:paraId="3ADCB1EB" w14:textId="77777777" w:rsidR="00B825DB" w:rsidRDefault="00B825DB" w:rsidP="00B825DB"/>
    <w:p w14:paraId="7FBCC23D" w14:textId="6F8148BC" w:rsidR="00B825DB" w:rsidRPr="00F97EB7" w:rsidRDefault="00B825DB" w:rsidP="00B825DB">
      <w:pPr>
        <w:rPr>
          <w:rFonts w:ascii="Times New Roman" w:hAnsi="Times New Roman" w:cs="Times New Roman"/>
          <w:sz w:val="24"/>
          <w:szCs w:val="24"/>
        </w:rPr>
      </w:pPr>
      <w:r w:rsidRPr="00F97EB7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F85DA6">
        <w:rPr>
          <w:rFonts w:ascii="Times New Roman" w:hAnsi="Times New Roman" w:cs="Times New Roman"/>
          <w:b/>
          <w:sz w:val="24"/>
          <w:szCs w:val="24"/>
        </w:rPr>
        <w:t>2</w:t>
      </w:r>
      <w:r w:rsidRPr="00F97EB7">
        <w:rPr>
          <w:rFonts w:ascii="Times New Roman" w:hAnsi="Times New Roman" w:cs="Times New Roman"/>
          <w:b/>
          <w:sz w:val="24"/>
          <w:szCs w:val="24"/>
        </w:rPr>
        <w:t>.</w:t>
      </w:r>
      <w:r w:rsidRPr="00F97EB7">
        <w:rPr>
          <w:rFonts w:ascii="Times New Roman" w:hAnsi="Times New Roman" w:cs="Times New Roman"/>
          <w:sz w:val="24"/>
          <w:szCs w:val="24"/>
        </w:rPr>
        <w:t xml:space="preserve"> Variable importance for the optimal </w:t>
      </w:r>
      <w:proofErr w:type="spellStart"/>
      <w:r w:rsidRPr="00F97EB7">
        <w:rPr>
          <w:rFonts w:ascii="Times New Roman" w:hAnsi="Times New Roman" w:cs="Times New Roman"/>
          <w:sz w:val="24"/>
          <w:szCs w:val="24"/>
        </w:rPr>
        <w:t>MaxEnt</w:t>
      </w:r>
      <w:proofErr w:type="spellEnd"/>
      <w:r w:rsidRPr="00F97EB7">
        <w:rPr>
          <w:rFonts w:ascii="Times New Roman" w:hAnsi="Times New Roman" w:cs="Times New Roman"/>
          <w:sz w:val="24"/>
          <w:szCs w:val="24"/>
        </w:rPr>
        <w:t xml:space="preserve"> model predicting </w:t>
      </w:r>
      <w:r>
        <w:rPr>
          <w:rFonts w:ascii="Times New Roman" w:hAnsi="Times New Roman" w:cs="Times New Roman"/>
          <w:sz w:val="24"/>
          <w:szCs w:val="24"/>
        </w:rPr>
        <w:t>probability of severe defoliation from spruce budworm.</w:t>
      </w:r>
    </w:p>
    <w:tbl>
      <w:tblPr>
        <w:tblStyle w:val="TableGrid"/>
        <w:tblW w:w="0" w:type="auto"/>
        <w:tblInd w:w="18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0"/>
        <w:gridCol w:w="1390"/>
        <w:gridCol w:w="1402"/>
      </w:tblGrid>
      <w:tr w:rsidR="00B825DB" w14:paraId="31EA6C93" w14:textId="77777777" w:rsidTr="00B975C6">
        <w:tc>
          <w:tcPr>
            <w:tcW w:w="1620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77490F4" w14:textId="02BE24E2" w:rsidR="00B825DB" w:rsidRPr="007C649D" w:rsidRDefault="00B825DB" w:rsidP="00BA28D2">
            <w:pPr>
              <w:rPr>
                <w:rFonts w:ascii="Times New Roman" w:hAnsi="Times New Roman" w:cs="Times New Roman"/>
                <w:b/>
                <w:bCs/>
              </w:rPr>
            </w:pPr>
            <w:r w:rsidRPr="007C649D">
              <w:rPr>
                <w:rFonts w:ascii="Times New Roman" w:hAnsi="Times New Roman" w:cs="Times New Roman"/>
                <w:b/>
                <w:bCs/>
              </w:rPr>
              <w:t>Variable</w:t>
            </w:r>
            <w:r w:rsidR="00B975C6" w:rsidRPr="00B975C6">
              <w:rPr>
                <w:rFonts w:ascii="Times New Roman" w:hAnsi="Times New Roman" w:cs="Times New Roman"/>
                <w:b/>
                <w:bCs/>
                <w:vertAlign w:val="superscript"/>
              </w:rPr>
              <w:t>*</w:t>
            </w:r>
          </w:p>
        </w:tc>
        <w:tc>
          <w:tcPr>
            <w:tcW w:w="1390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1DE99E9C" w14:textId="77777777" w:rsidR="00B825DB" w:rsidRPr="007C649D" w:rsidRDefault="00B825DB" w:rsidP="00BA28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C649D">
              <w:rPr>
                <w:rFonts w:ascii="Times New Roman" w:hAnsi="Times New Roman" w:cs="Times New Roman"/>
                <w:b/>
                <w:bCs/>
              </w:rPr>
              <w:t>Percent contribution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(%)</w:t>
            </w:r>
          </w:p>
        </w:tc>
        <w:tc>
          <w:tcPr>
            <w:tcW w:w="1402" w:type="dxa"/>
            <w:tcBorders>
              <w:top w:val="single" w:sz="8" w:space="0" w:color="auto"/>
              <w:bottom w:val="single" w:sz="8" w:space="0" w:color="auto"/>
            </w:tcBorders>
            <w:vAlign w:val="bottom"/>
          </w:tcPr>
          <w:p w14:paraId="26768277" w14:textId="77777777" w:rsidR="00B825DB" w:rsidRDefault="00B825DB" w:rsidP="00BA28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7C649D">
              <w:rPr>
                <w:rFonts w:ascii="Times New Roman" w:hAnsi="Times New Roman" w:cs="Times New Roman"/>
                <w:b/>
                <w:bCs/>
              </w:rPr>
              <w:t>Permutation importance</w:t>
            </w:r>
          </w:p>
          <w:p w14:paraId="2B77E71F" w14:textId="77777777" w:rsidR="00B825DB" w:rsidRPr="007C649D" w:rsidRDefault="00B825DB" w:rsidP="00BA28D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(%)</w:t>
            </w:r>
          </w:p>
        </w:tc>
      </w:tr>
      <w:tr w:rsidR="00B825DB" w14:paraId="4C61272D" w14:textId="77777777" w:rsidTr="00B975C6">
        <w:tc>
          <w:tcPr>
            <w:tcW w:w="1620" w:type="dxa"/>
            <w:tcBorders>
              <w:top w:val="single" w:sz="8" w:space="0" w:color="auto"/>
            </w:tcBorders>
            <w:vAlign w:val="center"/>
          </w:tcPr>
          <w:p w14:paraId="095414DA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Prcp0506</w:t>
            </w:r>
          </w:p>
        </w:tc>
        <w:tc>
          <w:tcPr>
            <w:tcW w:w="1390" w:type="dxa"/>
            <w:tcBorders>
              <w:top w:val="single" w:sz="8" w:space="0" w:color="auto"/>
            </w:tcBorders>
            <w:vAlign w:val="bottom"/>
          </w:tcPr>
          <w:p w14:paraId="79B0B3AD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25.7</w:t>
            </w:r>
          </w:p>
        </w:tc>
        <w:tc>
          <w:tcPr>
            <w:tcW w:w="1402" w:type="dxa"/>
            <w:tcBorders>
              <w:top w:val="single" w:sz="8" w:space="0" w:color="auto"/>
            </w:tcBorders>
            <w:vAlign w:val="bottom"/>
          </w:tcPr>
          <w:p w14:paraId="0AE9F4CE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24.7</w:t>
            </w:r>
          </w:p>
        </w:tc>
      </w:tr>
      <w:tr w:rsidR="00B825DB" w14:paraId="4FA1E579" w14:textId="77777777" w:rsidTr="00B975C6">
        <w:tc>
          <w:tcPr>
            <w:tcW w:w="1620" w:type="dxa"/>
            <w:vAlign w:val="center"/>
          </w:tcPr>
          <w:p w14:paraId="4628C6DC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MaxT0607</w:t>
            </w:r>
          </w:p>
        </w:tc>
        <w:tc>
          <w:tcPr>
            <w:tcW w:w="1390" w:type="dxa"/>
            <w:vAlign w:val="bottom"/>
          </w:tcPr>
          <w:p w14:paraId="2561B3C6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23.1</w:t>
            </w:r>
          </w:p>
        </w:tc>
        <w:tc>
          <w:tcPr>
            <w:tcW w:w="1402" w:type="dxa"/>
            <w:vAlign w:val="bottom"/>
          </w:tcPr>
          <w:p w14:paraId="303A8235" w14:textId="4D1F1410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8</w:t>
            </w:r>
            <w:r w:rsidR="00E07B60">
              <w:rPr>
                <w:rFonts w:ascii="Times New Roman" w:hAnsi="Times New Roman" w:cs="Times New Roman"/>
              </w:rPr>
              <w:t>.0</w:t>
            </w:r>
          </w:p>
        </w:tc>
      </w:tr>
      <w:tr w:rsidR="00B825DB" w14:paraId="558419B9" w14:textId="77777777" w:rsidTr="00B975C6">
        <w:tc>
          <w:tcPr>
            <w:tcW w:w="1620" w:type="dxa"/>
            <w:vAlign w:val="center"/>
          </w:tcPr>
          <w:p w14:paraId="10ED31F8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proofErr w:type="spellStart"/>
            <w:r w:rsidRPr="007C649D">
              <w:rPr>
                <w:rFonts w:ascii="Times New Roman" w:hAnsi="Times New Roman" w:cs="Times New Roman"/>
              </w:rPr>
              <w:t>Dist_road</w:t>
            </w:r>
            <w:proofErr w:type="spellEnd"/>
          </w:p>
        </w:tc>
        <w:tc>
          <w:tcPr>
            <w:tcW w:w="1390" w:type="dxa"/>
            <w:vAlign w:val="bottom"/>
          </w:tcPr>
          <w:p w14:paraId="76A2B6DB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4.2</w:t>
            </w:r>
          </w:p>
        </w:tc>
        <w:tc>
          <w:tcPr>
            <w:tcW w:w="1402" w:type="dxa"/>
            <w:vAlign w:val="bottom"/>
          </w:tcPr>
          <w:p w14:paraId="5B4DDF80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7.4</w:t>
            </w:r>
          </w:p>
        </w:tc>
      </w:tr>
      <w:tr w:rsidR="00B825DB" w14:paraId="48B31892" w14:textId="77777777" w:rsidTr="00B975C6">
        <w:tc>
          <w:tcPr>
            <w:tcW w:w="1620" w:type="dxa"/>
            <w:vAlign w:val="center"/>
          </w:tcPr>
          <w:p w14:paraId="47DBC172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Elevation</w:t>
            </w:r>
          </w:p>
        </w:tc>
        <w:tc>
          <w:tcPr>
            <w:tcW w:w="1390" w:type="dxa"/>
            <w:vAlign w:val="bottom"/>
          </w:tcPr>
          <w:p w14:paraId="54991A30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3.3</w:t>
            </w:r>
          </w:p>
        </w:tc>
        <w:tc>
          <w:tcPr>
            <w:tcW w:w="1402" w:type="dxa"/>
            <w:vAlign w:val="bottom"/>
          </w:tcPr>
          <w:p w14:paraId="108E933C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21.1</w:t>
            </w:r>
          </w:p>
        </w:tc>
      </w:tr>
      <w:tr w:rsidR="00B825DB" w14:paraId="5F92A752" w14:textId="77777777" w:rsidTr="00B975C6">
        <w:tc>
          <w:tcPr>
            <w:tcW w:w="1620" w:type="dxa"/>
            <w:vAlign w:val="center"/>
          </w:tcPr>
          <w:p w14:paraId="19C28696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Prcp0708</w:t>
            </w:r>
          </w:p>
        </w:tc>
        <w:tc>
          <w:tcPr>
            <w:tcW w:w="1390" w:type="dxa"/>
            <w:vAlign w:val="bottom"/>
          </w:tcPr>
          <w:p w14:paraId="56B1F165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7.7</w:t>
            </w:r>
          </w:p>
        </w:tc>
        <w:tc>
          <w:tcPr>
            <w:tcW w:w="1402" w:type="dxa"/>
            <w:vAlign w:val="bottom"/>
          </w:tcPr>
          <w:p w14:paraId="0386A5C8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0.2</w:t>
            </w:r>
          </w:p>
        </w:tc>
      </w:tr>
      <w:tr w:rsidR="00B825DB" w14:paraId="0EF1AFA4" w14:textId="77777777" w:rsidTr="00B975C6">
        <w:tc>
          <w:tcPr>
            <w:tcW w:w="1620" w:type="dxa"/>
            <w:vAlign w:val="center"/>
          </w:tcPr>
          <w:p w14:paraId="1829E170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proofErr w:type="spellStart"/>
            <w:r w:rsidRPr="007C649D">
              <w:rPr>
                <w:rFonts w:ascii="Times New Roman" w:hAnsi="Times New Roman" w:cs="Times New Roman"/>
              </w:rPr>
              <w:t>Dist_river</w:t>
            </w:r>
            <w:proofErr w:type="spellEnd"/>
          </w:p>
        </w:tc>
        <w:tc>
          <w:tcPr>
            <w:tcW w:w="1390" w:type="dxa"/>
            <w:vAlign w:val="bottom"/>
          </w:tcPr>
          <w:p w14:paraId="19BA47B4" w14:textId="18C7279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6</w:t>
            </w:r>
            <w:r w:rsidR="00E07B60">
              <w:rPr>
                <w:rFonts w:ascii="Times New Roman" w:hAnsi="Times New Roman" w:cs="Times New Roman"/>
              </w:rPr>
              <w:t>.0</w:t>
            </w:r>
          </w:p>
        </w:tc>
        <w:tc>
          <w:tcPr>
            <w:tcW w:w="1402" w:type="dxa"/>
            <w:vAlign w:val="bottom"/>
          </w:tcPr>
          <w:p w14:paraId="1A5D78D8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8.5</w:t>
            </w:r>
          </w:p>
        </w:tc>
      </w:tr>
      <w:tr w:rsidR="00B825DB" w14:paraId="6E005B4F" w14:textId="77777777" w:rsidTr="00B975C6">
        <w:tc>
          <w:tcPr>
            <w:tcW w:w="1620" w:type="dxa"/>
            <w:vAlign w:val="center"/>
          </w:tcPr>
          <w:p w14:paraId="68EBF0C1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MaxT0506</w:t>
            </w:r>
          </w:p>
        </w:tc>
        <w:tc>
          <w:tcPr>
            <w:tcW w:w="1390" w:type="dxa"/>
            <w:vAlign w:val="bottom"/>
          </w:tcPr>
          <w:p w14:paraId="3E801593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1402" w:type="dxa"/>
            <w:vAlign w:val="bottom"/>
          </w:tcPr>
          <w:p w14:paraId="52C86CBC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9</w:t>
            </w:r>
          </w:p>
        </w:tc>
      </w:tr>
      <w:tr w:rsidR="00B825DB" w14:paraId="36ADE209" w14:textId="77777777" w:rsidTr="00B975C6">
        <w:tc>
          <w:tcPr>
            <w:tcW w:w="1620" w:type="dxa"/>
            <w:vAlign w:val="center"/>
          </w:tcPr>
          <w:p w14:paraId="1EBBDEF0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Prcp0607</w:t>
            </w:r>
          </w:p>
        </w:tc>
        <w:tc>
          <w:tcPr>
            <w:tcW w:w="1390" w:type="dxa"/>
            <w:vAlign w:val="bottom"/>
          </w:tcPr>
          <w:p w14:paraId="28644CC5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1402" w:type="dxa"/>
            <w:vAlign w:val="bottom"/>
          </w:tcPr>
          <w:p w14:paraId="2AE1E228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.7</w:t>
            </w:r>
          </w:p>
        </w:tc>
      </w:tr>
      <w:tr w:rsidR="00B825DB" w14:paraId="7F4400F6" w14:textId="77777777" w:rsidTr="00B975C6">
        <w:tc>
          <w:tcPr>
            <w:tcW w:w="1620" w:type="dxa"/>
            <w:vAlign w:val="center"/>
          </w:tcPr>
          <w:p w14:paraId="47C55460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Slope</w:t>
            </w:r>
          </w:p>
        </w:tc>
        <w:tc>
          <w:tcPr>
            <w:tcW w:w="1390" w:type="dxa"/>
            <w:vAlign w:val="bottom"/>
          </w:tcPr>
          <w:p w14:paraId="7842D04C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.9</w:t>
            </w:r>
          </w:p>
        </w:tc>
        <w:tc>
          <w:tcPr>
            <w:tcW w:w="1402" w:type="dxa"/>
            <w:vAlign w:val="bottom"/>
          </w:tcPr>
          <w:p w14:paraId="363DE341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.3</w:t>
            </w:r>
          </w:p>
        </w:tc>
      </w:tr>
      <w:tr w:rsidR="00B825DB" w14:paraId="04AD0CA3" w14:textId="77777777" w:rsidTr="00B975C6">
        <w:tc>
          <w:tcPr>
            <w:tcW w:w="1620" w:type="dxa"/>
            <w:vAlign w:val="center"/>
          </w:tcPr>
          <w:p w14:paraId="6EE5E117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MinT0708</w:t>
            </w:r>
          </w:p>
        </w:tc>
        <w:tc>
          <w:tcPr>
            <w:tcW w:w="1390" w:type="dxa"/>
            <w:vAlign w:val="bottom"/>
          </w:tcPr>
          <w:p w14:paraId="03F915C9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1.1</w:t>
            </w:r>
          </w:p>
        </w:tc>
        <w:tc>
          <w:tcPr>
            <w:tcW w:w="1402" w:type="dxa"/>
            <w:vAlign w:val="bottom"/>
          </w:tcPr>
          <w:p w14:paraId="05C57F30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4.8</w:t>
            </w:r>
          </w:p>
        </w:tc>
      </w:tr>
      <w:tr w:rsidR="00B825DB" w14:paraId="139BEAFD" w14:textId="77777777" w:rsidTr="00B975C6">
        <w:tc>
          <w:tcPr>
            <w:tcW w:w="1620" w:type="dxa"/>
            <w:vAlign w:val="center"/>
          </w:tcPr>
          <w:p w14:paraId="7DCA8587" w14:textId="39045705" w:rsidR="00B825DB" w:rsidRPr="007C649D" w:rsidRDefault="007E15BD" w:rsidP="00BA28D2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Forest_</w:t>
            </w:r>
            <w:r w:rsidR="00B825DB" w:rsidRPr="007C649D">
              <w:rPr>
                <w:rFonts w:ascii="Times New Roman" w:hAnsi="Times New Roman" w:cs="Times New Roman"/>
              </w:rPr>
              <w:t>species</w:t>
            </w:r>
            <w:proofErr w:type="spellEnd"/>
          </w:p>
        </w:tc>
        <w:tc>
          <w:tcPr>
            <w:tcW w:w="1390" w:type="dxa"/>
            <w:vAlign w:val="bottom"/>
          </w:tcPr>
          <w:p w14:paraId="5D7194B6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1402" w:type="dxa"/>
            <w:vAlign w:val="bottom"/>
          </w:tcPr>
          <w:p w14:paraId="6962EFF1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9</w:t>
            </w:r>
          </w:p>
        </w:tc>
      </w:tr>
      <w:tr w:rsidR="00B825DB" w14:paraId="72C0BBD9" w14:textId="77777777" w:rsidTr="00B975C6">
        <w:tc>
          <w:tcPr>
            <w:tcW w:w="1620" w:type="dxa"/>
            <w:vAlign w:val="center"/>
          </w:tcPr>
          <w:p w14:paraId="5F9297BE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Aspect</w:t>
            </w:r>
          </w:p>
        </w:tc>
        <w:tc>
          <w:tcPr>
            <w:tcW w:w="1390" w:type="dxa"/>
            <w:vAlign w:val="bottom"/>
          </w:tcPr>
          <w:p w14:paraId="15D437D5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3</w:t>
            </w:r>
          </w:p>
        </w:tc>
        <w:tc>
          <w:tcPr>
            <w:tcW w:w="1402" w:type="dxa"/>
            <w:vAlign w:val="bottom"/>
          </w:tcPr>
          <w:p w14:paraId="096E97C3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2</w:t>
            </w:r>
          </w:p>
        </w:tc>
      </w:tr>
      <w:tr w:rsidR="00B825DB" w14:paraId="02AE5144" w14:textId="77777777" w:rsidTr="00B975C6">
        <w:tc>
          <w:tcPr>
            <w:tcW w:w="1620" w:type="dxa"/>
            <w:vAlign w:val="center"/>
          </w:tcPr>
          <w:p w14:paraId="66F373E2" w14:textId="77777777" w:rsidR="00B825DB" w:rsidRPr="007C649D" w:rsidRDefault="00B825DB" w:rsidP="00BA28D2">
            <w:pPr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Sg_gdd_p1</w:t>
            </w:r>
          </w:p>
        </w:tc>
        <w:tc>
          <w:tcPr>
            <w:tcW w:w="1390" w:type="dxa"/>
            <w:vAlign w:val="bottom"/>
          </w:tcPr>
          <w:p w14:paraId="24B18F47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402" w:type="dxa"/>
            <w:vAlign w:val="bottom"/>
          </w:tcPr>
          <w:p w14:paraId="4AD25907" w14:textId="77777777" w:rsidR="00B825DB" w:rsidRPr="007C649D" w:rsidRDefault="00B825DB" w:rsidP="00BA28D2">
            <w:pPr>
              <w:jc w:val="right"/>
              <w:rPr>
                <w:rFonts w:ascii="Times New Roman" w:hAnsi="Times New Roman" w:cs="Times New Roman"/>
              </w:rPr>
            </w:pPr>
            <w:r w:rsidRPr="007C649D">
              <w:rPr>
                <w:rFonts w:ascii="Times New Roman" w:hAnsi="Times New Roman" w:cs="Times New Roman"/>
              </w:rPr>
              <w:t>0.1</w:t>
            </w:r>
          </w:p>
        </w:tc>
      </w:tr>
    </w:tbl>
    <w:p w14:paraId="74704A82" w14:textId="0C99281C" w:rsidR="00B825DB" w:rsidRPr="00B975C6" w:rsidRDefault="00B975C6" w:rsidP="00B975C6">
      <w:pPr>
        <w:rPr>
          <w:rFonts w:ascii="Times New Roman" w:hAnsi="Times New Roman" w:cs="Times New Roman"/>
        </w:rPr>
      </w:pPr>
      <w:r w:rsidRPr="00B975C6">
        <w:rPr>
          <w:rFonts w:ascii="Times New Roman" w:hAnsi="Times New Roman" w:cs="Times New Roman"/>
          <w:vertAlign w:val="superscript"/>
        </w:rPr>
        <w:t>*</w:t>
      </w:r>
      <w:r>
        <w:rPr>
          <w:rFonts w:ascii="Times New Roman" w:hAnsi="Times New Roman" w:cs="Times New Roman"/>
        </w:rPr>
        <w:t xml:space="preserve"> </w:t>
      </w:r>
      <w:r w:rsidRPr="00B975C6">
        <w:rPr>
          <w:rFonts w:ascii="Times New Roman" w:hAnsi="Times New Roman" w:cs="Times New Roman"/>
        </w:rPr>
        <w:t xml:space="preserve">See Table </w:t>
      </w:r>
      <w:r w:rsidR="00F85DA6">
        <w:rPr>
          <w:rFonts w:ascii="Times New Roman" w:hAnsi="Times New Roman" w:cs="Times New Roman"/>
        </w:rPr>
        <w:t>1</w:t>
      </w:r>
      <w:r w:rsidRPr="00B975C6">
        <w:rPr>
          <w:rFonts w:ascii="Times New Roman" w:hAnsi="Times New Roman" w:cs="Times New Roman"/>
        </w:rPr>
        <w:t xml:space="preserve"> for variable definition</w:t>
      </w:r>
    </w:p>
    <w:p w14:paraId="12E74EE6" w14:textId="77777777" w:rsidR="00B825DB" w:rsidRDefault="00B825DB" w:rsidP="00B825DB">
      <w:pPr>
        <w:rPr>
          <w:rFonts w:ascii="Times New Roman" w:hAnsi="Times New Roman" w:cs="Times New Roman"/>
        </w:rPr>
      </w:pPr>
    </w:p>
    <w:p w14:paraId="4ECA86B9" w14:textId="77777777" w:rsidR="00B825DB" w:rsidRDefault="00B825DB" w:rsidP="00B825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176D1B3" w14:textId="151D74E7" w:rsidR="00606C4E" w:rsidRDefault="00F030B8" w:rsidP="00606C4E">
      <w:pPr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08224D17" wp14:editId="6CA6AB25">
            <wp:extent cx="5176520" cy="4545965"/>
            <wp:effectExtent l="0" t="0" r="5080" b="635"/>
            <wp:docPr id="1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6520" cy="45459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57ACF9" w14:textId="23888BDE" w:rsidR="00606C4E" w:rsidRDefault="00606C4E" w:rsidP="007318FE">
      <w:pPr>
        <w:spacing w:after="0"/>
        <w:jc w:val="both"/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</w:pPr>
      <w:r w:rsidRPr="001F1735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Pr="001F1735">
        <w:rPr>
          <w:rFonts w:ascii="Times New Roman" w:hAnsi="Times New Roman" w:cs="Times New Roman"/>
          <w:b/>
          <w:sz w:val="24"/>
          <w:szCs w:val="24"/>
        </w:rPr>
        <w:t>.</w:t>
      </w:r>
      <w:r w:rsidRPr="001F1735">
        <w:rPr>
          <w:rFonts w:ascii="Times New Roman" w:hAnsi="Times New Roman" w:cs="Times New Roman"/>
          <w:sz w:val="24"/>
          <w:szCs w:val="24"/>
        </w:rPr>
        <w:t xml:space="preserve"> Probability of </w:t>
      </w:r>
      <w:r w:rsidR="00B05326">
        <w:rPr>
          <w:rFonts w:ascii="Times New Roman" w:hAnsi="Times New Roman" w:cs="Times New Roman"/>
          <w:sz w:val="24"/>
          <w:szCs w:val="24"/>
        </w:rPr>
        <w:t xml:space="preserve">predicted </w:t>
      </w:r>
      <w:r>
        <w:rPr>
          <w:rFonts w:ascii="Times New Roman" w:hAnsi="Times New Roman" w:cs="Times New Roman"/>
          <w:sz w:val="24"/>
          <w:szCs w:val="24"/>
        </w:rPr>
        <w:t>severe defoliation (</w:t>
      </w:r>
      <w:r w:rsidR="00C22627" w:rsidRPr="001F1735">
        <w:rPr>
          <w:rFonts w:ascii="Times New Roman" w:hAnsi="Times New Roman" w:cs="Times New Roman"/>
          <w:sz w:val="24"/>
          <w:szCs w:val="24"/>
        </w:rPr>
        <w:t xml:space="preserve">in five bins of </w:t>
      </w:r>
      <w:r w:rsidR="00C22627">
        <w:rPr>
          <w:rFonts w:ascii="Times New Roman" w:hAnsi="Times New Roman" w:cs="Times New Roman"/>
          <w:sz w:val="24"/>
          <w:szCs w:val="24"/>
        </w:rPr>
        <w:t>0.2</w:t>
      </w:r>
      <w:r w:rsidR="00C22627" w:rsidRPr="001F1735">
        <w:rPr>
          <w:rFonts w:ascii="Times New Roman" w:hAnsi="Times New Roman" w:cs="Times New Roman"/>
          <w:sz w:val="24"/>
          <w:szCs w:val="24"/>
        </w:rPr>
        <w:t xml:space="preserve"> step</w:t>
      </w:r>
      <w:r w:rsidR="00C22627">
        <w:rPr>
          <w:rFonts w:ascii="Times New Roman" w:hAnsi="Times New Roman" w:cs="Times New Roman"/>
          <w:sz w:val="24"/>
          <w:szCs w:val="24"/>
        </w:rPr>
        <w:t>,</w:t>
      </w:r>
      <w:r w:rsidR="00C22627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ined as three consecutive years of moderate to severe aerial-surveyed</w:t>
      </w:r>
      <w:r w:rsidRPr="00DE5E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oliation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1F1735">
        <w:rPr>
          <w:rFonts w:ascii="Times New Roman" w:hAnsi="Times New Roman" w:cs="Times New Roman"/>
          <w:sz w:val="24"/>
          <w:szCs w:val="24"/>
        </w:rPr>
        <w:t xml:space="preserve"> from spruce budworm </w:t>
      </w:r>
      <w:r>
        <w:rPr>
          <w:rFonts w:ascii="Times New Roman" w:hAnsi="Times New Roman" w:cs="Times New Roman"/>
          <w:sz w:val="24"/>
          <w:szCs w:val="24"/>
        </w:rPr>
        <w:t>on the island of</w:t>
      </w:r>
      <w:r w:rsidRPr="001F1735">
        <w:rPr>
          <w:rFonts w:ascii="Times New Roman" w:hAnsi="Times New Roman" w:cs="Times New Roman"/>
          <w:sz w:val="24"/>
          <w:szCs w:val="24"/>
        </w:rPr>
        <w:t xml:space="preserve"> Newfoundland.</w:t>
      </w:r>
      <w:r>
        <w:rPr>
          <w:rFonts w:ascii="Times New Roman" w:hAnsi="Times New Roman" w:cs="Times New Roman"/>
          <w:sz w:val="24"/>
          <w:szCs w:val="24"/>
        </w:rPr>
        <w:t xml:space="preserve"> White areas on the land mass are areas of non-commercial forest as determined by the </w:t>
      </w:r>
      <w:r>
        <w:rPr>
          <w:rFonts w:ascii="Times New Roman" w:eastAsia="Times New Roman" w:hAnsi="Times New Roman" w:cs="Times New Roman"/>
          <w:noProof/>
          <w:color w:val="1B1B1B"/>
          <w:sz w:val="24"/>
          <w:szCs w:val="24"/>
          <w:shd w:val="clear" w:color="auto" w:fill="FFFFFF"/>
        </w:rPr>
        <w:t xml:space="preserve">Department of Fisheries Forestry and Agriculture of Newfoundland and Labrador.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Inset map shows the general location of the island of Newfoundland in North America.</w:t>
      </w:r>
    </w:p>
    <w:p w14:paraId="7C93AA57" w14:textId="77777777" w:rsidR="00606C4E" w:rsidRPr="001F1735" w:rsidRDefault="00606C4E" w:rsidP="00606C4E">
      <w:pPr>
        <w:rPr>
          <w:rFonts w:ascii="Times New Roman" w:hAnsi="Times New Roman" w:cs="Times New Roman"/>
          <w:sz w:val="24"/>
          <w:szCs w:val="24"/>
        </w:rPr>
      </w:pPr>
    </w:p>
    <w:p w14:paraId="323514D2" w14:textId="77777777" w:rsidR="00606C4E" w:rsidRDefault="00606C4E" w:rsidP="00606C4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C49E383" w14:textId="14ECD42E" w:rsidR="00B825DB" w:rsidRDefault="00F030B8" w:rsidP="00B825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26E604D" wp14:editId="5100A39A">
            <wp:extent cx="4985385" cy="3507740"/>
            <wp:effectExtent l="0" t="0" r="5715" b="0"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79" t="5478" r="1618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5385" cy="3507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51E0CD" w14:textId="0B53E459" w:rsidR="00B825DB" w:rsidRPr="003925D3" w:rsidRDefault="00B825DB" w:rsidP="00B825DB">
      <w:pPr>
        <w:rPr>
          <w:rFonts w:ascii="Times New Roman" w:hAnsi="Times New Roman" w:cs="Times New Roman"/>
          <w:sz w:val="24"/>
          <w:szCs w:val="24"/>
        </w:rPr>
      </w:pPr>
      <w:r w:rsidRPr="00CB3CF6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7318FE">
        <w:rPr>
          <w:rFonts w:ascii="Times New Roman" w:hAnsi="Times New Roman" w:cs="Times New Roman"/>
          <w:b/>
          <w:sz w:val="24"/>
          <w:szCs w:val="24"/>
        </w:rPr>
        <w:t>2</w:t>
      </w:r>
      <w:r w:rsidRPr="00CB3CF6">
        <w:rPr>
          <w:rFonts w:ascii="Times New Roman" w:hAnsi="Times New Roman" w:cs="Times New Roman"/>
          <w:b/>
          <w:sz w:val="24"/>
          <w:szCs w:val="24"/>
        </w:rPr>
        <w:t>.</w:t>
      </w:r>
      <w:r w:rsidRPr="00CB3CF6">
        <w:rPr>
          <w:rFonts w:ascii="Times New Roman" w:hAnsi="Times New Roman" w:cs="Times New Roman"/>
          <w:sz w:val="24"/>
          <w:szCs w:val="24"/>
        </w:rPr>
        <w:t xml:space="preserve"> </w:t>
      </w:r>
      <w:r w:rsidR="000A422D">
        <w:rPr>
          <w:rFonts w:ascii="Times New Roman" w:hAnsi="Times New Roman" w:cs="Times New Roman"/>
          <w:sz w:val="24"/>
          <w:szCs w:val="24"/>
        </w:rPr>
        <w:t>J</w:t>
      </w:r>
      <w:r w:rsidR="000A422D" w:rsidRPr="00CB3CF6">
        <w:rPr>
          <w:rFonts w:ascii="Times New Roman" w:hAnsi="Times New Roman" w:cs="Times New Roman"/>
          <w:sz w:val="24"/>
          <w:szCs w:val="24"/>
        </w:rPr>
        <w:t xml:space="preserve">ackknife test </w:t>
      </w:r>
      <w:r w:rsidR="000A422D">
        <w:rPr>
          <w:rFonts w:ascii="Times New Roman" w:hAnsi="Times New Roman" w:cs="Times New Roman"/>
          <w:sz w:val="24"/>
          <w:szCs w:val="24"/>
        </w:rPr>
        <w:t>of v</w:t>
      </w:r>
      <w:r w:rsidRPr="00CB3CF6">
        <w:rPr>
          <w:rFonts w:ascii="Times New Roman" w:hAnsi="Times New Roman" w:cs="Times New Roman"/>
          <w:sz w:val="24"/>
          <w:szCs w:val="24"/>
        </w:rPr>
        <w:t>ariable importance</w:t>
      </w:r>
      <w:r w:rsidR="002A739F">
        <w:rPr>
          <w:rFonts w:ascii="Times New Roman" w:hAnsi="Times New Roman" w:cs="Times New Roman"/>
          <w:sz w:val="24"/>
          <w:szCs w:val="24"/>
        </w:rPr>
        <w:t xml:space="preserve"> </w:t>
      </w:r>
      <w:r w:rsidR="002A739F" w:rsidRPr="00CB3CF6">
        <w:rPr>
          <w:rFonts w:ascii="Times New Roman" w:hAnsi="Times New Roman" w:cs="Times New Roman"/>
          <w:sz w:val="24"/>
          <w:szCs w:val="24"/>
        </w:rPr>
        <w:t xml:space="preserve">for the 13 </w:t>
      </w:r>
      <w:r w:rsidR="002A739F">
        <w:rPr>
          <w:rFonts w:ascii="Times New Roman" w:hAnsi="Times New Roman" w:cs="Times New Roman"/>
          <w:sz w:val="24"/>
          <w:szCs w:val="24"/>
        </w:rPr>
        <w:t xml:space="preserve">predictor </w:t>
      </w:r>
      <w:r w:rsidR="002A739F" w:rsidRPr="00CB3CF6">
        <w:rPr>
          <w:rFonts w:ascii="Times New Roman" w:hAnsi="Times New Roman" w:cs="Times New Roman"/>
          <w:sz w:val="24"/>
          <w:szCs w:val="24"/>
        </w:rPr>
        <w:t xml:space="preserve">variables </w:t>
      </w:r>
      <w:r w:rsidR="002A739F">
        <w:rPr>
          <w:rFonts w:ascii="Times New Roman" w:hAnsi="Times New Roman" w:cs="Times New Roman"/>
          <w:sz w:val="24"/>
          <w:szCs w:val="24"/>
        </w:rPr>
        <w:t>on</w:t>
      </w:r>
      <w:r w:rsidR="002A739F" w:rsidRPr="00CB3CF6">
        <w:rPr>
          <w:rFonts w:ascii="Times New Roman" w:hAnsi="Times New Roman" w:cs="Times New Roman"/>
          <w:sz w:val="24"/>
          <w:szCs w:val="24"/>
        </w:rPr>
        <w:t xml:space="preserve"> </w:t>
      </w:r>
      <w:r w:rsidR="002A739F">
        <w:rPr>
          <w:rFonts w:ascii="Times New Roman" w:hAnsi="Times New Roman" w:cs="Times New Roman"/>
          <w:sz w:val="24"/>
          <w:szCs w:val="24"/>
        </w:rPr>
        <w:t>severe defoliation</w:t>
      </w:r>
      <w:r w:rsidR="002A739F" w:rsidRPr="00CB3CF6">
        <w:rPr>
          <w:rFonts w:ascii="Times New Roman" w:hAnsi="Times New Roman" w:cs="Times New Roman"/>
          <w:sz w:val="24"/>
          <w:szCs w:val="24"/>
        </w:rPr>
        <w:t xml:space="preserve"> from spruce budworm</w:t>
      </w:r>
      <w:r w:rsidR="002A739F">
        <w:rPr>
          <w:rFonts w:ascii="Times New Roman" w:hAnsi="Times New Roman" w:cs="Times New Roman"/>
          <w:sz w:val="24"/>
          <w:szCs w:val="24"/>
        </w:rPr>
        <w:t xml:space="preserve">. The change in </w:t>
      </w:r>
      <w:r w:rsidR="003925D3">
        <w:rPr>
          <w:rFonts w:ascii="Times New Roman" w:hAnsi="Times New Roman" w:cs="Times New Roman"/>
          <w:sz w:val="24"/>
          <w:szCs w:val="24"/>
        </w:rPr>
        <w:t xml:space="preserve">regularized </w:t>
      </w:r>
      <w:r w:rsidR="002A739F">
        <w:rPr>
          <w:rFonts w:ascii="Times New Roman" w:hAnsi="Times New Roman" w:cs="Times New Roman"/>
          <w:sz w:val="24"/>
          <w:szCs w:val="24"/>
        </w:rPr>
        <w:t>model gain is illustrated when each variable was omitted (cy</w:t>
      </w:r>
      <w:r w:rsidR="003925D3">
        <w:rPr>
          <w:rFonts w:ascii="Times New Roman" w:hAnsi="Times New Roman" w:cs="Times New Roman"/>
          <w:sz w:val="24"/>
          <w:szCs w:val="24"/>
        </w:rPr>
        <w:t>a</w:t>
      </w:r>
      <w:r w:rsidR="002A739F">
        <w:rPr>
          <w:rFonts w:ascii="Times New Roman" w:hAnsi="Times New Roman" w:cs="Times New Roman"/>
          <w:sz w:val="24"/>
          <w:szCs w:val="24"/>
        </w:rPr>
        <w:t xml:space="preserve">n) or </w:t>
      </w:r>
      <w:r w:rsidR="003925D3">
        <w:rPr>
          <w:rFonts w:ascii="Times New Roman" w:hAnsi="Times New Roman" w:cs="Times New Roman"/>
          <w:sz w:val="24"/>
          <w:szCs w:val="24"/>
        </w:rPr>
        <w:t xml:space="preserve">was </w:t>
      </w:r>
      <w:r w:rsidR="002A739F">
        <w:rPr>
          <w:rFonts w:ascii="Times New Roman" w:hAnsi="Times New Roman" w:cs="Times New Roman"/>
          <w:sz w:val="24"/>
          <w:szCs w:val="24"/>
        </w:rPr>
        <w:t xml:space="preserve">used in isolation (blue). </w:t>
      </w:r>
      <w:r w:rsidR="003925D3">
        <w:rPr>
          <w:rFonts w:ascii="Times New Roman" w:hAnsi="Times New Roman" w:cs="Times New Roman"/>
          <w:sz w:val="24"/>
          <w:szCs w:val="24"/>
        </w:rPr>
        <w:t>The</w:t>
      </w:r>
      <w:r w:rsidR="002A739F">
        <w:rPr>
          <w:rFonts w:ascii="Times New Roman" w:hAnsi="Times New Roman" w:cs="Times New Roman"/>
          <w:sz w:val="24"/>
          <w:szCs w:val="24"/>
        </w:rPr>
        <w:t xml:space="preserve"> gain</w:t>
      </w:r>
      <w:r w:rsidR="003925D3">
        <w:rPr>
          <w:rFonts w:ascii="Times New Roman" w:hAnsi="Times New Roman" w:cs="Times New Roman"/>
          <w:sz w:val="24"/>
          <w:szCs w:val="24"/>
        </w:rPr>
        <w:t xml:space="preserve"> </w:t>
      </w:r>
      <w:r w:rsidR="002A739F">
        <w:rPr>
          <w:rFonts w:ascii="Times New Roman" w:hAnsi="Times New Roman" w:cs="Times New Roman"/>
          <w:sz w:val="24"/>
          <w:szCs w:val="24"/>
        </w:rPr>
        <w:t xml:space="preserve">when all variables </w:t>
      </w:r>
      <w:r w:rsidR="003925D3">
        <w:rPr>
          <w:rFonts w:ascii="Times New Roman" w:hAnsi="Times New Roman" w:cs="Times New Roman"/>
          <w:sz w:val="24"/>
          <w:szCs w:val="24"/>
        </w:rPr>
        <w:t>were</w:t>
      </w:r>
      <w:r w:rsidR="002A739F">
        <w:rPr>
          <w:rFonts w:ascii="Times New Roman" w:hAnsi="Times New Roman" w:cs="Times New Roman"/>
          <w:sz w:val="24"/>
          <w:szCs w:val="24"/>
        </w:rPr>
        <w:t xml:space="preserve"> included is shown in red.</w:t>
      </w:r>
      <w:r w:rsidR="003925D3" w:rsidRPr="003925D3">
        <w:rPr>
          <w:rFonts w:ascii="Times New Roman" w:hAnsi="Times New Roman" w:cs="Times New Roman"/>
          <w:sz w:val="24"/>
          <w:szCs w:val="24"/>
        </w:rPr>
        <w:t xml:space="preserve"> </w:t>
      </w:r>
      <w:r w:rsidR="003925D3" w:rsidRPr="006E7878">
        <w:rPr>
          <w:rFonts w:ascii="Times New Roman" w:hAnsi="Times New Roman" w:cs="Times New Roman"/>
          <w:sz w:val="24"/>
          <w:szCs w:val="24"/>
        </w:rPr>
        <w:t xml:space="preserve">See Table </w:t>
      </w:r>
      <w:r w:rsidR="00F85DA6">
        <w:rPr>
          <w:rFonts w:ascii="Times New Roman" w:hAnsi="Times New Roman" w:cs="Times New Roman"/>
          <w:sz w:val="24"/>
          <w:szCs w:val="24"/>
        </w:rPr>
        <w:t>1</w:t>
      </w:r>
      <w:r w:rsidR="003925D3" w:rsidRPr="006E7878">
        <w:rPr>
          <w:rFonts w:ascii="Times New Roman" w:hAnsi="Times New Roman" w:cs="Times New Roman"/>
          <w:sz w:val="24"/>
          <w:szCs w:val="24"/>
        </w:rPr>
        <w:t xml:space="preserve"> for</w:t>
      </w:r>
      <w:r w:rsidR="003925D3">
        <w:rPr>
          <w:rFonts w:ascii="Times New Roman" w:hAnsi="Times New Roman" w:cs="Times New Roman"/>
          <w:sz w:val="24"/>
          <w:szCs w:val="24"/>
        </w:rPr>
        <w:t xml:space="preserve"> variable definitions.</w:t>
      </w:r>
    </w:p>
    <w:p w14:paraId="1329F1A4" w14:textId="77777777" w:rsidR="00B825DB" w:rsidRDefault="00B825DB" w:rsidP="00B825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C69BFB0" w14:textId="39D1FC3D" w:rsidR="00B825DB" w:rsidRDefault="00F030B8" w:rsidP="00B825DB">
      <w:pPr>
        <w:rPr>
          <w:rFonts w:ascii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7A5666EF" wp14:editId="209119D9">
            <wp:extent cx="5796280" cy="3709035"/>
            <wp:effectExtent l="0" t="0" r="0" b="0"/>
            <wp:docPr id="3" name="Picture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/>
                    </pic:cNvPicPr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42" r="10466" b="821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6280" cy="3709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81C009" w14:textId="0C58843F" w:rsidR="00E07387" w:rsidRDefault="00B825DB" w:rsidP="00B825DB">
      <w:pPr>
        <w:rPr>
          <w:rFonts w:ascii="Times New Roman" w:hAnsi="Times New Roman" w:cs="Times New Roman"/>
          <w:sz w:val="24"/>
          <w:szCs w:val="24"/>
        </w:rPr>
      </w:pPr>
      <w:r w:rsidRPr="00CB3CF6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 w:rsidR="007318FE">
        <w:rPr>
          <w:rFonts w:ascii="Times New Roman" w:hAnsi="Times New Roman" w:cs="Times New Roman"/>
          <w:b/>
          <w:sz w:val="24"/>
          <w:szCs w:val="24"/>
        </w:rPr>
        <w:t>3</w:t>
      </w:r>
      <w:r w:rsidRPr="00CB3CF6">
        <w:rPr>
          <w:rFonts w:ascii="Times New Roman" w:hAnsi="Times New Roman" w:cs="Times New Roman"/>
          <w:b/>
          <w:sz w:val="24"/>
          <w:szCs w:val="24"/>
        </w:rPr>
        <w:t>.</w:t>
      </w:r>
      <w:r w:rsidRPr="00CB3CF6">
        <w:rPr>
          <w:rFonts w:ascii="Times New Roman" w:hAnsi="Times New Roman" w:cs="Times New Roman"/>
          <w:sz w:val="24"/>
          <w:szCs w:val="24"/>
        </w:rPr>
        <w:t xml:space="preserve"> Relationship between probability of </w:t>
      </w:r>
      <w:r>
        <w:rPr>
          <w:rFonts w:ascii="Times New Roman" w:hAnsi="Times New Roman" w:cs="Times New Roman"/>
          <w:sz w:val="24"/>
          <w:szCs w:val="24"/>
        </w:rPr>
        <w:t>severe defoliation</w:t>
      </w:r>
      <w:r w:rsidRPr="00CB3CF6">
        <w:rPr>
          <w:rFonts w:ascii="Times New Roman" w:hAnsi="Times New Roman" w:cs="Times New Roman"/>
          <w:sz w:val="24"/>
          <w:szCs w:val="24"/>
        </w:rPr>
        <w:t xml:space="preserve"> </w:t>
      </w:r>
      <w:r w:rsidR="00E07387">
        <w:rPr>
          <w:rFonts w:ascii="Times New Roman" w:hAnsi="Times New Roman" w:cs="Times New Roman"/>
          <w:sz w:val="24"/>
          <w:szCs w:val="24"/>
        </w:rPr>
        <w:t>caused by</w:t>
      </w:r>
      <w:r w:rsidRPr="00CB3CF6">
        <w:rPr>
          <w:rFonts w:ascii="Times New Roman" w:hAnsi="Times New Roman" w:cs="Times New Roman"/>
          <w:sz w:val="24"/>
          <w:szCs w:val="24"/>
        </w:rPr>
        <w:t xml:space="preserve"> spruce budworm </w:t>
      </w:r>
      <w:r w:rsidRPr="00F65479">
        <w:rPr>
          <w:rFonts w:ascii="Times New Roman" w:hAnsi="Times New Roman" w:cs="Times New Roman"/>
          <w:sz w:val="24"/>
          <w:szCs w:val="24"/>
        </w:rPr>
        <w:t xml:space="preserve">and </w:t>
      </w:r>
      <w:r w:rsidR="00D90572">
        <w:rPr>
          <w:rFonts w:ascii="Times New Roman" w:hAnsi="Times New Roman" w:cs="Times New Roman"/>
          <w:sz w:val="24"/>
          <w:szCs w:val="24"/>
        </w:rPr>
        <w:t>six</w:t>
      </w:r>
      <w:r w:rsidRPr="00F65479">
        <w:rPr>
          <w:rFonts w:ascii="Times New Roman" w:hAnsi="Times New Roman" w:cs="Times New Roman"/>
          <w:sz w:val="24"/>
          <w:szCs w:val="24"/>
        </w:rPr>
        <w:t xml:space="preserve"> </w:t>
      </w:r>
      <w:r w:rsidR="00E07387">
        <w:rPr>
          <w:rFonts w:ascii="Times New Roman" w:hAnsi="Times New Roman" w:cs="Times New Roman"/>
          <w:sz w:val="24"/>
          <w:szCs w:val="24"/>
        </w:rPr>
        <w:t xml:space="preserve">selected </w:t>
      </w:r>
      <w:r w:rsidR="00D90572">
        <w:rPr>
          <w:rFonts w:ascii="Times New Roman" w:hAnsi="Times New Roman" w:cs="Times New Roman"/>
          <w:sz w:val="24"/>
          <w:szCs w:val="24"/>
        </w:rPr>
        <w:t>predictor</w:t>
      </w:r>
      <w:r w:rsidRPr="00F65479">
        <w:rPr>
          <w:rFonts w:ascii="Times New Roman" w:hAnsi="Times New Roman" w:cs="Times New Roman"/>
          <w:sz w:val="24"/>
          <w:szCs w:val="24"/>
        </w:rPr>
        <w:t xml:space="preserve"> variables</w:t>
      </w:r>
      <w:r>
        <w:rPr>
          <w:rFonts w:ascii="Times New Roman" w:hAnsi="Times New Roman" w:cs="Times New Roman"/>
          <w:sz w:val="24"/>
          <w:szCs w:val="24"/>
        </w:rPr>
        <w:t>.</w:t>
      </w:r>
      <w:r w:rsidR="00E07387">
        <w:rPr>
          <w:rFonts w:ascii="Times New Roman" w:hAnsi="Times New Roman" w:cs="Times New Roman"/>
          <w:sz w:val="24"/>
          <w:szCs w:val="24"/>
        </w:rPr>
        <w:t xml:space="preserve"> Eac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07387">
        <w:rPr>
          <w:rFonts w:ascii="Times New Roman" w:hAnsi="Times New Roman" w:cs="Times New Roman"/>
          <w:sz w:val="24"/>
          <w:szCs w:val="24"/>
        </w:rPr>
        <w:t>curve depicts the relationship between the response and the predictor when all other predictors were hold at their average values.</w:t>
      </w:r>
    </w:p>
    <w:p w14:paraId="79C1A1F2" w14:textId="77777777" w:rsidR="00E07387" w:rsidRDefault="00E07387" w:rsidP="00B825DB">
      <w:pPr>
        <w:rPr>
          <w:rFonts w:ascii="Times New Roman" w:hAnsi="Times New Roman" w:cs="Times New Roman"/>
          <w:sz w:val="24"/>
          <w:szCs w:val="24"/>
        </w:rPr>
      </w:pPr>
    </w:p>
    <w:p w14:paraId="1BA5D3C2" w14:textId="05FE543A" w:rsidR="00B825DB" w:rsidRDefault="00B825DB" w:rsidP="00B825D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C5B6229" w14:textId="0A49017E" w:rsidR="007318FE" w:rsidRDefault="007318FE" w:rsidP="007318FE">
      <w:pPr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3CAB8D60" wp14:editId="40514ECE">
            <wp:extent cx="5706110" cy="2743200"/>
            <wp:effectExtent l="0" t="0" r="8890" b="0"/>
            <wp:docPr id="8" name="Picture 8" descr="TwoSpPr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 descr="TwoSpPred"/>
                    <pic:cNvPicPr>
                      <a:picLocks noChangeAspect="1" noChangeArrowheads="1"/>
                    </pic:cNvPicPr>
                  </pic:nvPicPr>
                  <pic:blipFill>
                    <a:blip r:embed="rId7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7" t="5437" r="18504" b="922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611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D180E7" w14:textId="62BD60C5" w:rsidR="007318FE" w:rsidRDefault="007318FE" w:rsidP="007318FE">
      <w:pPr>
        <w:rPr>
          <w:rFonts w:ascii="Times New Roman" w:hAnsi="Times New Roman" w:cs="Times New Roman"/>
          <w:sz w:val="24"/>
          <w:szCs w:val="24"/>
        </w:rPr>
      </w:pPr>
      <w:r w:rsidRPr="004C6CED">
        <w:rPr>
          <w:rFonts w:ascii="Times New Roman" w:hAnsi="Times New Roman" w:cs="Times New Roman"/>
          <w:b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sz w:val="24"/>
          <w:szCs w:val="24"/>
        </w:rPr>
        <w:t>4</w:t>
      </w:r>
      <w:r w:rsidRPr="004C6CED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1F1735">
        <w:rPr>
          <w:rFonts w:ascii="Times New Roman" w:hAnsi="Times New Roman" w:cs="Times New Roman"/>
          <w:sz w:val="24"/>
          <w:szCs w:val="24"/>
        </w:rPr>
        <w:t xml:space="preserve">Probability of </w:t>
      </w:r>
      <w:r>
        <w:rPr>
          <w:rFonts w:ascii="Times New Roman" w:hAnsi="Times New Roman" w:cs="Times New Roman"/>
          <w:sz w:val="24"/>
          <w:szCs w:val="24"/>
        </w:rPr>
        <w:t>predicted severe defoliation (</w:t>
      </w:r>
      <w:r w:rsidRPr="001F1735">
        <w:rPr>
          <w:rFonts w:ascii="Times New Roman" w:hAnsi="Times New Roman" w:cs="Times New Roman"/>
          <w:sz w:val="24"/>
          <w:szCs w:val="24"/>
        </w:rPr>
        <w:t xml:space="preserve">in five bins of </w:t>
      </w:r>
      <w:r>
        <w:rPr>
          <w:rFonts w:ascii="Times New Roman" w:hAnsi="Times New Roman" w:cs="Times New Roman"/>
          <w:sz w:val="24"/>
          <w:szCs w:val="24"/>
        </w:rPr>
        <w:t>0.2</w:t>
      </w:r>
      <w:r w:rsidRPr="001F1735">
        <w:rPr>
          <w:rFonts w:ascii="Times New Roman" w:hAnsi="Times New Roman" w:cs="Times New Roman"/>
          <w:sz w:val="24"/>
          <w:szCs w:val="24"/>
        </w:rPr>
        <w:t xml:space="preserve"> step</w:t>
      </w:r>
      <w:r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defined as three consecutive years of moderate to severe aerial-surveyed</w:t>
      </w:r>
      <w:r w:rsidRPr="00DE5E10"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 xml:space="preserve"> </w:t>
      </w:r>
      <w:r>
        <w:rPr>
          <w:rFonts w:ascii="Times New Roman" w:eastAsia="Times New Roman" w:hAnsi="Times New Roman" w:cs="Times New Roman"/>
          <w:color w:val="1B1B1B"/>
          <w:sz w:val="24"/>
          <w:szCs w:val="24"/>
          <w:shd w:val="clear" w:color="auto" w:fill="FFFFFF"/>
        </w:rPr>
        <w:t>defoliation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1F1735">
        <w:rPr>
          <w:rFonts w:ascii="Times New Roman" w:hAnsi="Times New Roman" w:cs="Times New Roman"/>
          <w:sz w:val="24"/>
          <w:szCs w:val="24"/>
        </w:rPr>
        <w:t xml:space="preserve"> from spruce budworm </w:t>
      </w:r>
      <w:r>
        <w:rPr>
          <w:rFonts w:ascii="Times New Roman" w:hAnsi="Times New Roman" w:cs="Times New Roman"/>
          <w:sz w:val="24"/>
          <w:szCs w:val="24"/>
        </w:rPr>
        <w:t>in balsam fir (A) and black spruce (B) forests on the island of</w:t>
      </w:r>
      <w:r w:rsidRPr="001F1735">
        <w:rPr>
          <w:rFonts w:ascii="Times New Roman" w:hAnsi="Times New Roman" w:cs="Times New Roman"/>
          <w:sz w:val="24"/>
          <w:szCs w:val="24"/>
        </w:rPr>
        <w:t xml:space="preserve"> Newfoundlan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2D91E04" w14:textId="5839A01D" w:rsidR="00716957" w:rsidRDefault="00716957" w:rsidP="007318FE">
      <w:pPr>
        <w:rPr>
          <w:rFonts w:ascii="Times New Roman" w:hAnsi="Times New Roman" w:cs="Times New Roman"/>
        </w:rPr>
        <w:sectPr w:rsidR="00716957" w:rsidSect="009E0A39">
          <w:footerReference w:type="default" r:id="rId75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3ECD9710" w14:textId="77777777" w:rsidR="00447916" w:rsidRDefault="00447916" w:rsidP="003909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718C05E2" w14:textId="77777777" w:rsidR="00447916" w:rsidRDefault="00447916" w:rsidP="0039092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37EDAFE7" w14:textId="3703A96B" w:rsidR="00C87B27" w:rsidRDefault="00C87B27" w:rsidP="0072316D">
      <w:pPr>
        <w:spacing w:after="0" w:line="240" w:lineRule="auto"/>
        <w:ind w:left="720" w:hanging="720"/>
        <w:rPr>
          <w:rFonts w:ascii="Times New Roman" w:hAnsi="Times New Roman" w:cs="Times New Roman"/>
          <w:sz w:val="24"/>
          <w:szCs w:val="24"/>
        </w:rPr>
      </w:pPr>
    </w:p>
    <w:sectPr w:rsidR="00C87B27" w:rsidSect="00716957">
      <w:type w:val="continuous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9888D8" w14:textId="77777777" w:rsidR="0041735A" w:rsidRDefault="0041735A" w:rsidP="009F5167">
      <w:pPr>
        <w:spacing w:after="0" w:line="240" w:lineRule="auto"/>
      </w:pPr>
      <w:r>
        <w:separator/>
      </w:r>
    </w:p>
  </w:endnote>
  <w:endnote w:type="continuationSeparator" w:id="0">
    <w:p w14:paraId="69CD8D3A" w14:textId="77777777" w:rsidR="0041735A" w:rsidRDefault="0041735A" w:rsidP="009F51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507072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46BC906" w14:textId="50EFA454" w:rsidR="00716022" w:rsidRDefault="0071602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85B86">
          <w:rPr>
            <w:noProof/>
          </w:rPr>
          <w:t>34</w:t>
        </w:r>
        <w:r>
          <w:rPr>
            <w:noProof/>
          </w:rPr>
          <w:fldChar w:fldCharType="end"/>
        </w:r>
      </w:p>
    </w:sdtContent>
  </w:sdt>
  <w:p w14:paraId="360B9DD5" w14:textId="77777777" w:rsidR="00716022" w:rsidRDefault="0071602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C30F57" w14:textId="77777777" w:rsidR="0041735A" w:rsidRDefault="0041735A" w:rsidP="009F5167">
      <w:pPr>
        <w:spacing w:after="0" w:line="240" w:lineRule="auto"/>
      </w:pPr>
      <w:r>
        <w:separator/>
      </w:r>
    </w:p>
  </w:footnote>
  <w:footnote w:type="continuationSeparator" w:id="0">
    <w:p w14:paraId="6C62F13D" w14:textId="77777777" w:rsidR="0041735A" w:rsidRDefault="0041735A" w:rsidP="009F516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0A43A2"/>
    <w:multiLevelType w:val="multilevel"/>
    <w:tmpl w:val="A052E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8EC2B49"/>
    <w:multiLevelType w:val="hybridMultilevel"/>
    <w:tmpl w:val="D4A07D50"/>
    <w:lvl w:ilvl="0" w:tplc="0F9641AC">
      <w:start w:val="2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BAF268A"/>
    <w:multiLevelType w:val="hybridMultilevel"/>
    <w:tmpl w:val="C066BFBA"/>
    <w:lvl w:ilvl="0" w:tplc="75DE6478"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96818AA"/>
    <w:multiLevelType w:val="multilevel"/>
    <w:tmpl w:val="F4CA8D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D7D23B2"/>
    <w:multiLevelType w:val="multilevel"/>
    <w:tmpl w:val="1B34D8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507251406">
    <w:abstractNumId w:val="3"/>
  </w:num>
  <w:num w:numId="2" w16cid:durableId="476338658">
    <w:abstractNumId w:val="1"/>
  </w:num>
  <w:num w:numId="3" w16cid:durableId="914629545">
    <w:abstractNumId w:val="0"/>
  </w:num>
  <w:num w:numId="4" w16cid:durableId="2033801851">
    <w:abstractNumId w:val="4"/>
  </w:num>
  <w:num w:numId="5" w16cid:durableId="145655743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6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Animal 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sdw5srv95vzx3e5veav52eqaddtvw2paztt&quot;&gt;20210311BoEndNoteLibrary&lt;record-ids&gt;&lt;item&gt;21&lt;/item&gt;&lt;item&gt;127&lt;/item&gt;&lt;item&gt;200&lt;/item&gt;&lt;item&gt;203&lt;/item&gt;&lt;item&gt;208&lt;/item&gt;&lt;item&gt;219&lt;/item&gt;&lt;item&gt;269&lt;/item&gt;&lt;item&gt;285&lt;/item&gt;&lt;item&gt;316&lt;/item&gt;&lt;item&gt;364&lt;/item&gt;&lt;item&gt;365&lt;/item&gt;&lt;item&gt;368&lt;/item&gt;&lt;item&gt;376&lt;/item&gt;&lt;item&gt;404&lt;/item&gt;&lt;item&gt;489&lt;/item&gt;&lt;item&gt;498&lt;/item&gt;&lt;item&gt;500&lt;/item&gt;&lt;item&gt;565&lt;/item&gt;&lt;item&gt;610&lt;/item&gt;&lt;item&gt;628&lt;/item&gt;&lt;item&gt;674&lt;/item&gt;&lt;item&gt;689&lt;/item&gt;&lt;item&gt;715&lt;/item&gt;&lt;item&gt;727&lt;/item&gt;&lt;item&gt;751&lt;/item&gt;&lt;item&gt;753&lt;/item&gt;&lt;item&gt;761&lt;/item&gt;&lt;item&gt;762&lt;/item&gt;&lt;item&gt;769&lt;/item&gt;&lt;item&gt;770&lt;/item&gt;&lt;item&gt;771&lt;/item&gt;&lt;item&gt;776&lt;/item&gt;&lt;item&gt;778&lt;/item&gt;&lt;item&gt;780&lt;/item&gt;&lt;item&gt;782&lt;/item&gt;&lt;item&gt;783&lt;/item&gt;&lt;item&gt;785&lt;/item&gt;&lt;item&gt;786&lt;/item&gt;&lt;item&gt;788&lt;/item&gt;&lt;item&gt;796&lt;/item&gt;&lt;item&gt;798&lt;/item&gt;&lt;item&gt;863&lt;/item&gt;&lt;item&gt;869&lt;/item&gt;&lt;item&gt;870&lt;/item&gt;&lt;item&gt;872&lt;/item&gt;&lt;item&gt;876&lt;/item&gt;&lt;item&gt;884&lt;/item&gt;&lt;item&gt;887&lt;/item&gt;&lt;item&gt;888&lt;/item&gt;&lt;item&gt;889&lt;/item&gt;&lt;item&gt;890&lt;/item&gt;&lt;item&gt;891&lt;/item&gt;&lt;item&gt;897&lt;/item&gt;&lt;item&gt;900&lt;/item&gt;&lt;item&gt;902&lt;/item&gt;&lt;item&gt;906&lt;/item&gt;&lt;item&gt;907&lt;/item&gt;&lt;item&gt;912&lt;/item&gt;&lt;item&gt;916&lt;/item&gt;&lt;item&gt;917&lt;/item&gt;&lt;item&gt;919&lt;/item&gt;&lt;item&gt;920&lt;/item&gt;&lt;item&gt;924&lt;/item&gt;&lt;item&gt;933&lt;/item&gt;&lt;item&gt;935&lt;/item&gt;&lt;/record-ids&gt;&lt;/item&gt;&lt;/Libraries&gt;"/>
  </w:docVars>
  <w:rsids>
    <w:rsidRoot w:val="00E67B6A"/>
    <w:rsid w:val="000005C3"/>
    <w:rsid w:val="00000995"/>
    <w:rsid w:val="0000131E"/>
    <w:rsid w:val="00010308"/>
    <w:rsid w:val="00011542"/>
    <w:rsid w:val="0001249B"/>
    <w:rsid w:val="00020A97"/>
    <w:rsid w:val="00021F59"/>
    <w:rsid w:val="00024CC3"/>
    <w:rsid w:val="00032E79"/>
    <w:rsid w:val="000424AF"/>
    <w:rsid w:val="00046A80"/>
    <w:rsid w:val="00052881"/>
    <w:rsid w:val="00053ADC"/>
    <w:rsid w:val="00054550"/>
    <w:rsid w:val="000637C3"/>
    <w:rsid w:val="0006667B"/>
    <w:rsid w:val="000673AA"/>
    <w:rsid w:val="00067DCE"/>
    <w:rsid w:val="00074BF9"/>
    <w:rsid w:val="00081C94"/>
    <w:rsid w:val="000835D0"/>
    <w:rsid w:val="00086AB8"/>
    <w:rsid w:val="000901EC"/>
    <w:rsid w:val="00090A75"/>
    <w:rsid w:val="00090B63"/>
    <w:rsid w:val="0009135B"/>
    <w:rsid w:val="000A0650"/>
    <w:rsid w:val="000A0969"/>
    <w:rsid w:val="000A2388"/>
    <w:rsid w:val="000A422D"/>
    <w:rsid w:val="000C336B"/>
    <w:rsid w:val="000C41C8"/>
    <w:rsid w:val="000C58F2"/>
    <w:rsid w:val="000D02AC"/>
    <w:rsid w:val="000D3B7F"/>
    <w:rsid w:val="000D4D07"/>
    <w:rsid w:val="000E14E8"/>
    <w:rsid w:val="000E7B69"/>
    <w:rsid w:val="000F03D1"/>
    <w:rsid w:val="000F249A"/>
    <w:rsid w:val="000F3BD6"/>
    <w:rsid w:val="00100554"/>
    <w:rsid w:val="0010283C"/>
    <w:rsid w:val="00110555"/>
    <w:rsid w:val="00110F2E"/>
    <w:rsid w:val="00114EC5"/>
    <w:rsid w:val="001174DC"/>
    <w:rsid w:val="00121840"/>
    <w:rsid w:val="00124CCA"/>
    <w:rsid w:val="0013059C"/>
    <w:rsid w:val="0013097A"/>
    <w:rsid w:val="0013111C"/>
    <w:rsid w:val="00134342"/>
    <w:rsid w:val="00136C4A"/>
    <w:rsid w:val="001378C7"/>
    <w:rsid w:val="00141599"/>
    <w:rsid w:val="00144F96"/>
    <w:rsid w:val="0014627B"/>
    <w:rsid w:val="0015584D"/>
    <w:rsid w:val="00156381"/>
    <w:rsid w:val="0016140F"/>
    <w:rsid w:val="001622CA"/>
    <w:rsid w:val="00164116"/>
    <w:rsid w:val="00164880"/>
    <w:rsid w:val="0016621B"/>
    <w:rsid w:val="00167167"/>
    <w:rsid w:val="00167F94"/>
    <w:rsid w:val="001707F3"/>
    <w:rsid w:val="00171234"/>
    <w:rsid w:val="00171404"/>
    <w:rsid w:val="00172C43"/>
    <w:rsid w:val="00173B9F"/>
    <w:rsid w:val="00174DF6"/>
    <w:rsid w:val="00177106"/>
    <w:rsid w:val="00177837"/>
    <w:rsid w:val="00180B0B"/>
    <w:rsid w:val="00190F6B"/>
    <w:rsid w:val="00191077"/>
    <w:rsid w:val="00191434"/>
    <w:rsid w:val="001918E8"/>
    <w:rsid w:val="00195F40"/>
    <w:rsid w:val="00196D50"/>
    <w:rsid w:val="00196EAF"/>
    <w:rsid w:val="001A07D1"/>
    <w:rsid w:val="001A395D"/>
    <w:rsid w:val="001A42E5"/>
    <w:rsid w:val="001A7560"/>
    <w:rsid w:val="001B00BF"/>
    <w:rsid w:val="001B1FBC"/>
    <w:rsid w:val="001B3307"/>
    <w:rsid w:val="001B7322"/>
    <w:rsid w:val="001B7C76"/>
    <w:rsid w:val="001C172D"/>
    <w:rsid w:val="001C4D81"/>
    <w:rsid w:val="001C5E5E"/>
    <w:rsid w:val="001C6EC0"/>
    <w:rsid w:val="001C751C"/>
    <w:rsid w:val="001D3CE5"/>
    <w:rsid w:val="001D6BE4"/>
    <w:rsid w:val="001D755A"/>
    <w:rsid w:val="001E096A"/>
    <w:rsid w:val="001E4682"/>
    <w:rsid w:val="001E5077"/>
    <w:rsid w:val="001E544D"/>
    <w:rsid w:val="001E6713"/>
    <w:rsid w:val="001E7BE7"/>
    <w:rsid w:val="001F37E5"/>
    <w:rsid w:val="001F56C4"/>
    <w:rsid w:val="001F6D40"/>
    <w:rsid w:val="00202878"/>
    <w:rsid w:val="002036FB"/>
    <w:rsid w:val="00211317"/>
    <w:rsid w:val="00212601"/>
    <w:rsid w:val="00213424"/>
    <w:rsid w:val="002175E4"/>
    <w:rsid w:val="002252F7"/>
    <w:rsid w:val="002278AF"/>
    <w:rsid w:val="00234BAD"/>
    <w:rsid w:val="002353B0"/>
    <w:rsid w:val="00235E7C"/>
    <w:rsid w:val="00236134"/>
    <w:rsid w:val="00236385"/>
    <w:rsid w:val="002369F7"/>
    <w:rsid w:val="00241518"/>
    <w:rsid w:val="002437A1"/>
    <w:rsid w:val="00246E83"/>
    <w:rsid w:val="00255106"/>
    <w:rsid w:val="0025677D"/>
    <w:rsid w:val="0025763E"/>
    <w:rsid w:val="002606B9"/>
    <w:rsid w:val="00261BCB"/>
    <w:rsid w:val="00262206"/>
    <w:rsid w:val="00265784"/>
    <w:rsid w:val="0027114C"/>
    <w:rsid w:val="00272A53"/>
    <w:rsid w:val="00274B6F"/>
    <w:rsid w:val="00280E5C"/>
    <w:rsid w:val="00286CD3"/>
    <w:rsid w:val="002900FB"/>
    <w:rsid w:val="00290D7F"/>
    <w:rsid w:val="00291879"/>
    <w:rsid w:val="00291BA9"/>
    <w:rsid w:val="0029452A"/>
    <w:rsid w:val="002A739F"/>
    <w:rsid w:val="002B0BAF"/>
    <w:rsid w:val="002B1555"/>
    <w:rsid w:val="002B2E63"/>
    <w:rsid w:val="002B307B"/>
    <w:rsid w:val="002B4112"/>
    <w:rsid w:val="002B6C7B"/>
    <w:rsid w:val="002B73E4"/>
    <w:rsid w:val="002B79E0"/>
    <w:rsid w:val="002C06B4"/>
    <w:rsid w:val="002C13C4"/>
    <w:rsid w:val="002C2820"/>
    <w:rsid w:val="002C3CD9"/>
    <w:rsid w:val="002C7958"/>
    <w:rsid w:val="002D4862"/>
    <w:rsid w:val="002D6290"/>
    <w:rsid w:val="002E0CCD"/>
    <w:rsid w:val="002E1CA1"/>
    <w:rsid w:val="002E39EF"/>
    <w:rsid w:val="002E5389"/>
    <w:rsid w:val="002F17AF"/>
    <w:rsid w:val="002F317E"/>
    <w:rsid w:val="002F7B4B"/>
    <w:rsid w:val="0030247A"/>
    <w:rsid w:val="00312444"/>
    <w:rsid w:val="00314E02"/>
    <w:rsid w:val="00317CBD"/>
    <w:rsid w:val="003257A1"/>
    <w:rsid w:val="00341460"/>
    <w:rsid w:val="003416F9"/>
    <w:rsid w:val="00342C8B"/>
    <w:rsid w:val="003475F8"/>
    <w:rsid w:val="003501F2"/>
    <w:rsid w:val="00350570"/>
    <w:rsid w:val="00355434"/>
    <w:rsid w:val="00360819"/>
    <w:rsid w:val="00362AD0"/>
    <w:rsid w:val="003632DE"/>
    <w:rsid w:val="00371815"/>
    <w:rsid w:val="00371BAB"/>
    <w:rsid w:val="00372036"/>
    <w:rsid w:val="00372ABD"/>
    <w:rsid w:val="00373257"/>
    <w:rsid w:val="00374D62"/>
    <w:rsid w:val="00376702"/>
    <w:rsid w:val="0038020F"/>
    <w:rsid w:val="003814E3"/>
    <w:rsid w:val="00382F3B"/>
    <w:rsid w:val="00383D6D"/>
    <w:rsid w:val="00383E62"/>
    <w:rsid w:val="00385414"/>
    <w:rsid w:val="00387275"/>
    <w:rsid w:val="0039092C"/>
    <w:rsid w:val="0039118E"/>
    <w:rsid w:val="003925D3"/>
    <w:rsid w:val="00394E3D"/>
    <w:rsid w:val="00397BD4"/>
    <w:rsid w:val="003A18FD"/>
    <w:rsid w:val="003A28D7"/>
    <w:rsid w:val="003A6987"/>
    <w:rsid w:val="003A6E12"/>
    <w:rsid w:val="003B1A8F"/>
    <w:rsid w:val="003B32AD"/>
    <w:rsid w:val="003B5E14"/>
    <w:rsid w:val="003B5FEF"/>
    <w:rsid w:val="003C4647"/>
    <w:rsid w:val="003D2382"/>
    <w:rsid w:val="003D39A7"/>
    <w:rsid w:val="003D72EA"/>
    <w:rsid w:val="003E1DC4"/>
    <w:rsid w:val="003E3DA3"/>
    <w:rsid w:val="003E3FBD"/>
    <w:rsid w:val="003E50B8"/>
    <w:rsid w:val="003F1E72"/>
    <w:rsid w:val="003F2D6F"/>
    <w:rsid w:val="003F4472"/>
    <w:rsid w:val="003F5000"/>
    <w:rsid w:val="00405469"/>
    <w:rsid w:val="00410D6C"/>
    <w:rsid w:val="00411202"/>
    <w:rsid w:val="0041735A"/>
    <w:rsid w:val="00417D67"/>
    <w:rsid w:val="004202BD"/>
    <w:rsid w:val="00423B85"/>
    <w:rsid w:val="004272CC"/>
    <w:rsid w:val="004273D8"/>
    <w:rsid w:val="0044310B"/>
    <w:rsid w:val="00447916"/>
    <w:rsid w:val="0045079F"/>
    <w:rsid w:val="00451090"/>
    <w:rsid w:val="00452BF0"/>
    <w:rsid w:val="004555AA"/>
    <w:rsid w:val="00461599"/>
    <w:rsid w:val="00463378"/>
    <w:rsid w:val="00463FC3"/>
    <w:rsid w:val="00465418"/>
    <w:rsid w:val="0047038E"/>
    <w:rsid w:val="00472D5B"/>
    <w:rsid w:val="004773BD"/>
    <w:rsid w:val="004778A3"/>
    <w:rsid w:val="00483106"/>
    <w:rsid w:val="00483B0B"/>
    <w:rsid w:val="00483D40"/>
    <w:rsid w:val="004846D5"/>
    <w:rsid w:val="0048540A"/>
    <w:rsid w:val="0048785E"/>
    <w:rsid w:val="00487CD9"/>
    <w:rsid w:val="004906CF"/>
    <w:rsid w:val="00492DE1"/>
    <w:rsid w:val="00496A87"/>
    <w:rsid w:val="004A1376"/>
    <w:rsid w:val="004A29A2"/>
    <w:rsid w:val="004A6F57"/>
    <w:rsid w:val="004C108B"/>
    <w:rsid w:val="004C2FFD"/>
    <w:rsid w:val="004C463E"/>
    <w:rsid w:val="004C5FBE"/>
    <w:rsid w:val="004C787A"/>
    <w:rsid w:val="004C7C74"/>
    <w:rsid w:val="004D3EFE"/>
    <w:rsid w:val="004E01A0"/>
    <w:rsid w:val="004E1E61"/>
    <w:rsid w:val="004E2060"/>
    <w:rsid w:val="004E2671"/>
    <w:rsid w:val="004E27DF"/>
    <w:rsid w:val="004F29C3"/>
    <w:rsid w:val="004F3DC4"/>
    <w:rsid w:val="004F593E"/>
    <w:rsid w:val="004F745A"/>
    <w:rsid w:val="005026FE"/>
    <w:rsid w:val="00506592"/>
    <w:rsid w:val="00513888"/>
    <w:rsid w:val="00513FB4"/>
    <w:rsid w:val="0052314D"/>
    <w:rsid w:val="005274AB"/>
    <w:rsid w:val="00527903"/>
    <w:rsid w:val="005329F5"/>
    <w:rsid w:val="0053576C"/>
    <w:rsid w:val="005357AE"/>
    <w:rsid w:val="005370AC"/>
    <w:rsid w:val="00545DB2"/>
    <w:rsid w:val="005473B8"/>
    <w:rsid w:val="00551DFA"/>
    <w:rsid w:val="005532BF"/>
    <w:rsid w:val="00553600"/>
    <w:rsid w:val="00554A54"/>
    <w:rsid w:val="005573A0"/>
    <w:rsid w:val="0056026A"/>
    <w:rsid w:val="0056743A"/>
    <w:rsid w:val="00567E50"/>
    <w:rsid w:val="00574FF7"/>
    <w:rsid w:val="005822B8"/>
    <w:rsid w:val="00583573"/>
    <w:rsid w:val="0058382B"/>
    <w:rsid w:val="00586133"/>
    <w:rsid w:val="00586608"/>
    <w:rsid w:val="00591231"/>
    <w:rsid w:val="0059355C"/>
    <w:rsid w:val="0059441D"/>
    <w:rsid w:val="00594F8B"/>
    <w:rsid w:val="0059710E"/>
    <w:rsid w:val="005A3B28"/>
    <w:rsid w:val="005A6C2A"/>
    <w:rsid w:val="005B2A24"/>
    <w:rsid w:val="005B3501"/>
    <w:rsid w:val="005B3D88"/>
    <w:rsid w:val="005B6DC0"/>
    <w:rsid w:val="005B700B"/>
    <w:rsid w:val="005C1B92"/>
    <w:rsid w:val="005C2A42"/>
    <w:rsid w:val="005C2B3D"/>
    <w:rsid w:val="005C4D87"/>
    <w:rsid w:val="005D0DC8"/>
    <w:rsid w:val="005D3521"/>
    <w:rsid w:val="005D406D"/>
    <w:rsid w:val="005D6FBA"/>
    <w:rsid w:val="005F1ED6"/>
    <w:rsid w:val="005F3108"/>
    <w:rsid w:val="005F3B73"/>
    <w:rsid w:val="005F73E5"/>
    <w:rsid w:val="006066DD"/>
    <w:rsid w:val="00606C4E"/>
    <w:rsid w:val="00606E87"/>
    <w:rsid w:val="00607622"/>
    <w:rsid w:val="00610888"/>
    <w:rsid w:val="0061146F"/>
    <w:rsid w:val="006124A7"/>
    <w:rsid w:val="0061398D"/>
    <w:rsid w:val="0061664F"/>
    <w:rsid w:val="00620195"/>
    <w:rsid w:val="0062105A"/>
    <w:rsid w:val="0062110A"/>
    <w:rsid w:val="006219D1"/>
    <w:rsid w:val="006234D9"/>
    <w:rsid w:val="00623A36"/>
    <w:rsid w:val="00625367"/>
    <w:rsid w:val="00625FAF"/>
    <w:rsid w:val="00627D30"/>
    <w:rsid w:val="0063677E"/>
    <w:rsid w:val="0063702C"/>
    <w:rsid w:val="00656E8D"/>
    <w:rsid w:val="00660A07"/>
    <w:rsid w:val="0066267D"/>
    <w:rsid w:val="006629F5"/>
    <w:rsid w:val="00666464"/>
    <w:rsid w:val="00670DD7"/>
    <w:rsid w:val="00673032"/>
    <w:rsid w:val="00673974"/>
    <w:rsid w:val="00674EFD"/>
    <w:rsid w:val="00674FC3"/>
    <w:rsid w:val="0067622D"/>
    <w:rsid w:val="0067746A"/>
    <w:rsid w:val="00677FFD"/>
    <w:rsid w:val="006817DA"/>
    <w:rsid w:val="00681820"/>
    <w:rsid w:val="00683B60"/>
    <w:rsid w:val="00687A2F"/>
    <w:rsid w:val="00692C89"/>
    <w:rsid w:val="00696976"/>
    <w:rsid w:val="006A170F"/>
    <w:rsid w:val="006A2559"/>
    <w:rsid w:val="006A2562"/>
    <w:rsid w:val="006B288A"/>
    <w:rsid w:val="006B457D"/>
    <w:rsid w:val="006C1B49"/>
    <w:rsid w:val="006C7866"/>
    <w:rsid w:val="006D1C99"/>
    <w:rsid w:val="006D338B"/>
    <w:rsid w:val="006D3FB6"/>
    <w:rsid w:val="006D5EED"/>
    <w:rsid w:val="006D740F"/>
    <w:rsid w:val="006E082A"/>
    <w:rsid w:val="006E0EB5"/>
    <w:rsid w:val="006E24EC"/>
    <w:rsid w:val="006E28CE"/>
    <w:rsid w:val="006E3320"/>
    <w:rsid w:val="006E3520"/>
    <w:rsid w:val="006E4EA8"/>
    <w:rsid w:val="006E5187"/>
    <w:rsid w:val="006E7878"/>
    <w:rsid w:val="006F04A8"/>
    <w:rsid w:val="006F07F3"/>
    <w:rsid w:val="006F0D0D"/>
    <w:rsid w:val="006F6DFB"/>
    <w:rsid w:val="006F78E0"/>
    <w:rsid w:val="0071319D"/>
    <w:rsid w:val="00713570"/>
    <w:rsid w:val="0071561C"/>
    <w:rsid w:val="00716022"/>
    <w:rsid w:val="00716953"/>
    <w:rsid w:val="00716957"/>
    <w:rsid w:val="007172F3"/>
    <w:rsid w:val="0071731D"/>
    <w:rsid w:val="007210B0"/>
    <w:rsid w:val="0072316D"/>
    <w:rsid w:val="007238BA"/>
    <w:rsid w:val="007318FE"/>
    <w:rsid w:val="00732153"/>
    <w:rsid w:val="00736930"/>
    <w:rsid w:val="00745403"/>
    <w:rsid w:val="00745E69"/>
    <w:rsid w:val="00746964"/>
    <w:rsid w:val="0075009F"/>
    <w:rsid w:val="007549E5"/>
    <w:rsid w:val="0075705F"/>
    <w:rsid w:val="0076083A"/>
    <w:rsid w:val="0076498F"/>
    <w:rsid w:val="007659E4"/>
    <w:rsid w:val="007746A2"/>
    <w:rsid w:val="00774DF1"/>
    <w:rsid w:val="007839EB"/>
    <w:rsid w:val="00784F2B"/>
    <w:rsid w:val="0078625F"/>
    <w:rsid w:val="0078761F"/>
    <w:rsid w:val="007879BB"/>
    <w:rsid w:val="007916A5"/>
    <w:rsid w:val="00792311"/>
    <w:rsid w:val="00792E42"/>
    <w:rsid w:val="007931CF"/>
    <w:rsid w:val="0079626E"/>
    <w:rsid w:val="00796D68"/>
    <w:rsid w:val="007A339F"/>
    <w:rsid w:val="007A5F95"/>
    <w:rsid w:val="007A6E95"/>
    <w:rsid w:val="007B504E"/>
    <w:rsid w:val="007C2E8E"/>
    <w:rsid w:val="007C57BA"/>
    <w:rsid w:val="007C7F8A"/>
    <w:rsid w:val="007D043A"/>
    <w:rsid w:val="007D07F6"/>
    <w:rsid w:val="007D0CC9"/>
    <w:rsid w:val="007D1F23"/>
    <w:rsid w:val="007D3AB0"/>
    <w:rsid w:val="007D3EAC"/>
    <w:rsid w:val="007D6A4C"/>
    <w:rsid w:val="007E043E"/>
    <w:rsid w:val="007E15BD"/>
    <w:rsid w:val="007E3BB3"/>
    <w:rsid w:val="007F3705"/>
    <w:rsid w:val="007F3A38"/>
    <w:rsid w:val="007F4F4F"/>
    <w:rsid w:val="007F7BE5"/>
    <w:rsid w:val="00803E35"/>
    <w:rsid w:val="00805C3B"/>
    <w:rsid w:val="00810328"/>
    <w:rsid w:val="0081064C"/>
    <w:rsid w:val="00817AD8"/>
    <w:rsid w:val="008228BD"/>
    <w:rsid w:val="0082419A"/>
    <w:rsid w:val="00824263"/>
    <w:rsid w:val="0083081D"/>
    <w:rsid w:val="0083104C"/>
    <w:rsid w:val="0083107A"/>
    <w:rsid w:val="00832C2B"/>
    <w:rsid w:val="00835F55"/>
    <w:rsid w:val="00837A78"/>
    <w:rsid w:val="00841744"/>
    <w:rsid w:val="0084235D"/>
    <w:rsid w:val="00842638"/>
    <w:rsid w:val="008448FE"/>
    <w:rsid w:val="0084552B"/>
    <w:rsid w:val="00852884"/>
    <w:rsid w:val="00852EB9"/>
    <w:rsid w:val="008530EB"/>
    <w:rsid w:val="008540C5"/>
    <w:rsid w:val="00855157"/>
    <w:rsid w:val="00860034"/>
    <w:rsid w:val="00861501"/>
    <w:rsid w:val="00862322"/>
    <w:rsid w:val="00863499"/>
    <w:rsid w:val="00863FE2"/>
    <w:rsid w:val="0086460E"/>
    <w:rsid w:val="0086587C"/>
    <w:rsid w:val="00872F40"/>
    <w:rsid w:val="008861BB"/>
    <w:rsid w:val="008906AD"/>
    <w:rsid w:val="00894578"/>
    <w:rsid w:val="008A0511"/>
    <w:rsid w:val="008A06E1"/>
    <w:rsid w:val="008A3DA1"/>
    <w:rsid w:val="008A46E1"/>
    <w:rsid w:val="008A5D38"/>
    <w:rsid w:val="008A7791"/>
    <w:rsid w:val="008B10BA"/>
    <w:rsid w:val="008B1587"/>
    <w:rsid w:val="008B15F7"/>
    <w:rsid w:val="008B4851"/>
    <w:rsid w:val="008C121A"/>
    <w:rsid w:val="008C156D"/>
    <w:rsid w:val="008D0218"/>
    <w:rsid w:val="008D450B"/>
    <w:rsid w:val="008D4CE5"/>
    <w:rsid w:val="008D55CF"/>
    <w:rsid w:val="008D57A9"/>
    <w:rsid w:val="008E1B82"/>
    <w:rsid w:val="008E2B13"/>
    <w:rsid w:val="008E34BD"/>
    <w:rsid w:val="008E5007"/>
    <w:rsid w:val="008E6FB5"/>
    <w:rsid w:val="008F2E3B"/>
    <w:rsid w:val="008F58F6"/>
    <w:rsid w:val="008F596A"/>
    <w:rsid w:val="008F74AE"/>
    <w:rsid w:val="008F7D7F"/>
    <w:rsid w:val="00901BC7"/>
    <w:rsid w:val="009030BB"/>
    <w:rsid w:val="0090490E"/>
    <w:rsid w:val="00907559"/>
    <w:rsid w:val="009141EE"/>
    <w:rsid w:val="009153B4"/>
    <w:rsid w:val="00916C17"/>
    <w:rsid w:val="00917733"/>
    <w:rsid w:val="009231CD"/>
    <w:rsid w:val="00924DE3"/>
    <w:rsid w:val="00924E47"/>
    <w:rsid w:val="00925AF5"/>
    <w:rsid w:val="00927060"/>
    <w:rsid w:val="00931283"/>
    <w:rsid w:val="00936FD6"/>
    <w:rsid w:val="00937CB4"/>
    <w:rsid w:val="00942D0A"/>
    <w:rsid w:val="00946EBD"/>
    <w:rsid w:val="00947D87"/>
    <w:rsid w:val="00950AD1"/>
    <w:rsid w:val="00950FC2"/>
    <w:rsid w:val="00955A96"/>
    <w:rsid w:val="00956F09"/>
    <w:rsid w:val="009619F7"/>
    <w:rsid w:val="00963AA6"/>
    <w:rsid w:val="009644E0"/>
    <w:rsid w:val="00964980"/>
    <w:rsid w:val="00965EB0"/>
    <w:rsid w:val="009707C6"/>
    <w:rsid w:val="0097366E"/>
    <w:rsid w:val="00973AE1"/>
    <w:rsid w:val="00975795"/>
    <w:rsid w:val="0098017E"/>
    <w:rsid w:val="009801CB"/>
    <w:rsid w:val="00982FEE"/>
    <w:rsid w:val="00985B86"/>
    <w:rsid w:val="0098637B"/>
    <w:rsid w:val="009869F5"/>
    <w:rsid w:val="00986B95"/>
    <w:rsid w:val="00987D92"/>
    <w:rsid w:val="009942AF"/>
    <w:rsid w:val="00996317"/>
    <w:rsid w:val="00996E90"/>
    <w:rsid w:val="00997797"/>
    <w:rsid w:val="009A4612"/>
    <w:rsid w:val="009A604D"/>
    <w:rsid w:val="009A6545"/>
    <w:rsid w:val="009B1019"/>
    <w:rsid w:val="009B59E1"/>
    <w:rsid w:val="009B623F"/>
    <w:rsid w:val="009C1190"/>
    <w:rsid w:val="009C7089"/>
    <w:rsid w:val="009D290D"/>
    <w:rsid w:val="009D393B"/>
    <w:rsid w:val="009D3A4D"/>
    <w:rsid w:val="009D43B0"/>
    <w:rsid w:val="009E0A39"/>
    <w:rsid w:val="009E0D32"/>
    <w:rsid w:val="009E2038"/>
    <w:rsid w:val="009E2090"/>
    <w:rsid w:val="009E290E"/>
    <w:rsid w:val="009E619E"/>
    <w:rsid w:val="009E78EE"/>
    <w:rsid w:val="009E7E76"/>
    <w:rsid w:val="009F1F62"/>
    <w:rsid w:val="009F2ED6"/>
    <w:rsid w:val="009F2FB5"/>
    <w:rsid w:val="009F4CCE"/>
    <w:rsid w:val="009F5167"/>
    <w:rsid w:val="009F587F"/>
    <w:rsid w:val="00A04091"/>
    <w:rsid w:val="00A045A6"/>
    <w:rsid w:val="00A0621B"/>
    <w:rsid w:val="00A07B5A"/>
    <w:rsid w:val="00A10C6C"/>
    <w:rsid w:val="00A1582A"/>
    <w:rsid w:val="00A16098"/>
    <w:rsid w:val="00A17A17"/>
    <w:rsid w:val="00A17C22"/>
    <w:rsid w:val="00A21DAE"/>
    <w:rsid w:val="00A24ECB"/>
    <w:rsid w:val="00A25C25"/>
    <w:rsid w:val="00A27282"/>
    <w:rsid w:val="00A27474"/>
    <w:rsid w:val="00A307EB"/>
    <w:rsid w:val="00A325F5"/>
    <w:rsid w:val="00A345AA"/>
    <w:rsid w:val="00A362A3"/>
    <w:rsid w:val="00A40AA7"/>
    <w:rsid w:val="00A40DC0"/>
    <w:rsid w:val="00A40DD1"/>
    <w:rsid w:val="00A42C80"/>
    <w:rsid w:val="00A43007"/>
    <w:rsid w:val="00A435E0"/>
    <w:rsid w:val="00A4516C"/>
    <w:rsid w:val="00A456E8"/>
    <w:rsid w:val="00A45895"/>
    <w:rsid w:val="00A547AC"/>
    <w:rsid w:val="00A555A9"/>
    <w:rsid w:val="00A563CB"/>
    <w:rsid w:val="00A57843"/>
    <w:rsid w:val="00A60505"/>
    <w:rsid w:val="00A61C97"/>
    <w:rsid w:val="00A65287"/>
    <w:rsid w:val="00A66DF8"/>
    <w:rsid w:val="00A67F57"/>
    <w:rsid w:val="00A70052"/>
    <w:rsid w:val="00A702F3"/>
    <w:rsid w:val="00A733E3"/>
    <w:rsid w:val="00A735C3"/>
    <w:rsid w:val="00A75E23"/>
    <w:rsid w:val="00A8024D"/>
    <w:rsid w:val="00A80450"/>
    <w:rsid w:val="00A82C1C"/>
    <w:rsid w:val="00A84342"/>
    <w:rsid w:val="00A91234"/>
    <w:rsid w:val="00A9368A"/>
    <w:rsid w:val="00A968D7"/>
    <w:rsid w:val="00AA2D2A"/>
    <w:rsid w:val="00AA33E3"/>
    <w:rsid w:val="00AA775F"/>
    <w:rsid w:val="00AB0D94"/>
    <w:rsid w:val="00AB0DE8"/>
    <w:rsid w:val="00AB1975"/>
    <w:rsid w:val="00AB2589"/>
    <w:rsid w:val="00AB50E7"/>
    <w:rsid w:val="00AB6DD4"/>
    <w:rsid w:val="00AC4402"/>
    <w:rsid w:val="00AC4D6D"/>
    <w:rsid w:val="00AC5FF8"/>
    <w:rsid w:val="00AD1429"/>
    <w:rsid w:val="00AD3B3B"/>
    <w:rsid w:val="00AD5498"/>
    <w:rsid w:val="00AD59DF"/>
    <w:rsid w:val="00AE33F6"/>
    <w:rsid w:val="00AE3B6E"/>
    <w:rsid w:val="00AE4776"/>
    <w:rsid w:val="00AE543E"/>
    <w:rsid w:val="00AE596A"/>
    <w:rsid w:val="00AF4300"/>
    <w:rsid w:val="00AF6221"/>
    <w:rsid w:val="00AF6395"/>
    <w:rsid w:val="00B05326"/>
    <w:rsid w:val="00B07EE6"/>
    <w:rsid w:val="00B154CC"/>
    <w:rsid w:val="00B17B45"/>
    <w:rsid w:val="00B205E6"/>
    <w:rsid w:val="00B242EC"/>
    <w:rsid w:val="00B244F7"/>
    <w:rsid w:val="00B265DD"/>
    <w:rsid w:val="00B26DFC"/>
    <w:rsid w:val="00B300CF"/>
    <w:rsid w:val="00B35EED"/>
    <w:rsid w:val="00B425C2"/>
    <w:rsid w:val="00B46069"/>
    <w:rsid w:val="00B46AF3"/>
    <w:rsid w:val="00B5330E"/>
    <w:rsid w:val="00B535BC"/>
    <w:rsid w:val="00B535E4"/>
    <w:rsid w:val="00B53DFA"/>
    <w:rsid w:val="00B54202"/>
    <w:rsid w:val="00B5721B"/>
    <w:rsid w:val="00B5763B"/>
    <w:rsid w:val="00B62844"/>
    <w:rsid w:val="00B66B5B"/>
    <w:rsid w:val="00B67014"/>
    <w:rsid w:val="00B73347"/>
    <w:rsid w:val="00B73593"/>
    <w:rsid w:val="00B757BA"/>
    <w:rsid w:val="00B7672F"/>
    <w:rsid w:val="00B76BB1"/>
    <w:rsid w:val="00B76C92"/>
    <w:rsid w:val="00B772A2"/>
    <w:rsid w:val="00B774EB"/>
    <w:rsid w:val="00B81667"/>
    <w:rsid w:val="00B82539"/>
    <w:rsid w:val="00B825DB"/>
    <w:rsid w:val="00B83644"/>
    <w:rsid w:val="00B84D1F"/>
    <w:rsid w:val="00B858BF"/>
    <w:rsid w:val="00B85EC7"/>
    <w:rsid w:val="00B87286"/>
    <w:rsid w:val="00B87E9F"/>
    <w:rsid w:val="00B9287E"/>
    <w:rsid w:val="00B975C6"/>
    <w:rsid w:val="00BA1342"/>
    <w:rsid w:val="00BA28D2"/>
    <w:rsid w:val="00BA3C6A"/>
    <w:rsid w:val="00BA6150"/>
    <w:rsid w:val="00BA791F"/>
    <w:rsid w:val="00BB490A"/>
    <w:rsid w:val="00BB5CD3"/>
    <w:rsid w:val="00BC0B0A"/>
    <w:rsid w:val="00BC152C"/>
    <w:rsid w:val="00BC168F"/>
    <w:rsid w:val="00BC2E41"/>
    <w:rsid w:val="00BC48BF"/>
    <w:rsid w:val="00BC4A4B"/>
    <w:rsid w:val="00BC649F"/>
    <w:rsid w:val="00BD1C81"/>
    <w:rsid w:val="00BD4CC9"/>
    <w:rsid w:val="00BD5704"/>
    <w:rsid w:val="00BD6010"/>
    <w:rsid w:val="00BE047A"/>
    <w:rsid w:val="00BE0C07"/>
    <w:rsid w:val="00BE2BD0"/>
    <w:rsid w:val="00BE5161"/>
    <w:rsid w:val="00BE5E36"/>
    <w:rsid w:val="00BE720C"/>
    <w:rsid w:val="00BE76C1"/>
    <w:rsid w:val="00BF22E0"/>
    <w:rsid w:val="00BF3591"/>
    <w:rsid w:val="00C012ED"/>
    <w:rsid w:val="00C035B4"/>
    <w:rsid w:val="00C07465"/>
    <w:rsid w:val="00C109C7"/>
    <w:rsid w:val="00C1212D"/>
    <w:rsid w:val="00C13D27"/>
    <w:rsid w:val="00C14B01"/>
    <w:rsid w:val="00C14FCA"/>
    <w:rsid w:val="00C174D3"/>
    <w:rsid w:val="00C20279"/>
    <w:rsid w:val="00C208BA"/>
    <w:rsid w:val="00C22627"/>
    <w:rsid w:val="00C27A79"/>
    <w:rsid w:val="00C27ADF"/>
    <w:rsid w:val="00C31003"/>
    <w:rsid w:val="00C37DC6"/>
    <w:rsid w:val="00C40D1F"/>
    <w:rsid w:val="00C420E4"/>
    <w:rsid w:val="00C42A53"/>
    <w:rsid w:val="00C431BF"/>
    <w:rsid w:val="00C43D0A"/>
    <w:rsid w:val="00C45C61"/>
    <w:rsid w:val="00C50553"/>
    <w:rsid w:val="00C5536E"/>
    <w:rsid w:val="00C56FDD"/>
    <w:rsid w:val="00C60E08"/>
    <w:rsid w:val="00C6278D"/>
    <w:rsid w:val="00C65CC0"/>
    <w:rsid w:val="00C65DCD"/>
    <w:rsid w:val="00C67DDF"/>
    <w:rsid w:val="00C70E9F"/>
    <w:rsid w:val="00C7150A"/>
    <w:rsid w:val="00C71B4F"/>
    <w:rsid w:val="00C72201"/>
    <w:rsid w:val="00C74D61"/>
    <w:rsid w:val="00C755DA"/>
    <w:rsid w:val="00C76AAC"/>
    <w:rsid w:val="00C778FF"/>
    <w:rsid w:val="00C77AE3"/>
    <w:rsid w:val="00C80722"/>
    <w:rsid w:val="00C837A4"/>
    <w:rsid w:val="00C8587F"/>
    <w:rsid w:val="00C85E8D"/>
    <w:rsid w:val="00C85ECD"/>
    <w:rsid w:val="00C87B27"/>
    <w:rsid w:val="00C87D9F"/>
    <w:rsid w:val="00C94CD6"/>
    <w:rsid w:val="00C9788C"/>
    <w:rsid w:val="00CA4117"/>
    <w:rsid w:val="00CB0DAD"/>
    <w:rsid w:val="00CB2BBD"/>
    <w:rsid w:val="00CB3F43"/>
    <w:rsid w:val="00CB58CB"/>
    <w:rsid w:val="00CB6402"/>
    <w:rsid w:val="00CC2FF7"/>
    <w:rsid w:val="00CC6D52"/>
    <w:rsid w:val="00CC70A1"/>
    <w:rsid w:val="00CD0007"/>
    <w:rsid w:val="00CD18E1"/>
    <w:rsid w:val="00CD3DE5"/>
    <w:rsid w:val="00CD6474"/>
    <w:rsid w:val="00CD6A65"/>
    <w:rsid w:val="00CD78D4"/>
    <w:rsid w:val="00CE0680"/>
    <w:rsid w:val="00CE53B2"/>
    <w:rsid w:val="00CE6A9B"/>
    <w:rsid w:val="00CE7977"/>
    <w:rsid w:val="00CF2624"/>
    <w:rsid w:val="00CF2750"/>
    <w:rsid w:val="00D0580F"/>
    <w:rsid w:val="00D05FF6"/>
    <w:rsid w:val="00D07163"/>
    <w:rsid w:val="00D07186"/>
    <w:rsid w:val="00D10FDD"/>
    <w:rsid w:val="00D16B8A"/>
    <w:rsid w:val="00D246A5"/>
    <w:rsid w:val="00D24DEF"/>
    <w:rsid w:val="00D30649"/>
    <w:rsid w:val="00D336B5"/>
    <w:rsid w:val="00D37DDF"/>
    <w:rsid w:val="00D402E4"/>
    <w:rsid w:val="00D45715"/>
    <w:rsid w:val="00D459EF"/>
    <w:rsid w:val="00D46FF7"/>
    <w:rsid w:val="00D47C4D"/>
    <w:rsid w:val="00D51B9E"/>
    <w:rsid w:val="00D52C48"/>
    <w:rsid w:val="00D54BB1"/>
    <w:rsid w:val="00D55475"/>
    <w:rsid w:val="00D55810"/>
    <w:rsid w:val="00D56668"/>
    <w:rsid w:val="00D63AC2"/>
    <w:rsid w:val="00D63BC7"/>
    <w:rsid w:val="00D717E9"/>
    <w:rsid w:val="00D7588B"/>
    <w:rsid w:val="00D759DF"/>
    <w:rsid w:val="00D77718"/>
    <w:rsid w:val="00D80A7D"/>
    <w:rsid w:val="00D85B2F"/>
    <w:rsid w:val="00D902CB"/>
    <w:rsid w:val="00D90572"/>
    <w:rsid w:val="00D92256"/>
    <w:rsid w:val="00D9764E"/>
    <w:rsid w:val="00DA2DF7"/>
    <w:rsid w:val="00DA42C0"/>
    <w:rsid w:val="00DA5779"/>
    <w:rsid w:val="00DB3CEF"/>
    <w:rsid w:val="00DB5FE3"/>
    <w:rsid w:val="00DC063C"/>
    <w:rsid w:val="00DC09F3"/>
    <w:rsid w:val="00DC3597"/>
    <w:rsid w:val="00DC65DA"/>
    <w:rsid w:val="00DD18F2"/>
    <w:rsid w:val="00DD2C57"/>
    <w:rsid w:val="00DD40E1"/>
    <w:rsid w:val="00DD5B08"/>
    <w:rsid w:val="00DE0826"/>
    <w:rsid w:val="00DE1774"/>
    <w:rsid w:val="00DE1B5F"/>
    <w:rsid w:val="00DE5E10"/>
    <w:rsid w:val="00DE68AD"/>
    <w:rsid w:val="00DF0622"/>
    <w:rsid w:val="00DF30EA"/>
    <w:rsid w:val="00DF336E"/>
    <w:rsid w:val="00DF50AD"/>
    <w:rsid w:val="00E0105E"/>
    <w:rsid w:val="00E01BF5"/>
    <w:rsid w:val="00E02AEF"/>
    <w:rsid w:val="00E03A5A"/>
    <w:rsid w:val="00E04066"/>
    <w:rsid w:val="00E04C6E"/>
    <w:rsid w:val="00E062F1"/>
    <w:rsid w:val="00E06394"/>
    <w:rsid w:val="00E06A89"/>
    <w:rsid w:val="00E07387"/>
    <w:rsid w:val="00E07B60"/>
    <w:rsid w:val="00E11221"/>
    <w:rsid w:val="00E201BF"/>
    <w:rsid w:val="00E2040F"/>
    <w:rsid w:val="00E2093F"/>
    <w:rsid w:val="00E230F2"/>
    <w:rsid w:val="00E314E3"/>
    <w:rsid w:val="00E34266"/>
    <w:rsid w:val="00E41117"/>
    <w:rsid w:val="00E41497"/>
    <w:rsid w:val="00E42106"/>
    <w:rsid w:val="00E450D6"/>
    <w:rsid w:val="00E46934"/>
    <w:rsid w:val="00E4723D"/>
    <w:rsid w:val="00E50ADC"/>
    <w:rsid w:val="00E50D6C"/>
    <w:rsid w:val="00E5317B"/>
    <w:rsid w:val="00E53689"/>
    <w:rsid w:val="00E53B32"/>
    <w:rsid w:val="00E54AEF"/>
    <w:rsid w:val="00E61905"/>
    <w:rsid w:val="00E62C60"/>
    <w:rsid w:val="00E67B6A"/>
    <w:rsid w:val="00E83573"/>
    <w:rsid w:val="00E96066"/>
    <w:rsid w:val="00EA08C4"/>
    <w:rsid w:val="00EA3A85"/>
    <w:rsid w:val="00EA5FB4"/>
    <w:rsid w:val="00EA774E"/>
    <w:rsid w:val="00EA77AF"/>
    <w:rsid w:val="00EB3FB2"/>
    <w:rsid w:val="00EB5C8F"/>
    <w:rsid w:val="00EB7067"/>
    <w:rsid w:val="00EC0CE6"/>
    <w:rsid w:val="00EC1BC8"/>
    <w:rsid w:val="00EC3BC0"/>
    <w:rsid w:val="00EC508D"/>
    <w:rsid w:val="00EC74F5"/>
    <w:rsid w:val="00EC7726"/>
    <w:rsid w:val="00ED0443"/>
    <w:rsid w:val="00ED2FEE"/>
    <w:rsid w:val="00ED448C"/>
    <w:rsid w:val="00ED51D5"/>
    <w:rsid w:val="00ED66CB"/>
    <w:rsid w:val="00EE0A87"/>
    <w:rsid w:val="00EE3D61"/>
    <w:rsid w:val="00EE42D5"/>
    <w:rsid w:val="00EE462B"/>
    <w:rsid w:val="00EE684B"/>
    <w:rsid w:val="00EE7E46"/>
    <w:rsid w:val="00EF089F"/>
    <w:rsid w:val="00EF21C9"/>
    <w:rsid w:val="00EF3016"/>
    <w:rsid w:val="00EF38B7"/>
    <w:rsid w:val="00EF60B4"/>
    <w:rsid w:val="00F01B6C"/>
    <w:rsid w:val="00F030B8"/>
    <w:rsid w:val="00F03630"/>
    <w:rsid w:val="00F0429A"/>
    <w:rsid w:val="00F16A09"/>
    <w:rsid w:val="00F20940"/>
    <w:rsid w:val="00F21D6E"/>
    <w:rsid w:val="00F22816"/>
    <w:rsid w:val="00F27618"/>
    <w:rsid w:val="00F30AF8"/>
    <w:rsid w:val="00F30FC6"/>
    <w:rsid w:val="00F321ED"/>
    <w:rsid w:val="00F455F1"/>
    <w:rsid w:val="00F45CA0"/>
    <w:rsid w:val="00F509F7"/>
    <w:rsid w:val="00F529AE"/>
    <w:rsid w:val="00F54635"/>
    <w:rsid w:val="00F600F9"/>
    <w:rsid w:val="00F6063F"/>
    <w:rsid w:val="00F62377"/>
    <w:rsid w:val="00F66E70"/>
    <w:rsid w:val="00F66F03"/>
    <w:rsid w:val="00F67D6C"/>
    <w:rsid w:val="00F754EB"/>
    <w:rsid w:val="00F82C0F"/>
    <w:rsid w:val="00F83817"/>
    <w:rsid w:val="00F84E98"/>
    <w:rsid w:val="00F85DA6"/>
    <w:rsid w:val="00F87BBF"/>
    <w:rsid w:val="00F915F6"/>
    <w:rsid w:val="00F9214B"/>
    <w:rsid w:val="00F92161"/>
    <w:rsid w:val="00F97754"/>
    <w:rsid w:val="00F97F16"/>
    <w:rsid w:val="00FA0C66"/>
    <w:rsid w:val="00FA1748"/>
    <w:rsid w:val="00FA40AE"/>
    <w:rsid w:val="00FA7DD9"/>
    <w:rsid w:val="00FB4AE6"/>
    <w:rsid w:val="00FC1A82"/>
    <w:rsid w:val="00FC2B3F"/>
    <w:rsid w:val="00FC31DC"/>
    <w:rsid w:val="00FC3855"/>
    <w:rsid w:val="00FC4487"/>
    <w:rsid w:val="00FC6DE6"/>
    <w:rsid w:val="00FD0C5E"/>
    <w:rsid w:val="00FD1402"/>
    <w:rsid w:val="00FD1D14"/>
    <w:rsid w:val="00FD2919"/>
    <w:rsid w:val="00FD382E"/>
    <w:rsid w:val="00FE06B3"/>
    <w:rsid w:val="00FE7D79"/>
    <w:rsid w:val="00FF04BA"/>
    <w:rsid w:val="00FF092A"/>
    <w:rsid w:val="00FF1CAD"/>
    <w:rsid w:val="00FF3ED2"/>
    <w:rsid w:val="00FF6E21"/>
    <w:rsid w:val="00FF6EA1"/>
    <w:rsid w:val="00FF71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C2EC8A"/>
  <w15:docId w15:val="{7931C073-1F9C-9349-9DB4-9C96963326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D6A4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7D6A4C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74FF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50553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0553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50553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C50553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9F51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F5167"/>
  </w:style>
  <w:style w:type="paragraph" w:styleId="Footer">
    <w:name w:val="footer"/>
    <w:basedOn w:val="Normal"/>
    <w:link w:val="FooterChar"/>
    <w:uiPriority w:val="99"/>
    <w:unhideWhenUsed/>
    <w:rsid w:val="009F516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F5167"/>
  </w:style>
  <w:style w:type="character" w:styleId="LineNumber">
    <w:name w:val="line number"/>
    <w:basedOn w:val="DefaultParagraphFont"/>
    <w:uiPriority w:val="99"/>
    <w:semiHidden/>
    <w:unhideWhenUsed/>
    <w:rsid w:val="00054550"/>
  </w:style>
  <w:style w:type="paragraph" w:styleId="BalloonText">
    <w:name w:val="Balloon Text"/>
    <w:basedOn w:val="Normal"/>
    <w:link w:val="BalloonTextChar"/>
    <w:uiPriority w:val="99"/>
    <w:semiHidden/>
    <w:unhideWhenUsed/>
    <w:rsid w:val="00872F4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2F40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D777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77718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77718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7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718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C87B27"/>
    <w:pPr>
      <w:spacing w:after="0" w:line="240" w:lineRule="auto"/>
    </w:pPr>
    <w:rPr>
      <w:rFonts w:eastAsiaTheme="minorHAnsi"/>
      <w:lang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07EE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320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1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20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79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8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6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30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08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32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9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09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5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8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7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7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9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72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59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doi.org/10.1016/j.ecolmodel.2018.11.013" TargetMode="External"/><Relationship Id="rId21" Type="http://schemas.openxmlformats.org/officeDocument/2006/relationships/hyperlink" Target="https://doi.org/10.1111/j.1095-8312.2005.00512.x" TargetMode="External"/><Relationship Id="rId42" Type="http://schemas.openxmlformats.org/officeDocument/2006/relationships/hyperlink" Target="https://doi.org/10.1139/x97-146" TargetMode="External"/><Relationship Id="rId47" Type="http://schemas.openxmlformats.org/officeDocument/2006/relationships/hyperlink" Target="https://doi.org/10.1111/j.1600-0587.2013.00205.x" TargetMode="External"/><Relationship Id="rId63" Type="http://schemas.openxmlformats.org/officeDocument/2006/relationships/hyperlink" Target="https://doi.org/10.1002/ecm.1270" TargetMode="External"/><Relationship Id="rId68" Type="http://schemas.openxmlformats.org/officeDocument/2006/relationships/hyperlink" Target="https://doi.org/10.6084/m9.figshare.c.6147219.v1" TargetMode="External"/><Relationship Id="rId16" Type="http://schemas.openxmlformats.org/officeDocument/2006/relationships/hyperlink" Target="https://doi.org/10.1088/1748-9326/ab80ee" TargetMode="External"/><Relationship Id="rId11" Type="http://schemas.openxmlformats.org/officeDocument/2006/relationships/hyperlink" Target="https://doi.org/10.1111/geb.13491" TargetMode="External"/><Relationship Id="rId24" Type="http://schemas.openxmlformats.org/officeDocument/2006/relationships/hyperlink" Target="https://doi.org/10.1111/ecog.05700" TargetMode="External"/><Relationship Id="rId32" Type="http://schemas.openxmlformats.org/officeDocument/2006/relationships/hyperlink" Target="https://CRAN.R-project.org/package=dismo" TargetMode="External"/><Relationship Id="rId37" Type="http://schemas.openxmlformats.org/officeDocument/2006/relationships/hyperlink" Target="https://doi.org/10.1016/j.foreco.2019.117737" TargetMode="External"/><Relationship Id="rId40" Type="http://schemas.openxmlformats.org/officeDocument/2006/relationships/hyperlink" Target="https://doi.org/10.4039/tce.2015.24" TargetMode="External"/><Relationship Id="rId45" Type="http://schemas.openxmlformats.org/officeDocument/2006/relationships/hyperlink" Target="https://doi.org/10.1111/j.1600-0587.2013.07872.x" TargetMode="External"/><Relationship Id="rId53" Type="http://schemas.openxmlformats.org/officeDocument/2006/relationships/hyperlink" Target="https://doi.org/10.1111/ecog.03049" TargetMode="External"/><Relationship Id="rId58" Type="http://schemas.openxmlformats.org/officeDocument/2006/relationships/hyperlink" Target="https://doi.org/10.1002/ece3.4779" TargetMode="External"/><Relationship Id="rId66" Type="http://schemas.openxmlformats.org/officeDocument/2006/relationships/hyperlink" Target="https://doi.org/10.1111/fwb.13037" TargetMode="External"/><Relationship Id="rId74" Type="http://schemas.openxmlformats.org/officeDocument/2006/relationships/image" Target="media/image4.jpeg"/><Relationship Id="rId5" Type="http://schemas.openxmlformats.org/officeDocument/2006/relationships/webSettings" Target="webSettings.xml"/><Relationship Id="rId61" Type="http://schemas.openxmlformats.org/officeDocument/2006/relationships/hyperlink" Target="https://doi.org/10.3390/f10090748" TargetMode="External"/><Relationship Id="rId19" Type="http://schemas.openxmlformats.org/officeDocument/2006/relationships/hyperlink" Target="https://doi.org/10.1016/j.foreco.2017.03.026" TargetMode="External"/><Relationship Id="rId14" Type="http://schemas.openxmlformats.org/officeDocument/2006/relationships/hyperlink" Target="https://doi.org/10.1007/s10980-013-9966-x" TargetMode="External"/><Relationship Id="rId22" Type="http://schemas.openxmlformats.org/officeDocument/2006/relationships/hyperlink" Target="https://doi.org/10.1093/ee/19.6.1666" TargetMode="External"/><Relationship Id="rId27" Type="http://schemas.openxmlformats.org/officeDocument/2006/relationships/hyperlink" Target="https://doi.org/10.1007/s10584-007-9317-5" TargetMode="External"/><Relationship Id="rId30" Type="http://schemas.openxmlformats.org/officeDocument/2006/relationships/hyperlink" Target="https://doi.org/10.1007/s00442-014-3164-7" TargetMode="External"/><Relationship Id="rId35" Type="http://schemas.openxmlformats.org/officeDocument/2006/relationships/hyperlink" Target="https://doi.org/10.1890/12-0375.1" TargetMode="External"/><Relationship Id="rId43" Type="http://schemas.openxmlformats.org/officeDocument/2006/relationships/hyperlink" Target="https://doi.org/10.5558/tfc80485-4" TargetMode="External"/><Relationship Id="rId48" Type="http://schemas.openxmlformats.org/officeDocument/2006/relationships/hyperlink" Target="https://www.nrcan.gc.ca/our-natural-resources/forests/sustainable-forest-management/measuring-and-reporting/forest-classification/13179" TargetMode="External"/><Relationship Id="rId56" Type="http://schemas.openxmlformats.org/officeDocument/2006/relationships/hyperlink" Target="https://doi.org/10.5849/forsci.10-110" TargetMode="External"/><Relationship Id="rId64" Type="http://schemas.openxmlformats.org/officeDocument/2006/relationships/hyperlink" Target="https://doi.org/10.1016/j.ecolmodel.2013.08.011" TargetMode="External"/><Relationship Id="rId69" Type="http://schemas.openxmlformats.org/officeDocument/2006/relationships/hyperlink" Target="https://doi.org/10.3390/f9090530" TargetMode="External"/><Relationship Id="rId77" Type="http://schemas.openxmlformats.org/officeDocument/2006/relationships/theme" Target="theme/theme1.xml"/><Relationship Id="rId8" Type="http://schemas.openxmlformats.org/officeDocument/2006/relationships/hyperlink" Target="https://doi.org/10.1890/11-1930.1" TargetMode="External"/><Relationship Id="rId51" Type="http://schemas.openxmlformats.org/officeDocument/2006/relationships/hyperlink" Target="https://doi.org/10.1016/j.ecocom.2017.04.004" TargetMode="External"/><Relationship Id="rId72" Type="http://schemas.openxmlformats.org/officeDocument/2006/relationships/image" Target="media/image2.jpeg"/><Relationship Id="rId3" Type="http://schemas.openxmlformats.org/officeDocument/2006/relationships/styles" Target="styles.xml"/><Relationship Id="rId12" Type="http://schemas.openxmlformats.org/officeDocument/2006/relationships/hyperlink" Target="https://doi.org/10.1093/ee/18.5.840" TargetMode="External"/><Relationship Id="rId17" Type="http://schemas.openxmlformats.org/officeDocument/2006/relationships/hyperlink" Target="https://doi.org/10.1139/x05-078" TargetMode="External"/><Relationship Id="rId25" Type="http://schemas.openxmlformats.org/officeDocument/2006/relationships/hyperlink" Target="https://doi.org/10.1146/annurev.ecolsys.29.1.207" TargetMode="External"/><Relationship Id="rId33" Type="http://schemas.openxmlformats.org/officeDocument/2006/relationships/hyperlink" Target="https://doi.org/10.1111/j.1365-2656.2005.00980.x" TargetMode="External"/><Relationship Id="rId38" Type="http://schemas.openxmlformats.org/officeDocument/2006/relationships/hyperlink" Target="https://doi.org/10.2307/3939" TargetMode="External"/><Relationship Id="rId46" Type="http://schemas.openxmlformats.org/officeDocument/2006/relationships/hyperlink" Target="https://doi.org/10.1046/j.1523-1739.2003.01414.x" TargetMode="External"/><Relationship Id="rId59" Type="http://schemas.openxmlformats.org/officeDocument/2006/relationships/hyperlink" Target="https://www.R-project.org/" TargetMode="External"/><Relationship Id="rId67" Type="http://schemas.openxmlformats.org/officeDocument/2006/relationships/hyperlink" Target="https://doi.org/10.1111/j.1365-2486.2007.01402.x" TargetMode="External"/><Relationship Id="rId20" Type="http://schemas.openxmlformats.org/officeDocument/2006/relationships/hyperlink" Target="https://doi.org/10.1175/1520-0450(1983)022%3c0278:sbmfas%3e2.0.co;2" TargetMode="External"/><Relationship Id="rId41" Type="http://schemas.openxmlformats.org/officeDocument/2006/relationships/hyperlink" Target="https://doi.org/10.3390/f10050448" TargetMode="External"/><Relationship Id="rId54" Type="http://schemas.openxmlformats.org/officeDocument/2006/relationships/hyperlink" Target="https://doi.org/10.1016/j.ecolmodel.2005.03.026" TargetMode="External"/><Relationship Id="rId62" Type="http://schemas.openxmlformats.org/officeDocument/2006/relationships/hyperlink" Target="https://doi.org/10.1098/rsbl.2017.0770" TargetMode="External"/><Relationship Id="rId70" Type="http://schemas.openxmlformats.org/officeDocument/2006/relationships/hyperlink" Target="https://doi.org/10.1016/j.foreco.2020.118035" TargetMode="External"/><Relationship Id="rId75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doi.org/10.1111/jbi.12894" TargetMode="External"/><Relationship Id="rId23" Type="http://schemas.openxmlformats.org/officeDocument/2006/relationships/hyperlink" Target="https://doi.org/10.1029/2005RG000183" TargetMode="External"/><Relationship Id="rId28" Type="http://schemas.openxmlformats.org/officeDocument/2006/relationships/hyperlink" Target="https://doi.org/10.1139/cjfr-2013-0240" TargetMode="External"/><Relationship Id="rId36" Type="http://schemas.openxmlformats.org/officeDocument/2006/relationships/hyperlink" Target="https://doi.org/10.1111/1365-2435.13805" TargetMode="External"/><Relationship Id="rId49" Type="http://schemas.openxmlformats.org/officeDocument/2006/relationships/hyperlink" Target="https://ftp.maps.canada.ca/pub/nrcan_rncan/vector/canvec/shp/Hydro/" TargetMode="External"/><Relationship Id="rId57" Type="http://schemas.openxmlformats.org/officeDocument/2006/relationships/hyperlink" Target="https://doi.org/10.1093/ee/nvw103" TargetMode="External"/><Relationship Id="rId10" Type="http://schemas.openxmlformats.org/officeDocument/2006/relationships/hyperlink" Target="https://doi.org/10.1111/1365-2664.13782" TargetMode="External"/><Relationship Id="rId31" Type="http://schemas.openxmlformats.org/officeDocument/2006/relationships/hyperlink" Target="https://doi.org/10.1093/forestscience/54.2.158" TargetMode="External"/><Relationship Id="rId44" Type="http://schemas.openxmlformats.org/officeDocument/2006/relationships/hyperlink" Target="https://doi.org/10.1175/2011bams3132.1" TargetMode="External"/><Relationship Id="rId52" Type="http://schemas.openxmlformats.org/officeDocument/2006/relationships/hyperlink" Target="https://doi.org/10.1109/IGARSS.2019.8898056" TargetMode="External"/><Relationship Id="rId60" Type="http://schemas.openxmlformats.org/officeDocument/2006/relationships/hyperlink" Target="https://doi.org/10.1111/jbi.12227" TargetMode="External"/><Relationship Id="rId65" Type="http://schemas.openxmlformats.org/officeDocument/2006/relationships/hyperlink" Target="https://geo.statcan.gc.ca/nrn_rrn/nl/nrn_rrn_nl_SHAPE.zip" TargetMode="External"/><Relationship Id="rId73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hyperlink" Target="https://doi.org/10.5558/tfc2016-085" TargetMode="External"/><Relationship Id="rId13" Type="http://schemas.openxmlformats.org/officeDocument/2006/relationships/hyperlink" Target="https://doi.org/10.1186/s13750-017-0103-1" TargetMode="External"/><Relationship Id="rId18" Type="http://schemas.openxmlformats.org/officeDocument/2006/relationships/hyperlink" Target="https://doi.org/10.3389/fevo.2021.689295" TargetMode="External"/><Relationship Id="rId39" Type="http://schemas.openxmlformats.org/officeDocument/2006/relationships/hyperlink" Target="https://doi.org/10.1093/forestscience/49.5.657" TargetMode="External"/><Relationship Id="rId34" Type="http://schemas.openxmlformats.org/officeDocument/2006/relationships/hyperlink" Target="https://doi.org/10.1111/2041-210X.13628" TargetMode="External"/><Relationship Id="rId50" Type="http://schemas.openxmlformats.org/officeDocument/2006/relationships/hyperlink" Target="https://doi.org/10.1111/j.1461-9563.2008.00414.x" TargetMode="External"/><Relationship Id="rId55" Type="http://schemas.openxmlformats.org/officeDocument/2006/relationships/hyperlink" Target="https://doi.org/10.1111/j.0906-7590.2008.5203.x" TargetMode="External"/><Relationship Id="rId76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1.jpeg"/><Relationship Id="rId2" Type="http://schemas.openxmlformats.org/officeDocument/2006/relationships/numbering" Target="numbering.xml"/><Relationship Id="rId29" Type="http://schemas.openxmlformats.org/officeDocument/2006/relationships/hyperlink" Target="https://doi.org/10.3390/e302005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6F6C6D-E4E1-47AE-B1FB-1879670012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4</Pages>
  <Words>20337</Words>
  <Characters>115926</Characters>
  <Application>Microsoft Office Word</Application>
  <DocSecurity>0</DocSecurity>
  <Lines>966</Lines>
  <Paragraphs>2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o Zhang</dc:creator>
  <cp:lastModifiedBy>Emmerson Wilson</cp:lastModifiedBy>
  <cp:revision>2</cp:revision>
  <dcterms:created xsi:type="dcterms:W3CDTF">2022-11-29T18:12:00Z</dcterms:created>
  <dcterms:modified xsi:type="dcterms:W3CDTF">2022-11-29T18:12:00Z</dcterms:modified>
</cp:coreProperties>
</file>